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8627886"/>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8627887"/>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8627888"/>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8627889"/>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8627890"/>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9D12F2">
      <w:pPr>
        <w:pStyle w:val="Heading1"/>
        <w:spacing w:line="480" w:lineRule="auto"/>
        <w:jc w:val="center"/>
        <w:rPr>
          <w:rFonts w:cs="Times New Roman"/>
          <w:b/>
          <w:bCs/>
          <w:szCs w:val="28"/>
        </w:rPr>
      </w:pPr>
      <w:bookmarkStart w:id="5" w:name="_Toc138627891"/>
      <w:r w:rsidRPr="005F0375">
        <w:rPr>
          <w:rFonts w:cs="Times New Roman"/>
          <w:b/>
          <w:bCs/>
          <w:szCs w:val="28"/>
        </w:rPr>
        <w:lastRenderedPageBreak/>
        <w:t>DAFTAR ISI</w:t>
      </w:r>
      <w:bookmarkEnd w:id="5"/>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1891622B" w14:textId="35B81CC6" w:rsidR="007829E1" w:rsidRPr="007829E1"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E616CF">
            <w:rPr>
              <w:rFonts w:ascii="Times New Roman" w:hAnsi="Times New Roman" w:cs="Times New Roman"/>
              <w:sz w:val="28"/>
              <w:szCs w:val="28"/>
            </w:rPr>
            <w:fldChar w:fldCharType="begin"/>
          </w:r>
          <w:r w:rsidRPr="00E616CF">
            <w:rPr>
              <w:rFonts w:ascii="Times New Roman" w:hAnsi="Times New Roman" w:cs="Times New Roman"/>
              <w:sz w:val="28"/>
              <w:szCs w:val="28"/>
            </w:rPr>
            <w:instrText xml:space="preserve"> TOC \o "1-3" \h \z \u </w:instrText>
          </w:r>
          <w:r w:rsidRPr="00E616CF">
            <w:rPr>
              <w:rFonts w:ascii="Times New Roman" w:hAnsi="Times New Roman" w:cs="Times New Roman"/>
              <w:sz w:val="28"/>
              <w:szCs w:val="28"/>
            </w:rPr>
            <w:fldChar w:fldCharType="separate"/>
          </w:r>
          <w:hyperlink w:anchor="_Toc138627886" w:history="1">
            <w:r w:rsidR="007829E1" w:rsidRPr="007829E1">
              <w:rPr>
                <w:rStyle w:val="Hyperlink"/>
                <w:rFonts w:ascii="Times New Roman" w:hAnsi="Times New Roman" w:cs="Times New Roman"/>
                <w:b/>
                <w:bCs/>
                <w:noProof/>
                <w:sz w:val="24"/>
                <w:szCs w:val="24"/>
              </w:rPr>
              <w:t>DAFTAR PRESENSI BIMBINGAN TA</w:t>
            </w:r>
            <w:r w:rsidR="007829E1" w:rsidRPr="007829E1">
              <w:rPr>
                <w:rFonts w:ascii="Times New Roman" w:hAnsi="Times New Roman" w:cs="Times New Roman"/>
                <w:noProof/>
                <w:webHidden/>
                <w:sz w:val="24"/>
                <w:szCs w:val="24"/>
              </w:rPr>
              <w:tab/>
            </w:r>
            <w:r w:rsidR="007829E1" w:rsidRPr="007829E1">
              <w:rPr>
                <w:rFonts w:ascii="Times New Roman" w:hAnsi="Times New Roman" w:cs="Times New Roman"/>
                <w:noProof/>
                <w:webHidden/>
                <w:sz w:val="24"/>
                <w:szCs w:val="24"/>
              </w:rPr>
              <w:fldChar w:fldCharType="begin"/>
            </w:r>
            <w:r w:rsidR="007829E1" w:rsidRPr="007829E1">
              <w:rPr>
                <w:rFonts w:ascii="Times New Roman" w:hAnsi="Times New Roman" w:cs="Times New Roman"/>
                <w:noProof/>
                <w:webHidden/>
                <w:sz w:val="24"/>
                <w:szCs w:val="24"/>
              </w:rPr>
              <w:instrText xml:space="preserve"> PAGEREF _Toc138627886 \h </w:instrText>
            </w:r>
            <w:r w:rsidR="007829E1" w:rsidRPr="007829E1">
              <w:rPr>
                <w:rFonts w:ascii="Times New Roman" w:hAnsi="Times New Roman" w:cs="Times New Roman"/>
                <w:noProof/>
                <w:webHidden/>
                <w:sz w:val="24"/>
                <w:szCs w:val="24"/>
              </w:rPr>
            </w:r>
            <w:r w:rsidR="007829E1" w:rsidRPr="007829E1">
              <w:rPr>
                <w:rFonts w:ascii="Times New Roman" w:hAnsi="Times New Roman" w:cs="Times New Roman"/>
                <w:noProof/>
                <w:webHidden/>
                <w:sz w:val="24"/>
                <w:szCs w:val="24"/>
              </w:rPr>
              <w:fldChar w:fldCharType="separate"/>
            </w:r>
            <w:r w:rsidR="007829E1" w:rsidRPr="007829E1">
              <w:rPr>
                <w:rFonts w:ascii="Times New Roman" w:hAnsi="Times New Roman" w:cs="Times New Roman"/>
                <w:noProof/>
                <w:webHidden/>
                <w:sz w:val="24"/>
                <w:szCs w:val="24"/>
              </w:rPr>
              <w:t>vii</w:t>
            </w:r>
            <w:r w:rsidR="007829E1" w:rsidRPr="007829E1">
              <w:rPr>
                <w:rFonts w:ascii="Times New Roman" w:hAnsi="Times New Roman" w:cs="Times New Roman"/>
                <w:noProof/>
                <w:webHidden/>
                <w:sz w:val="24"/>
                <w:szCs w:val="24"/>
              </w:rPr>
              <w:fldChar w:fldCharType="end"/>
            </w:r>
          </w:hyperlink>
        </w:p>
        <w:p w14:paraId="1C6FD38E" w14:textId="24558D05"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87" w:history="1">
            <w:r w:rsidRPr="007829E1">
              <w:rPr>
                <w:rStyle w:val="Hyperlink"/>
                <w:rFonts w:ascii="Times New Roman" w:hAnsi="Times New Roman" w:cs="Times New Roman"/>
                <w:b/>
                <w:bCs/>
                <w:noProof/>
                <w:sz w:val="24"/>
                <w:szCs w:val="24"/>
              </w:rPr>
              <w:t>Internalisasi AIK</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87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ix</w:t>
            </w:r>
            <w:r w:rsidRPr="007829E1">
              <w:rPr>
                <w:rFonts w:ascii="Times New Roman" w:hAnsi="Times New Roman" w:cs="Times New Roman"/>
                <w:noProof/>
                <w:webHidden/>
                <w:sz w:val="24"/>
                <w:szCs w:val="24"/>
              </w:rPr>
              <w:fldChar w:fldCharType="end"/>
            </w:r>
          </w:hyperlink>
        </w:p>
        <w:p w14:paraId="0913B074" w14:textId="658625EF"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88" w:history="1">
            <w:r w:rsidRPr="007829E1">
              <w:rPr>
                <w:rStyle w:val="Hyperlink"/>
                <w:rFonts w:ascii="Times New Roman" w:hAnsi="Times New Roman" w:cs="Times New Roman"/>
                <w:b/>
                <w:bCs/>
                <w:noProof/>
                <w:sz w:val="24"/>
                <w:szCs w:val="24"/>
              </w:rPr>
              <w:t>ABSTRACT</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88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x</w:t>
            </w:r>
            <w:r w:rsidRPr="007829E1">
              <w:rPr>
                <w:rFonts w:ascii="Times New Roman" w:hAnsi="Times New Roman" w:cs="Times New Roman"/>
                <w:noProof/>
                <w:webHidden/>
                <w:sz w:val="24"/>
                <w:szCs w:val="24"/>
              </w:rPr>
              <w:fldChar w:fldCharType="end"/>
            </w:r>
          </w:hyperlink>
        </w:p>
        <w:p w14:paraId="5364F8A7" w14:textId="6900B372"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89" w:history="1">
            <w:r w:rsidRPr="007829E1">
              <w:rPr>
                <w:rStyle w:val="Hyperlink"/>
                <w:rFonts w:ascii="Times New Roman" w:hAnsi="Times New Roman" w:cs="Times New Roman"/>
                <w:b/>
                <w:bCs/>
                <w:noProof/>
                <w:sz w:val="24"/>
                <w:szCs w:val="24"/>
              </w:rPr>
              <w:t>ABSTRAK</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89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xi</w:t>
            </w:r>
            <w:r w:rsidRPr="007829E1">
              <w:rPr>
                <w:rFonts w:ascii="Times New Roman" w:hAnsi="Times New Roman" w:cs="Times New Roman"/>
                <w:noProof/>
                <w:webHidden/>
                <w:sz w:val="24"/>
                <w:szCs w:val="24"/>
              </w:rPr>
              <w:fldChar w:fldCharType="end"/>
            </w:r>
          </w:hyperlink>
        </w:p>
        <w:p w14:paraId="63A40671" w14:textId="7E634242"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90" w:history="1">
            <w:r w:rsidRPr="007829E1">
              <w:rPr>
                <w:rStyle w:val="Hyperlink"/>
                <w:rFonts w:ascii="Times New Roman" w:hAnsi="Times New Roman" w:cs="Times New Roman"/>
                <w:b/>
                <w:bCs/>
                <w:noProof/>
                <w:sz w:val="24"/>
                <w:szCs w:val="24"/>
              </w:rPr>
              <w:t>KATA PENGANTAR</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90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xii</w:t>
            </w:r>
            <w:r w:rsidRPr="007829E1">
              <w:rPr>
                <w:rFonts w:ascii="Times New Roman" w:hAnsi="Times New Roman" w:cs="Times New Roman"/>
                <w:noProof/>
                <w:webHidden/>
                <w:sz w:val="24"/>
                <w:szCs w:val="24"/>
              </w:rPr>
              <w:fldChar w:fldCharType="end"/>
            </w:r>
          </w:hyperlink>
        </w:p>
        <w:p w14:paraId="26980CD8" w14:textId="6B676E6D"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91" w:history="1">
            <w:r w:rsidRPr="007829E1">
              <w:rPr>
                <w:rStyle w:val="Hyperlink"/>
                <w:rFonts w:ascii="Times New Roman" w:hAnsi="Times New Roman" w:cs="Times New Roman"/>
                <w:b/>
                <w:bCs/>
                <w:noProof/>
                <w:sz w:val="24"/>
                <w:szCs w:val="24"/>
              </w:rPr>
              <w:t>DAFTAR ISI</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91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xiii</w:t>
            </w:r>
            <w:r w:rsidRPr="007829E1">
              <w:rPr>
                <w:rFonts w:ascii="Times New Roman" w:hAnsi="Times New Roman" w:cs="Times New Roman"/>
                <w:noProof/>
                <w:webHidden/>
                <w:sz w:val="24"/>
                <w:szCs w:val="24"/>
              </w:rPr>
              <w:fldChar w:fldCharType="end"/>
            </w:r>
          </w:hyperlink>
        </w:p>
        <w:p w14:paraId="3231949C" w14:textId="2912A48F"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92" w:history="1">
            <w:r w:rsidRPr="007829E1">
              <w:rPr>
                <w:rStyle w:val="Hyperlink"/>
                <w:rFonts w:ascii="Times New Roman" w:hAnsi="Times New Roman" w:cs="Times New Roman"/>
                <w:b/>
                <w:bCs/>
                <w:noProof/>
                <w:sz w:val="24"/>
                <w:szCs w:val="24"/>
              </w:rPr>
              <w:t>DAFTAR TABEL</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92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xv</w:t>
            </w:r>
            <w:r w:rsidRPr="007829E1">
              <w:rPr>
                <w:rFonts w:ascii="Times New Roman" w:hAnsi="Times New Roman" w:cs="Times New Roman"/>
                <w:noProof/>
                <w:webHidden/>
                <w:sz w:val="24"/>
                <w:szCs w:val="24"/>
              </w:rPr>
              <w:fldChar w:fldCharType="end"/>
            </w:r>
          </w:hyperlink>
        </w:p>
        <w:p w14:paraId="331EEBDB" w14:textId="0E7FA12A"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93" w:history="1">
            <w:r w:rsidRPr="007829E1">
              <w:rPr>
                <w:rStyle w:val="Hyperlink"/>
                <w:rFonts w:ascii="Times New Roman" w:hAnsi="Times New Roman" w:cs="Times New Roman"/>
                <w:b/>
                <w:bCs/>
                <w:noProof/>
                <w:sz w:val="24"/>
                <w:szCs w:val="24"/>
              </w:rPr>
              <w:t>DAFTAR GAMBAR</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93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xvi</w:t>
            </w:r>
            <w:r w:rsidRPr="007829E1">
              <w:rPr>
                <w:rFonts w:ascii="Times New Roman" w:hAnsi="Times New Roman" w:cs="Times New Roman"/>
                <w:noProof/>
                <w:webHidden/>
                <w:sz w:val="24"/>
                <w:szCs w:val="24"/>
              </w:rPr>
              <w:fldChar w:fldCharType="end"/>
            </w:r>
          </w:hyperlink>
        </w:p>
        <w:p w14:paraId="444AF977" w14:textId="579D2DF6"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94" w:history="1">
            <w:r w:rsidRPr="007829E1">
              <w:rPr>
                <w:rStyle w:val="Hyperlink"/>
                <w:rFonts w:ascii="Times New Roman" w:hAnsi="Times New Roman" w:cs="Times New Roman"/>
                <w:b/>
                <w:bCs/>
                <w:noProof/>
                <w:sz w:val="24"/>
                <w:szCs w:val="24"/>
              </w:rPr>
              <w:t>DAFTAR LAMPIRAN</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94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xviii</w:t>
            </w:r>
            <w:r w:rsidRPr="007829E1">
              <w:rPr>
                <w:rFonts w:ascii="Times New Roman" w:hAnsi="Times New Roman" w:cs="Times New Roman"/>
                <w:noProof/>
                <w:webHidden/>
                <w:sz w:val="24"/>
                <w:szCs w:val="24"/>
              </w:rPr>
              <w:fldChar w:fldCharType="end"/>
            </w:r>
          </w:hyperlink>
        </w:p>
        <w:p w14:paraId="0B5119F5" w14:textId="60A4EF01"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95" w:history="1">
            <w:r w:rsidRPr="007829E1">
              <w:rPr>
                <w:rStyle w:val="Hyperlink"/>
                <w:rFonts w:ascii="Times New Roman" w:hAnsi="Times New Roman" w:cs="Times New Roman"/>
                <w:b/>
                <w:bCs/>
                <w:noProof/>
                <w:sz w:val="24"/>
                <w:szCs w:val="24"/>
              </w:rPr>
              <w:t>BAB I</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95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1</w:t>
            </w:r>
            <w:r w:rsidRPr="007829E1">
              <w:rPr>
                <w:rFonts w:ascii="Times New Roman" w:hAnsi="Times New Roman" w:cs="Times New Roman"/>
                <w:noProof/>
                <w:webHidden/>
                <w:sz w:val="24"/>
                <w:szCs w:val="24"/>
              </w:rPr>
              <w:fldChar w:fldCharType="end"/>
            </w:r>
          </w:hyperlink>
        </w:p>
        <w:p w14:paraId="415D89AC" w14:textId="7E4C4A86"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96" w:history="1">
            <w:r w:rsidRPr="007829E1">
              <w:rPr>
                <w:rStyle w:val="Hyperlink"/>
                <w:rFonts w:ascii="Times New Roman" w:hAnsi="Times New Roman" w:cs="Times New Roman"/>
                <w:b/>
                <w:bCs/>
                <w:noProof/>
                <w:sz w:val="24"/>
                <w:szCs w:val="24"/>
              </w:rPr>
              <w:t>PENDAHULUAN</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96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1</w:t>
            </w:r>
            <w:r w:rsidRPr="007829E1">
              <w:rPr>
                <w:rFonts w:ascii="Times New Roman" w:hAnsi="Times New Roman" w:cs="Times New Roman"/>
                <w:noProof/>
                <w:webHidden/>
                <w:sz w:val="24"/>
                <w:szCs w:val="24"/>
              </w:rPr>
              <w:fldChar w:fldCharType="end"/>
            </w:r>
          </w:hyperlink>
        </w:p>
        <w:p w14:paraId="3C7751C5" w14:textId="0336664B"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97" w:history="1">
            <w:r w:rsidRPr="007829E1">
              <w:rPr>
                <w:rStyle w:val="Hyperlink"/>
                <w:rFonts w:ascii="Times New Roman" w:hAnsi="Times New Roman" w:cs="Times New Roman"/>
                <w:bCs/>
                <w:noProof/>
                <w:sz w:val="24"/>
                <w:szCs w:val="24"/>
              </w:rPr>
              <w:t>1.1.</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Latar Belakang Masalah</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97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1</w:t>
            </w:r>
            <w:r w:rsidRPr="007829E1">
              <w:rPr>
                <w:rFonts w:ascii="Times New Roman" w:hAnsi="Times New Roman" w:cs="Times New Roman"/>
                <w:noProof/>
                <w:webHidden/>
                <w:sz w:val="24"/>
                <w:szCs w:val="24"/>
              </w:rPr>
              <w:fldChar w:fldCharType="end"/>
            </w:r>
          </w:hyperlink>
        </w:p>
        <w:p w14:paraId="4888B494" w14:textId="1CD5FB94"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98" w:history="1">
            <w:r w:rsidRPr="007829E1">
              <w:rPr>
                <w:rStyle w:val="Hyperlink"/>
                <w:rFonts w:ascii="Times New Roman" w:hAnsi="Times New Roman" w:cs="Times New Roman"/>
                <w:bCs/>
                <w:noProof/>
                <w:sz w:val="24"/>
                <w:szCs w:val="24"/>
              </w:rPr>
              <w:t>1.2.</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Identifikasi Masalah</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98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3</w:t>
            </w:r>
            <w:r w:rsidRPr="007829E1">
              <w:rPr>
                <w:rFonts w:ascii="Times New Roman" w:hAnsi="Times New Roman" w:cs="Times New Roman"/>
                <w:noProof/>
                <w:webHidden/>
                <w:sz w:val="24"/>
                <w:szCs w:val="24"/>
              </w:rPr>
              <w:fldChar w:fldCharType="end"/>
            </w:r>
          </w:hyperlink>
        </w:p>
        <w:p w14:paraId="3F846C94" w14:textId="3ED8F2EF"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899" w:history="1">
            <w:r w:rsidRPr="007829E1">
              <w:rPr>
                <w:rStyle w:val="Hyperlink"/>
                <w:rFonts w:ascii="Times New Roman" w:hAnsi="Times New Roman" w:cs="Times New Roman"/>
                <w:bCs/>
                <w:noProof/>
                <w:sz w:val="24"/>
                <w:szCs w:val="24"/>
              </w:rPr>
              <w:t>1.3.</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Perumusan Masalah</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899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3</w:t>
            </w:r>
            <w:r w:rsidRPr="007829E1">
              <w:rPr>
                <w:rFonts w:ascii="Times New Roman" w:hAnsi="Times New Roman" w:cs="Times New Roman"/>
                <w:noProof/>
                <w:webHidden/>
                <w:sz w:val="24"/>
                <w:szCs w:val="24"/>
              </w:rPr>
              <w:fldChar w:fldCharType="end"/>
            </w:r>
          </w:hyperlink>
        </w:p>
        <w:p w14:paraId="5646494C" w14:textId="00C14030"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00" w:history="1">
            <w:r w:rsidRPr="007829E1">
              <w:rPr>
                <w:rStyle w:val="Hyperlink"/>
                <w:rFonts w:ascii="Times New Roman" w:hAnsi="Times New Roman" w:cs="Times New Roman"/>
                <w:bCs/>
                <w:noProof/>
                <w:sz w:val="24"/>
                <w:szCs w:val="24"/>
              </w:rPr>
              <w:t>1.4.</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Batasan Masalah</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00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3</w:t>
            </w:r>
            <w:r w:rsidRPr="007829E1">
              <w:rPr>
                <w:rFonts w:ascii="Times New Roman" w:hAnsi="Times New Roman" w:cs="Times New Roman"/>
                <w:noProof/>
                <w:webHidden/>
                <w:sz w:val="24"/>
                <w:szCs w:val="24"/>
              </w:rPr>
              <w:fldChar w:fldCharType="end"/>
            </w:r>
          </w:hyperlink>
        </w:p>
        <w:p w14:paraId="6176D926" w14:textId="5F40C830"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01" w:history="1">
            <w:r w:rsidRPr="007829E1">
              <w:rPr>
                <w:rStyle w:val="Hyperlink"/>
                <w:rFonts w:ascii="Times New Roman" w:hAnsi="Times New Roman" w:cs="Times New Roman"/>
                <w:bCs/>
                <w:noProof/>
                <w:sz w:val="24"/>
                <w:szCs w:val="24"/>
              </w:rPr>
              <w:t>1.5.</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Tujuan dan Manfaat Penelitian</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01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4</w:t>
            </w:r>
            <w:r w:rsidRPr="007829E1">
              <w:rPr>
                <w:rFonts w:ascii="Times New Roman" w:hAnsi="Times New Roman" w:cs="Times New Roman"/>
                <w:noProof/>
                <w:webHidden/>
                <w:sz w:val="24"/>
                <w:szCs w:val="24"/>
              </w:rPr>
              <w:fldChar w:fldCharType="end"/>
            </w:r>
          </w:hyperlink>
        </w:p>
        <w:p w14:paraId="27758044" w14:textId="33827A9C"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02" w:history="1">
            <w:r w:rsidRPr="007829E1">
              <w:rPr>
                <w:rStyle w:val="Hyperlink"/>
                <w:rFonts w:ascii="Times New Roman" w:hAnsi="Times New Roman" w:cs="Times New Roman"/>
                <w:bCs/>
                <w:noProof/>
                <w:sz w:val="24"/>
                <w:szCs w:val="24"/>
              </w:rPr>
              <w:t>1.6.</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Metodologi Penelitian</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02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5</w:t>
            </w:r>
            <w:r w:rsidRPr="007829E1">
              <w:rPr>
                <w:rFonts w:ascii="Times New Roman" w:hAnsi="Times New Roman" w:cs="Times New Roman"/>
                <w:noProof/>
                <w:webHidden/>
                <w:sz w:val="24"/>
                <w:szCs w:val="24"/>
              </w:rPr>
              <w:fldChar w:fldCharType="end"/>
            </w:r>
          </w:hyperlink>
        </w:p>
        <w:p w14:paraId="61C67509" w14:textId="3E407197"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03" w:history="1">
            <w:r w:rsidRPr="007829E1">
              <w:rPr>
                <w:rStyle w:val="Hyperlink"/>
                <w:rFonts w:ascii="Times New Roman" w:hAnsi="Times New Roman" w:cs="Times New Roman"/>
                <w:bCs/>
                <w:noProof/>
                <w:sz w:val="24"/>
                <w:szCs w:val="24"/>
              </w:rPr>
              <w:t>1.7.</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Sistematika Penulisan</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03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27</w:t>
            </w:r>
            <w:r w:rsidRPr="007829E1">
              <w:rPr>
                <w:rFonts w:ascii="Times New Roman" w:hAnsi="Times New Roman" w:cs="Times New Roman"/>
                <w:noProof/>
                <w:webHidden/>
                <w:sz w:val="24"/>
                <w:szCs w:val="24"/>
              </w:rPr>
              <w:fldChar w:fldCharType="end"/>
            </w:r>
          </w:hyperlink>
        </w:p>
        <w:p w14:paraId="1584CD4A" w14:textId="312FCAF5"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04" w:history="1">
            <w:r w:rsidRPr="007829E1">
              <w:rPr>
                <w:rStyle w:val="Hyperlink"/>
                <w:rFonts w:ascii="Times New Roman" w:hAnsi="Times New Roman" w:cs="Times New Roman"/>
                <w:b/>
                <w:bCs/>
                <w:noProof/>
                <w:sz w:val="24"/>
                <w:szCs w:val="24"/>
              </w:rPr>
              <w:t>BAB II</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04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29</w:t>
            </w:r>
            <w:r w:rsidRPr="007829E1">
              <w:rPr>
                <w:rFonts w:ascii="Times New Roman" w:hAnsi="Times New Roman" w:cs="Times New Roman"/>
                <w:noProof/>
                <w:webHidden/>
                <w:sz w:val="24"/>
                <w:szCs w:val="24"/>
              </w:rPr>
              <w:fldChar w:fldCharType="end"/>
            </w:r>
          </w:hyperlink>
        </w:p>
        <w:p w14:paraId="22C43C64" w14:textId="312F9DD8"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05" w:history="1">
            <w:r w:rsidRPr="007829E1">
              <w:rPr>
                <w:rStyle w:val="Hyperlink"/>
                <w:rFonts w:ascii="Times New Roman" w:hAnsi="Times New Roman" w:cs="Times New Roman"/>
                <w:b/>
                <w:bCs/>
                <w:noProof/>
                <w:sz w:val="24"/>
                <w:szCs w:val="24"/>
              </w:rPr>
              <w:t>TINJAUAN PUSTAKA</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05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29</w:t>
            </w:r>
            <w:r w:rsidRPr="007829E1">
              <w:rPr>
                <w:rFonts w:ascii="Times New Roman" w:hAnsi="Times New Roman" w:cs="Times New Roman"/>
                <w:noProof/>
                <w:webHidden/>
                <w:sz w:val="24"/>
                <w:szCs w:val="24"/>
              </w:rPr>
              <w:fldChar w:fldCharType="end"/>
            </w:r>
          </w:hyperlink>
        </w:p>
        <w:p w14:paraId="5D4D9E1F" w14:textId="0715169F" w:rsidR="007829E1" w:rsidRPr="007829E1" w:rsidRDefault="007829E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06" w:history="1">
            <w:r w:rsidRPr="007829E1">
              <w:rPr>
                <w:rStyle w:val="Hyperlink"/>
                <w:rFonts w:ascii="Times New Roman" w:hAnsi="Times New Roman" w:cs="Times New Roman"/>
                <w:bCs/>
                <w:noProof/>
                <w:sz w:val="24"/>
                <w:szCs w:val="24"/>
              </w:rPr>
              <w:t>2.1. Tokopedia</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06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29</w:t>
            </w:r>
            <w:r w:rsidRPr="007829E1">
              <w:rPr>
                <w:rFonts w:ascii="Times New Roman" w:hAnsi="Times New Roman" w:cs="Times New Roman"/>
                <w:noProof/>
                <w:webHidden/>
                <w:sz w:val="24"/>
                <w:szCs w:val="24"/>
              </w:rPr>
              <w:fldChar w:fldCharType="end"/>
            </w:r>
          </w:hyperlink>
        </w:p>
        <w:p w14:paraId="05B7E448" w14:textId="00E68C54" w:rsidR="007829E1" w:rsidRPr="007829E1" w:rsidRDefault="007829E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07" w:history="1">
            <w:r w:rsidRPr="007829E1">
              <w:rPr>
                <w:rStyle w:val="Hyperlink"/>
                <w:rFonts w:ascii="Times New Roman" w:hAnsi="Times New Roman" w:cs="Times New Roman"/>
                <w:bCs/>
                <w:noProof/>
                <w:sz w:val="24"/>
                <w:szCs w:val="24"/>
              </w:rPr>
              <w:t>2.2. Analisis Sentimen</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07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29</w:t>
            </w:r>
            <w:r w:rsidRPr="007829E1">
              <w:rPr>
                <w:rFonts w:ascii="Times New Roman" w:hAnsi="Times New Roman" w:cs="Times New Roman"/>
                <w:noProof/>
                <w:webHidden/>
                <w:sz w:val="24"/>
                <w:szCs w:val="24"/>
              </w:rPr>
              <w:fldChar w:fldCharType="end"/>
            </w:r>
          </w:hyperlink>
        </w:p>
        <w:p w14:paraId="7ABD4989" w14:textId="5D96057B" w:rsidR="007829E1" w:rsidRPr="007829E1" w:rsidRDefault="007829E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08" w:history="1">
            <w:r w:rsidRPr="007829E1">
              <w:rPr>
                <w:rStyle w:val="Hyperlink"/>
                <w:rFonts w:ascii="Times New Roman" w:hAnsi="Times New Roman" w:cs="Times New Roman"/>
                <w:bCs/>
                <w:noProof/>
                <w:sz w:val="24"/>
                <w:szCs w:val="24"/>
              </w:rPr>
              <w:t>2.3. Text mining</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08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29</w:t>
            </w:r>
            <w:r w:rsidRPr="007829E1">
              <w:rPr>
                <w:rFonts w:ascii="Times New Roman" w:hAnsi="Times New Roman" w:cs="Times New Roman"/>
                <w:noProof/>
                <w:webHidden/>
                <w:sz w:val="24"/>
                <w:szCs w:val="24"/>
              </w:rPr>
              <w:fldChar w:fldCharType="end"/>
            </w:r>
          </w:hyperlink>
        </w:p>
        <w:p w14:paraId="4ABB137E" w14:textId="2BCC8B2C" w:rsidR="007829E1" w:rsidRPr="007829E1" w:rsidRDefault="007829E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09" w:history="1">
            <w:r w:rsidRPr="007829E1">
              <w:rPr>
                <w:rStyle w:val="Hyperlink"/>
                <w:rFonts w:ascii="Times New Roman" w:hAnsi="Times New Roman" w:cs="Times New Roman"/>
                <w:bCs/>
                <w:noProof/>
                <w:sz w:val="24"/>
                <w:szCs w:val="24"/>
              </w:rPr>
              <w:t>2.4. Text preprocessing</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09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30</w:t>
            </w:r>
            <w:r w:rsidRPr="007829E1">
              <w:rPr>
                <w:rFonts w:ascii="Times New Roman" w:hAnsi="Times New Roman" w:cs="Times New Roman"/>
                <w:noProof/>
                <w:webHidden/>
                <w:sz w:val="24"/>
                <w:szCs w:val="24"/>
              </w:rPr>
              <w:fldChar w:fldCharType="end"/>
            </w:r>
          </w:hyperlink>
        </w:p>
        <w:p w14:paraId="05E79308" w14:textId="3376BE86"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10" w:history="1">
            <w:r w:rsidRPr="007829E1">
              <w:rPr>
                <w:rStyle w:val="Hyperlink"/>
                <w:rFonts w:ascii="Times New Roman" w:hAnsi="Times New Roman" w:cs="Times New Roman"/>
                <w:noProof/>
                <w:sz w:val="24"/>
                <w:szCs w:val="24"/>
              </w:rPr>
              <w:t>2.5.</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noProof/>
                <w:sz w:val="24"/>
                <w:szCs w:val="24"/>
              </w:rPr>
              <w:t>Worldcloud</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10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31</w:t>
            </w:r>
            <w:r w:rsidRPr="007829E1">
              <w:rPr>
                <w:rFonts w:ascii="Times New Roman" w:hAnsi="Times New Roman" w:cs="Times New Roman"/>
                <w:noProof/>
                <w:webHidden/>
                <w:sz w:val="24"/>
                <w:szCs w:val="24"/>
              </w:rPr>
              <w:fldChar w:fldCharType="end"/>
            </w:r>
          </w:hyperlink>
        </w:p>
        <w:p w14:paraId="20004D9C" w14:textId="168D0E51"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11" w:history="1">
            <w:r w:rsidRPr="007829E1">
              <w:rPr>
                <w:rStyle w:val="Hyperlink"/>
                <w:rFonts w:ascii="Times New Roman" w:hAnsi="Times New Roman" w:cs="Times New Roman"/>
                <w:noProof/>
                <w:sz w:val="24"/>
                <w:szCs w:val="24"/>
              </w:rPr>
              <w:t>2.6.</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noProof/>
                <w:sz w:val="24"/>
                <w:szCs w:val="24"/>
              </w:rPr>
              <w:t>Pemodelan</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11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31</w:t>
            </w:r>
            <w:r w:rsidRPr="007829E1">
              <w:rPr>
                <w:rFonts w:ascii="Times New Roman" w:hAnsi="Times New Roman" w:cs="Times New Roman"/>
                <w:noProof/>
                <w:webHidden/>
                <w:sz w:val="24"/>
                <w:szCs w:val="24"/>
              </w:rPr>
              <w:fldChar w:fldCharType="end"/>
            </w:r>
          </w:hyperlink>
        </w:p>
        <w:p w14:paraId="46AE19E3" w14:textId="07F3E73B"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12" w:history="1">
            <w:r w:rsidRPr="007829E1">
              <w:rPr>
                <w:rStyle w:val="Hyperlink"/>
                <w:rFonts w:ascii="Times New Roman" w:hAnsi="Times New Roman" w:cs="Times New Roman"/>
                <w:noProof/>
                <w:sz w:val="24"/>
                <w:szCs w:val="24"/>
              </w:rPr>
              <w:t>2.7.</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Evaluasi</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12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31</w:t>
            </w:r>
            <w:r w:rsidRPr="007829E1">
              <w:rPr>
                <w:rFonts w:ascii="Times New Roman" w:hAnsi="Times New Roman" w:cs="Times New Roman"/>
                <w:noProof/>
                <w:webHidden/>
                <w:sz w:val="24"/>
                <w:szCs w:val="24"/>
              </w:rPr>
              <w:fldChar w:fldCharType="end"/>
            </w:r>
          </w:hyperlink>
        </w:p>
        <w:p w14:paraId="2023E67E" w14:textId="592BD6B0"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13" w:history="1">
            <w:r w:rsidRPr="007829E1">
              <w:rPr>
                <w:rStyle w:val="Hyperlink"/>
                <w:rFonts w:ascii="Times New Roman" w:hAnsi="Times New Roman" w:cs="Times New Roman"/>
                <w:b/>
                <w:bCs/>
                <w:noProof/>
                <w:sz w:val="24"/>
                <w:szCs w:val="24"/>
              </w:rPr>
              <w:t>BAB III</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13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34</w:t>
            </w:r>
            <w:r w:rsidRPr="007829E1">
              <w:rPr>
                <w:rFonts w:ascii="Times New Roman" w:hAnsi="Times New Roman" w:cs="Times New Roman"/>
                <w:noProof/>
                <w:webHidden/>
                <w:sz w:val="24"/>
                <w:szCs w:val="24"/>
              </w:rPr>
              <w:fldChar w:fldCharType="end"/>
            </w:r>
          </w:hyperlink>
        </w:p>
        <w:p w14:paraId="1C4E3F20" w14:textId="07FE2277"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14" w:history="1">
            <w:r w:rsidRPr="007829E1">
              <w:rPr>
                <w:rStyle w:val="Hyperlink"/>
                <w:rFonts w:ascii="Times New Roman" w:hAnsi="Times New Roman" w:cs="Times New Roman"/>
                <w:b/>
                <w:bCs/>
                <w:noProof/>
                <w:sz w:val="24"/>
                <w:szCs w:val="24"/>
              </w:rPr>
              <w:t>METODE PENELITIAN</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14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34</w:t>
            </w:r>
            <w:r w:rsidRPr="007829E1">
              <w:rPr>
                <w:rFonts w:ascii="Times New Roman" w:hAnsi="Times New Roman" w:cs="Times New Roman"/>
                <w:noProof/>
                <w:webHidden/>
                <w:sz w:val="24"/>
                <w:szCs w:val="24"/>
              </w:rPr>
              <w:fldChar w:fldCharType="end"/>
            </w:r>
          </w:hyperlink>
        </w:p>
        <w:p w14:paraId="00D86FD1" w14:textId="01965204"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15" w:history="1">
            <w:r w:rsidRPr="007829E1">
              <w:rPr>
                <w:rStyle w:val="Hyperlink"/>
                <w:rFonts w:ascii="Times New Roman" w:hAnsi="Times New Roman" w:cs="Times New Roman"/>
                <w:bCs/>
                <w:noProof/>
                <w:sz w:val="24"/>
                <w:szCs w:val="24"/>
              </w:rPr>
              <w:t>3.1.</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Data penelitian</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15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34</w:t>
            </w:r>
            <w:r w:rsidRPr="007829E1">
              <w:rPr>
                <w:rFonts w:ascii="Times New Roman" w:hAnsi="Times New Roman" w:cs="Times New Roman"/>
                <w:noProof/>
                <w:webHidden/>
                <w:sz w:val="24"/>
                <w:szCs w:val="24"/>
              </w:rPr>
              <w:fldChar w:fldCharType="end"/>
            </w:r>
          </w:hyperlink>
        </w:p>
        <w:p w14:paraId="0A465974" w14:textId="0AC7564F"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16" w:history="1">
            <w:r w:rsidRPr="007829E1">
              <w:rPr>
                <w:rStyle w:val="Hyperlink"/>
                <w:rFonts w:ascii="Times New Roman" w:hAnsi="Times New Roman" w:cs="Times New Roman"/>
                <w:bCs/>
                <w:noProof/>
                <w:sz w:val="24"/>
                <w:szCs w:val="24"/>
              </w:rPr>
              <w:t>3.2.</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Text preprocessinng</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16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41</w:t>
            </w:r>
            <w:r w:rsidRPr="007829E1">
              <w:rPr>
                <w:rFonts w:ascii="Times New Roman" w:hAnsi="Times New Roman" w:cs="Times New Roman"/>
                <w:noProof/>
                <w:webHidden/>
                <w:sz w:val="24"/>
                <w:szCs w:val="24"/>
              </w:rPr>
              <w:fldChar w:fldCharType="end"/>
            </w:r>
          </w:hyperlink>
        </w:p>
        <w:p w14:paraId="47E27748" w14:textId="0FA3BCD9"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17" w:history="1">
            <w:r w:rsidRPr="007829E1">
              <w:rPr>
                <w:rStyle w:val="Hyperlink"/>
                <w:rFonts w:ascii="Times New Roman" w:hAnsi="Times New Roman" w:cs="Times New Roman"/>
                <w:bCs/>
                <w:noProof/>
                <w:sz w:val="24"/>
                <w:szCs w:val="24"/>
              </w:rPr>
              <w:t>3.2.1.</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Casefolding</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17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41</w:t>
            </w:r>
            <w:r w:rsidRPr="007829E1">
              <w:rPr>
                <w:rFonts w:ascii="Times New Roman" w:hAnsi="Times New Roman" w:cs="Times New Roman"/>
                <w:noProof/>
                <w:webHidden/>
                <w:sz w:val="24"/>
                <w:szCs w:val="24"/>
              </w:rPr>
              <w:fldChar w:fldCharType="end"/>
            </w:r>
          </w:hyperlink>
        </w:p>
        <w:p w14:paraId="5606D6B7" w14:textId="437C6711"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18" w:history="1">
            <w:r w:rsidRPr="007829E1">
              <w:rPr>
                <w:rStyle w:val="Hyperlink"/>
                <w:rFonts w:ascii="Times New Roman" w:hAnsi="Times New Roman" w:cs="Times New Roman"/>
                <w:bCs/>
                <w:noProof/>
                <w:sz w:val="24"/>
                <w:szCs w:val="24"/>
              </w:rPr>
              <w:t>3.2.2.</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Punctuation removal</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18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42</w:t>
            </w:r>
            <w:r w:rsidRPr="007829E1">
              <w:rPr>
                <w:rFonts w:ascii="Times New Roman" w:hAnsi="Times New Roman" w:cs="Times New Roman"/>
                <w:noProof/>
                <w:webHidden/>
                <w:sz w:val="24"/>
                <w:szCs w:val="24"/>
              </w:rPr>
              <w:fldChar w:fldCharType="end"/>
            </w:r>
          </w:hyperlink>
        </w:p>
        <w:p w14:paraId="5F680CA3" w14:textId="0CA829C3"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19" w:history="1">
            <w:r w:rsidRPr="007829E1">
              <w:rPr>
                <w:rStyle w:val="Hyperlink"/>
                <w:rFonts w:ascii="Times New Roman" w:hAnsi="Times New Roman" w:cs="Times New Roman"/>
                <w:bCs/>
                <w:noProof/>
                <w:sz w:val="24"/>
                <w:szCs w:val="24"/>
              </w:rPr>
              <w:t>3.2.3.</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Stopwords removal</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19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44</w:t>
            </w:r>
            <w:r w:rsidRPr="007829E1">
              <w:rPr>
                <w:rFonts w:ascii="Times New Roman" w:hAnsi="Times New Roman" w:cs="Times New Roman"/>
                <w:noProof/>
                <w:webHidden/>
                <w:sz w:val="24"/>
                <w:szCs w:val="24"/>
              </w:rPr>
              <w:fldChar w:fldCharType="end"/>
            </w:r>
          </w:hyperlink>
        </w:p>
        <w:p w14:paraId="35B9A11B" w14:textId="165CC519"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20" w:history="1">
            <w:r w:rsidRPr="007829E1">
              <w:rPr>
                <w:rStyle w:val="Hyperlink"/>
                <w:rFonts w:ascii="Times New Roman" w:hAnsi="Times New Roman" w:cs="Times New Roman"/>
                <w:bCs/>
                <w:noProof/>
                <w:sz w:val="24"/>
                <w:szCs w:val="24"/>
              </w:rPr>
              <w:t>3.2.4.</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Stemming</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20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47</w:t>
            </w:r>
            <w:r w:rsidRPr="007829E1">
              <w:rPr>
                <w:rFonts w:ascii="Times New Roman" w:hAnsi="Times New Roman" w:cs="Times New Roman"/>
                <w:noProof/>
                <w:webHidden/>
                <w:sz w:val="24"/>
                <w:szCs w:val="24"/>
              </w:rPr>
              <w:fldChar w:fldCharType="end"/>
            </w:r>
          </w:hyperlink>
        </w:p>
        <w:p w14:paraId="2D66651F" w14:textId="5DEAF33D"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21" w:history="1">
            <w:r w:rsidRPr="007829E1">
              <w:rPr>
                <w:rStyle w:val="Hyperlink"/>
                <w:rFonts w:ascii="Times New Roman" w:hAnsi="Times New Roman" w:cs="Times New Roman"/>
                <w:bCs/>
                <w:noProof/>
                <w:sz w:val="24"/>
                <w:szCs w:val="24"/>
              </w:rPr>
              <w:t>3.2.5.</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Pembobotan kata</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21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49</w:t>
            </w:r>
            <w:r w:rsidRPr="007829E1">
              <w:rPr>
                <w:rFonts w:ascii="Times New Roman" w:hAnsi="Times New Roman" w:cs="Times New Roman"/>
                <w:noProof/>
                <w:webHidden/>
                <w:sz w:val="24"/>
                <w:szCs w:val="24"/>
              </w:rPr>
              <w:fldChar w:fldCharType="end"/>
            </w:r>
          </w:hyperlink>
        </w:p>
        <w:p w14:paraId="4C4227B5" w14:textId="39DD24E2" w:rsidR="007829E1" w:rsidRPr="007829E1" w:rsidRDefault="007829E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22" w:history="1">
            <w:r w:rsidRPr="007829E1">
              <w:rPr>
                <w:rStyle w:val="Hyperlink"/>
                <w:rFonts w:ascii="Times New Roman" w:hAnsi="Times New Roman" w:cs="Times New Roman"/>
                <w:bCs/>
                <w:noProof/>
                <w:sz w:val="24"/>
                <w:szCs w:val="24"/>
              </w:rPr>
              <w:t>3.3.</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Pemodelan</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22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55</w:t>
            </w:r>
            <w:r w:rsidRPr="007829E1">
              <w:rPr>
                <w:rFonts w:ascii="Times New Roman" w:hAnsi="Times New Roman" w:cs="Times New Roman"/>
                <w:noProof/>
                <w:webHidden/>
                <w:sz w:val="24"/>
                <w:szCs w:val="24"/>
              </w:rPr>
              <w:fldChar w:fldCharType="end"/>
            </w:r>
          </w:hyperlink>
        </w:p>
        <w:p w14:paraId="20FA359B" w14:textId="5854041D"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23" w:history="1">
            <w:r w:rsidRPr="007829E1">
              <w:rPr>
                <w:rStyle w:val="Hyperlink"/>
                <w:rFonts w:ascii="Times New Roman" w:hAnsi="Times New Roman" w:cs="Times New Roman"/>
                <w:bCs/>
                <w:noProof/>
                <w:sz w:val="24"/>
                <w:szCs w:val="24"/>
              </w:rPr>
              <w:t>3.3.1.</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Naives bayes</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23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55</w:t>
            </w:r>
            <w:r w:rsidRPr="007829E1">
              <w:rPr>
                <w:rFonts w:ascii="Times New Roman" w:hAnsi="Times New Roman" w:cs="Times New Roman"/>
                <w:noProof/>
                <w:webHidden/>
                <w:sz w:val="24"/>
                <w:szCs w:val="24"/>
              </w:rPr>
              <w:fldChar w:fldCharType="end"/>
            </w:r>
          </w:hyperlink>
        </w:p>
        <w:p w14:paraId="39E72F89" w14:textId="176F3CB4"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24" w:history="1">
            <w:r w:rsidRPr="007829E1">
              <w:rPr>
                <w:rStyle w:val="Hyperlink"/>
                <w:rFonts w:ascii="Times New Roman" w:hAnsi="Times New Roman" w:cs="Times New Roman"/>
                <w:bCs/>
                <w:noProof/>
                <w:sz w:val="24"/>
                <w:szCs w:val="24"/>
              </w:rPr>
              <w:t>3.3.2.</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Decision tree</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24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57</w:t>
            </w:r>
            <w:r w:rsidRPr="007829E1">
              <w:rPr>
                <w:rFonts w:ascii="Times New Roman" w:hAnsi="Times New Roman" w:cs="Times New Roman"/>
                <w:noProof/>
                <w:webHidden/>
                <w:sz w:val="24"/>
                <w:szCs w:val="24"/>
              </w:rPr>
              <w:fldChar w:fldCharType="end"/>
            </w:r>
          </w:hyperlink>
        </w:p>
        <w:p w14:paraId="75176565" w14:textId="19C5CC54"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25" w:history="1">
            <w:r w:rsidRPr="007829E1">
              <w:rPr>
                <w:rStyle w:val="Hyperlink"/>
                <w:rFonts w:ascii="Times New Roman" w:hAnsi="Times New Roman" w:cs="Times New Roman"/>
                <w:bCs/>
                <w:noProof/>
                <w:sz w:val="24"/>
                <w:szCs w:val="24"/>
              </w:rPr>
              <w:t>3.3.3.</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bCs/>
                <w:noProof/>
                <w:sz w:val="24"/>
                <w:szCs w:val="24"/>
              </w:rPr>
              <w:t>K-nearest neighbor</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25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59</w:t>
            </w:r>
            <w:r w:rsidRPr="007829E1">
              <w:rPr>
                <w:rFonts w:ascii="Times New Roman" w:hAnsi="Times New Roman" w:cs="Times New Roman"/>
                <w:noProof/>
                <w:webHidden/>
                <w:sz w:val="24"/>
                <w:szCs w:val="24"/>
              </w:rPr>
              <w:fldChar w:fldCharType="end"/>
            </w:r>
          </w:hyperlink>
        </w:p>
        <w:p w14:paraId="1D99D099" w14:textId="730781F9" w:rsidR="007829E1" w:rsidRPr="007829E1" w:rsidRDefault="007829E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26" w:history="1">
            <w:r w:rsidRPr="007829E1">
              <w:rPr>
                <w:rStyle w:val="Hyperlink"/>
                <w:rFonts w:ascii="Times New Roman" w:hAnsi="Times New Roman" w:cs="Times New Roman"/>
                <w:noProof/>
                <w:sz w:val="24"/>
                <w:szCs w:val="24"/>
              </w:rPr>
              <w:t>3.3 Evaluasi</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26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62</w:t>
            </w:r>
            <w:r w:rsidRPr="007829E1">
              <w:rPr>
                <w:rFonts w:ascii="Times New Roman" w:hAnsi="Times New Roman" w:cs="Times New Roman"/>
                <w:noProof/>
                <w:webHidden/>
                <w:sz w:val="24"/>
                <w:szCs w:val="24"/>
              </w:rPr>
              <w:fldChar w:fldCharType="end"/>
            </w:r>
          </w:hyperlink>
        </w:p>
        <w:p w14:paraId="30E44FA1" w14:textId="6BD57387"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27" w:history="1">
            <w:r w:rsidRPr="007829E1">
              <w:rPr>
                <w:rStyle w:val="Hyperlink"/>
                <w:rFonts w:ascii="Times New Roman" w:hAnsi="Times New Roman" w:cs="Times New Roman"/>
                <w:noProof/>
                <w:sz w:val="24"/>
                <w:szCs w:val="24"/>
              </w:rPr>
              <w:t>3.3.1.</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noProof/>
                <w:sz w:val="24"/>
                <w:szCs w:val="24"/>
              </w:rPr>
              <w:t>Evaluasi naives bayes</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27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62</w:t>
            </w:r>
            <w:r w:rsidRPr="007829E1">
              <w:rPr>
                <w:rFonts w:ascii="Times New Roman" w:hAnsi="Times New Roman" w:cs="Times New Roman"/>
                <w:noProof/>
                <w:webHidden/>
                <w:sz w:val="24"/>
                <w:szCs w:val="24"/>
              </w:rPr>
              <w:fldChar w:fldCharType="end"/>
            </w:r>
          </w:hyperlink>
        </w:p>
        <w:p w14:paraId="41CFA95B" w14:textId="4C7D128C"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28" w:history="1">
            <w:r w:rsidRPr="007829E1">
              <w:rPr>
                <w:rStyle w:val="Hyperlink"/>
                <w:rFonts w:ascii="Times New Roman" w:hAnsi="Times New Roman" w:cs="Times New Roman"/>
                <w:noProof/>
                <w:sz w:val="24"/>
                <w:szCs w:val="24"/>
              </w:rPr>
              <w:t>3.3.2.</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noProof/>
                <w:sz w:val="24"/>
                <w:szCs w:val="24"/>
              </w:rPr>
              <w:t>Evaluasi decision tree</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28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63</w:t>
            </w:r>
            <w:r w:rsidRPr="007829E1">
              <w:rPr>
                <w:rFonts w:ascii="Times New Roman" w:hAnsi="Times New Roman" w:cs="Times New Roman"/>
                <w:noProof/>
                <w:webHidden/>
                <w:sz w:val="24"/>
                <w:szCs w:val="24"/>
              </w:rPr>
              <w:fldChar w:fldCharType="end"/>
            </w:r>
          </w:hyperlink>
        </w:p>
        <w:p w14:paraId="56A0E80A" w14:textId="3B3902D1" w:rsidR="007829E1" w:rsidRPr="007829E1" w:rsidRDefault="007829E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29" w:history="1">
            <w:r w:rsidRPr="007829E1">
              <w:rPr>
                <w:rStyle w:val="Hyperlink"/>
                <w:rFonts w:ascii="Times New Roman" w:hAnsi="Times New Roman" w:cs="Times New Roman"/>
                <w:noProof/>
                <w:sz w:val="24"/>
                <w:szCs w:val="24"/>
              </w:rPr>
              <w:t>3.3.3.</w:t>
            </w:r>
            <w:r w:rsidRPr="007829E1">
              <w:rPr>
                <w:rFonts w:ascii="Times New Roman" w:eastAsiaTheme="minorEastAsia" w:hAnsi="Times New Roman" w:cs="Times New Roman"/>
                <w:noProof/>
                <w:kern w:val="2"/>
                <w:sz w:val="24"/>
                <w:szCs w:val="24"/>
                <w:lang w:eastAsia="en-ID"/>
                <w14:ligatures w14:val="standardContextual"/>
              </w:rPr>
              <w:tab/>
            </w:r>
            <w:r w:rsidRPr="007829E1">
              <w:rPr>
                <w:rStyle w:val="Hyperlink"/>
                <w:rFonts w:ascii="Times New Roman" w:hAnsi="Times New Roman" w:cs="Times New Roman"/>
                <w:noProof/>
                <w:sz w:val="24"/>
                <w:szCs w:val="24"/>
              </w:rPr>
              <w:t>Evaluasi k nearest neighbor</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29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64</w:t>
            </w:r>
            <w:r w:rsidRPr="007829E1">
              <w:rPr>
                <w:rFonts w:ascii="Times New Roman" w:hAnsi="Times New Roman" w:cs="Times New Roman"/>
                <w:noProof/>
                <w:webHidden/>
                <w:sz w:val="24"/>
                <w:szCs w:val="24"/>
              </w:rPr>
              <w:fldChar w:fldCharType="end"/>
            </w:r>
          </w:hyperlink>
        </w:p>
        <w:p w14:paraId="75F2BB9E" w14:textId="5D76E0C0"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30" w:history="1">
            <w:r w:rsidRPr="007829E1">
              <w:rPr>
                <w:rStyle w:val="Hyperlink"/>
                <w:rFonts w:ascii="Times New Roman" w:hAnsi="Times New Roman" w:cs="Times New Roman"/>
                <w:noProof/>
                <w:sz w:val="24"/>
                <w:szCs w:val="24"/>
              </w:rPr>
              <w:t>BAB 4</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30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66</w:t>
            </w:r>
            <w:r w:rsidRPr="007829E1">
              <w:rPr>
                <w:rFonts w:ascii="Times New Roman" w:hAnsi="Times New Roman" w:cs="Times New Roman"/>
                <w:noProof/>
                <w:webHidden/>
                <w:sz w:val="24"/>
                <w:szCs w:val="24"/>
              </w:rPr>
              <w:fldChar w:fldCharType="end"/>
            </w:r>
          </w:hyperlink>
        </w:p>
        <w:p w14:paraId="7C14A37E" w14:textId="4456B553" w:rsidR="007829E1" w:rsidRPr="007829E1" w:rsidRDefault="007829E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627931" w:history="1">
            <w:r w:rsidRPr="007829E1">
              <w:rPr>
                <w:rStyle w:val="Hyperlink"/>
                <w:rFonts w:ascii="Times New Roman" w:hAnsi="Times New Roman" w:cs="Times New Roman"/>
                <w:b/>
                <w:bCs/>
                <w:noProof/>
                <w:sz w:val="24"/>
                <w:szCs w:val="24"/>
              </w:rPr>
              <w:t>DAFTAR PUSTAKA</w:t>
            </w:r>
            <w:r w:rsidRPr="007829E1">
              <w:rPr>
                <w:rFonts w:ascii="Times New Roman" w:hAnsi="Times New Roman" w:cs="Times New Roman"/>
                <w:noProof/>
                <w:webHidden/>
                <w:sz w:val="24"/>
                <w:szCs w:val="24"/>
              </w:rPr>
              <w:tab/>
            </w:r>
            <w:r w:rsidRPr="007829E1">
              <w:rPr>
                <w:rFonts w:ascii="Times New Roman" w:hAnsi="Times New Roman" w:cs="Times New Roman"/>
                <w:noProof/>
                <w:webHidden/>
                <w:sz w:val="24"/>
                <w:szCs w:val="24"/>
              </w:rPr>
              <w:fldChar w:fldCharType="begin"/>
            </w:r>
            <w:r w:rsidRPr="007829E1">
              <w:rPr>
                <w:rFonts w:ascii="Times New Roman" w:hAnsi="Times New Roman" w:cs="Times New Roman"/>
                <w:noProof/>
                <w:webHidden/>
                <w:sz w:val="24"/>
                <w:szCs w:val="24"/>
              </w:rPr>
              <w:instrText xml:space="preserve"> PAGEREF _Toc138627931 \h </w:instrText>
            </w:r>
            <w:r w:rsidRPr="007829E1">
              <w:rPr>
                <w:rFonts w:ascii="Times New Roman" w:hAnsi="Times New Roman" w:cs="Times New Roman"/>
                <w:noProof/>
                <w:webHidden/>
                <w:sz w:val="24"/>
                <w:szCs w:val="24"/>
              </w:rPr>
            </w:r>
            <w:r w:rsidRPr="007829E1">
              <w:rPr>
                <w:rFonts w:ascii="Times New Roman" w:hAnsi="Times New Roman" w:cs="Times New Roman"/>
                <w:noProof/>
                <w:webHidden/>
                <w:sz w:val="24"/>
                <w:szCs w:val="24"/>
              </w:rPr>
              <w:fldChar w:fldCharType="separate"/>
            </w:r>
            <w:r w:rsidRPr="007829E1">
              <w:rPr>
                <w:rFonts w:ascii="Times New Roman" w:hAnsi="Times New Roman" w:cs="Times New Roman"/>
                <w:noProof/>
                <w:webHidden/>
                <w:sz w:val="24"/>
                <w:szCs w:val="24"/>
              </w:rPr>
              <w:t>67</w:t>
            </w:r>
            <w:r w:rsidRPr="007829E1">
              <w:rPr>
                <w:rFonts w:ascii="Times New Roman" w:hAnsi="Times New Roman" w:cs="Times New Roman"/>
                <w:noProof/>
                <w:webHidden/>
                <w:sz w:val="24"/>
                <w:szCs w:val="24"/>
              </w:rPr>
              <w:fldChar w:fldCharType="end"/>
            </w:r>
          </w:hyperlink>
        </w:p>
        <w:p w14:paraId="0B4251F3" w14:textId="3ED105CB" w:rsidR="00F546F7" w:rsidRPr="006B6480" w:rsidRDefault="00F546F7">
          <w:pPr>
            <w:rPr>
              <w:rFonts w:ascii="Times New Roman" w:hAnsi="Times New Roman" w:cs="Times New Roman"/>
              <w:sz w:val="24"/>
              <w:szCs w:val="24"/>
            </w:rPr>
          </w:pPr>
          <w:r w:rsidRPr="00E616CF">
            <w:rPr>
              <w:rFonts w:ascii="Times New Roman" w:hAnsi="Times New Roman" w:cs="Times New Roman"/>
              <w:b/>
              <w:bCs/>
              <w:noProof/>
              <w:sz w:val="28"/>
              <w:szCs w:val="28"/>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jc w:val="center"/>
        <w:rPr>
          <w:rFonts w:cs="Times New Roman"/>
          <w:b/>
          <w:bCs/>
          <w:szCs w:val="28"/>
        </w:rPr>
      </w:pPr>
      <w:bookmarkStart w:id="6" w:name="_Toc138627892"/>
      <w:r w:rsidRPr="003164EB">
        <w:rPr>
          <w:rFonts w:cs="Times New Roman"/>
          <w:b/>
          <w:bCs/>
          <w:szCs w:val="28"/>
        </w:rPr>
        <w:lastRenderedPageBreak/>
        <w:t>DAFTAR TABEL</w:t>
      </w:r>
      <w:bookmarkEnd w:id="6"/>
    </w:p>
    <w:p w14:paraId="490E8E97" w14:textId="3B4F8268" w:rsidR="007829E1" w:rsidRDefault="007A3B1D">
      <w:pPr>
        <w:pStyle w:val="TableofFigures"/>
        <w:tabs>
          <w:tab w:val="right" w:leader="dot" w:pos="7927"/>
        </w:tabs>
        <w:rPr>
          <w:rFonts w:eastAsiaTheme="minorEastAsia"/>
          <w:noProof/>
          <w:kern w:val="2"/>
          <w:lang w:eastAsia="en-ID"/>
          <w14:ligatures w14:val="standardContextual"/>
        </w:rPr>
      </w:pPr>
      <w:r w:rsidRPr="00810401">
        <w:rPr>
          <w:rFonts w:ascii="Times New Roman" w:hAnsi="Times New Roman" w:cs="Times New Roman"/>
          <w:sz w:val="24"/>
          <w:szCs w:val="24"/>
        </w:rPr>
        <w:fldChar w:fldCharType="begin"/>
      </w:r>
      <w:r w:rsidRPr="00810401">
        <w:rPr>
          <w:rFonts w:ascii="Times New Roman" w:hAnsi="Times New Roman" w:cs="Times New Roman"/>
          <w:sz w:val="24"/>
          <w:szCs w:val="24"/>
        </w:rPr>
        <w:instrText xml:space="preserve"> TOC \h \z \c "Tabel 1." </w:instrText>
      </w:r>
      <w:r w:rsidRPr="00810401">
        <w:rPr>
          <w:rFonts w:ascii="Times New Roman" w:hAnsi="Times New Roman" w:cs="Times New Roman"/>
          <w:sz w:val="24"/>
          <w:szCs w:val="24"/>
        </w:rPr>
        <w:fldChar w:fldCharType="separate"/>
      </w:r>
      <w:hyperlink w:anchor="_Toc138627932" w:history="1">
        <w:r w:rsidR="007829E1" w:rsidRPr="00BC27AA">
          <w:rPr>
            <w:rStyle w:val="Hyperlink"/>
            <w:rFonts w:ascii="Times New Roman" w:hAnsi="Times New Roman" w:cs="Times New Roman"/>
            <w:noProof/>
          </w:rPr>
          <w:t>Tabel 1. 1 tabel data penelitian</w:t>
        </w:r>
        <w:r w:rsidR="007829E1">
          <w:rPr>
            <w:noProof/>
            <w:webHidden/>
          </w:rPr>
          <w:tab/>
        </w:r>
        <w:r w:rsidR="007829E1">
          <w:rPr>
            <w:noProof/>
            <w:webHidden/>
          </w:rPr>
          <w:fldChar w:fldCharType="begin"/>
        </w:r>
        <w:r w:rsidR="007829E1">
          <w:rPr>
            <w:noProof/>
            <w:webHidden/>
          </w:rPr>
          <w:instrText xml:space="preserve"> PAGEREF _Toc138627932 \h </w:instrText>
        </w:r>
        <w:r w:rsidR="007829E1">
          <w:rPr>
            <w:noProof/>
            <w:webHidden/>
          </w:rPr>
        </w:r>
        <w:r w:rsidR="007829E1">
          <w:rPr>
            <w:noProof/>
            <w:webHidden/>
          </w:rPr>
          <w:fldChar w:fldCharType="separate"/>
        </w:r>
        <w:r w:rsidR="007829E1">
          <w:rPr>
            <w:noProof/>
            <w:webHidden/>
          </w:rPr>
          <w:t>5</w:t>
        </w:r>
        <w:r w:rsidR="007829E1">
          <w:rPr>
            <w:noProof/>
            <w:webHidden/>
          </w:rPr>
          <w:fldChar w:fldCharType="end"/>
        </w:r>
      </w:hyperlink>
    </w:p>
    <w:p w14:paraId="4E810FF2" w14:textId="1BA816BF" w:rsidR="007829E1" w:rsidRDefault="007829E1">
      <w:pPr>
        <w:pStyle w:val="TableofFigures"/>
        <w:tabs>
          <w:tab w:val="right" w:leader="dot" w:pos="7927"/>
        </w:tabs>
        <w:rPr>
          <w:rFonts w:eastAsiaTheme="minorEastAsia"/>
          <w:noProof/>
          <w:kern w:val="2"/>
          <w:lang w:eastAsia="en-ID"/>
          <w14:ligatures w14:val="standardContextual"/>
        </w:rPr>
      </w:pPr>
      <w:hyperlink w:anchor="_Toc138627933" w:history="1">
        <w:r w:rsidRPr="00BC27AA">
          <w:rPr>
            <w:rStyle w:val="Hyperlink"/>
            <w:rFonts w:ascii="Times New Roman" w:hAnsi="Times New Roman" w:cs="Times New Roman"/>
            <w:noProof/>
          </w:rPr>
          <w:t>Tabel 1. 2 tabel pelabelan data</w:t>
        </w:r>
        <w:r>
          <w:rPr>
            <w:noProof/>
            <w:webHidden/>
          </w:rPr>
          <w:tab/>
        </w:r>
        <w:r>
          <w:rPr>
            <w:noProof/>
            <w:webHidden/>
          </w:rPr>
          <w:fldChar w:fldCharType="begin"/>
        </w:r>
        <w:r>
          <w:rPr>
            <w:noProof/>
            <w:webHidden/>
          </w:rPr>
          <w:instrText xml:space="preserve"> PAGEREF _Toc138627933 \h </w:instrText>
        </w:r>
        <w:r>
          <w:rPr>
            <w:noProof/>
            <w:webHidden/>
          </w:rPr>
        </w:r>
        <w:r>
          <w:rPr>
            <w:noProof/>
            <w:webHidden/>
          </w:rPr>
          <w:fldChar w:fldCharType="separate"/>
        </w:r>
        <w:r>
          <w:rPr>
            <w:noProof/>
            <w:webHidden/>
          </w:rPr>
          <w:t>6</w:t>
        </w:r>
        <w:r>
          <w:rPr>
            <w:noProof/>
            <w:webHidden/>
          </w:rPr>
          <w:fldChar w:fldCharType="end"/>
        </w:r>
      </w:hyperlink>
    </w:p>
    <w:p w14:paraId="484D8FA1" w14:textId="70042565" w:rsidR="007829E1" w:rsidRDefault="007829E1">
      <w:pPr>
        <w:pStyle w:val="TableofFigures"/>
        <w:tabs>
          <w:tab w:val="right" w:leader="dot" w:pos="7927"/>
        </w:tabs>
        <w:rPr>
          <w:rFonts w:eastAsiaTheme="minorEastAsia"/>
          <w:noProof/>
          <w:kern w:val="2"/>
          <w:lang w:eastAsia="en-ID"/>
          <w14:ligatures w14:val="standardContextual"/>
        </w:rPr>
      </w:pPr>
      <w:hyperlink w:anchor="_Toc138627934" w:history="1">
        <w:r w:rsidRPr="00BC27AA">
          <w:rPr>
            <w:rStyle w:val="Hyperlink"/>
            <w:rFonts w:ascii="Times New Roman" w:hAnsi="Times New Roman" w:cs="Times New Roman"/>
            <w:noProof/>
          </w:rPr>
          <w:t>Tabel 1. 3 tabel casefolding data</w:t>
        </w:r>
        <w:r>
          <w:rPr>
            <w:noProof/>
            <w:webHidden/>
          </w:rPr>
          <w:tab/>
        </w:r>
        <w:r>
          <w:rPr>
            <w:noProof/>
            <w:webHidden/>
          </w:rPr>
          <w:fldChar w:fldCharType="begin"/>
        </w:r>
        <w:r>
          <w:rPr>
            <w:noProof/>
            <w:webHidden/>
          </w:rPr>
          <w:instrText xml:space="preserve"> PAGEREF _Toc138627934 \h </w:instrText>
        </w:r>
        <w:r>
          <w:rPr>
            <w:noProof/>
            <w:webHidden/>
          </w:rPr>
        </w:r>
        <w:r>
          <w:rPr>
            <w:noProof/>
            <w:webHidden/>
          </w:rPr>
          <w:fldChar w:fldCharType="separate"/>
        </w:r>
        <w:r>
          <w:rPr>
            <w:noProof/>
            <w:webHidden/>
          </w:rPr>
          <w:t>7</w:t>
        </w:r>
        <w:r>
          <w:rPr>
            <w:noProof/>
            <w:webHidden/>
          </w:rPr>
          <w:fldChar w:fldCharType="end"/>
        </w:r>
      </w:hyperlink>
    </w:p>
    <w:p w14:paraId="628BEFB9" w14:textId="311991A1" w:rsidR="007829E1" w:rsidRDefault="007829E1">
      <w:pPr>
        <w:pStyle w:val="TableofFigures"/>
        <w:tabs>
          <w:tab w:val="right" w:leader="dot" w:pos="7927"/>
        </w:tabs>
        <w:rPr>
          <w:rFonts w:eastAsiaTheme="minorEastAsia"/>
          <w:noProof/>
          <w:kern w:val="2"/>
          <w:lang w:eastAsia="en-ID"/>
          <w14:ligatures w14:val="standardContextual"/>
        </w:rPr>
      </w:pPr>
      <w:hyperlink w:anchor="_Toc138627935" w:history="1">
        <w:r w:rsidRPr="00BC27AA">
          <w:rPr>
            <w:rStyle w:val="Hyperlink"/>
            <w:rFonts w:ascii="Times New Roman" w:hAnsi="Times New Roman" w:cs="Times New Roman"/>
            <w:noProof/>
          </w:rPr>
          <w:t>Tabel 1. 4 tabel punctuation removal</w:t>
        </w:r>
        <w:r>
          <w:rPr>
            <w:noProof/>
            <w:webHidden/>
          </w:rPr>
          <w:tab/>
        </w:r>
        <w:r>
          <w:rPr>
            <w:noProof/>
            <w:webHidden/>
          </w:rPr>
          <w:fldChar w:fldCharType="begin"/>
        </w:r>
        <w:r>
          <w:rPr>
            <w:noProof/>
            <w:webHidden/>
          </w:rPr>
          <w:instrText xml:space="preserve"> PAGEREF _Toc138627935 \h </w:instrText>
        </w:r>
        <w:r>
          <w:rPr>
            <w:noProof/>
            <w:webHidden/>
          </w:rPr>
        </w:r>
        <w:r>
          <w:rPr>
            <w:noProof/>
            <w:webHidden/>
          </w:rPr>
          <w:fldChar w:fldCharType="separate"/>
        </w:r>
        <w:r>
          <w:rPr>
            <w:noProof/>
            <w:webHidden/>
          </w:rPr>
          <w:t>9</w:t>
        </w:r>
        <w:r>
          <w:rPr>
            <w:noProof/>
            <w:webHidden/>
          </w:rPr>
          <w:fldChar w:fldCharType="end"/>
        </w:r>
      </w:hyperlink>
    </w:p>
    <w:p w14:paraId="2D787D0D" w14:textId="615CFD88" w:rsidR="007829E1" w:rsidRDefault="007829E1">
      <w:pPr>
        <w:pStyle w:val="TableofFigures"/>
        <w:tabs>
          <w:tab w:val="right" w:leader="dot" w:pos="7927"/>
        </w:tabs>
        <w:rPr>
          <w:rFonts w:eastAsiaTheme="minorEastAsia"/>
          <w:noProof/>
          <w:kern w:val="2"/>
          <w:lang w:eastAsia="en-ID"/>
          <w14:ligatures w14:val="standardContextual"/>
        </w:rPr>
      </w:pPr>
      <w:hyperlink w:anchor="_Toc138627936" w:history="1">
        <w:r w:rsidRPr="00BC27AA">
          <w:rPr>
            <w:rStyle w:val="Hyperlink"/>
            <w:rFonts w:ascii="Times New Roman" w:hAnsi="Times New Roman" w:cs="Times New Roman"/>
            <w:noProof/>
          </w:rPr>
          <w:t>Tabel 1. 5 tabel removal stopwords</w:t>
        </w:r>
        <w:r>
          <w:rPr>
            <w:noProof/>
            <w:webHidden/>
          </w:rPr>
          <w:tab/>
        </w:r>
        <w:r>
          <w:rPr>
            <w:noProof/>
            <w:webHidden/>
          </w:rPr>
          <w:fldChar w:fldCharType="begin"/>
        </w:r>
        <w:r>
          <w:rPr>
            <w:noProof/>
            <w:webHidden/>
          </w:rPr>
          <w:instrText xml:space="preserve"> PAGEREF _Toc138627936 \h </w:instrText>
        </w:r>
        <w:r>
          <w:rPr>
            <w:noProof/>
            <w:webHidden/>
          </w:rPr>
        </w:r>
        <w:r>
          <w:rPr>
            <w:noProof/>
            <w:webHidden/>
          </w:rPr>
          <w:fldChar w:fldCharType="separate"/>
        </w:r>
        <w:r>
          <w:rPr>
            <w:noProof/>
            <w:webHidden/>
          </w:rPr>
          <w:t>10</w:t>
        </w:r>
        <w:r>
          <w:rPr>
            <w:noProof/>
            <w:webHidden/>
          </w:rPr>
          <w:fldChar w:fldCharType="end"/>
        </w:r>
      </w:hyperlink>
    </w:p>
    <w:p w14:paraId="02622455" w14:textId="01FCC2E8" w:rsidR="007829E1" w:rsidRDefault="007829E1">
      <w:pPr>
        <w:pStyle w:val="TableofFigures"/>
        <w:tabs>
          <w:tab w:val="right" w:leader="dot" w:pos="7927"/>
        </w:tabs>
        <w:rPr>
          <w:rFonts w:eastAsiaTheme="minorEastAsia"/>
          <w:noProof/>
          <w:kern w:val="2"/>
          <w:lang w:eastAsia="en-ID"/>
          <w14:ligatures w14:val="standardContextual"/>
        </w:rPr>
      </w:pPr>
      <w:hyperlink w:anchor="_Toc138627937" w:history="1">
        <w:r w:rsidRPr="00BC27AA">
          <w:rPr>
            <w:rStyle w:val="Hyperlink"/>
            <w:rFonts w:ascii="Times New Roman" w:hAnsi="Times New Roman" w:cs="Times New Roman"/>
            <w:noProof/>
          </w:rPr>
          <w:t>Tabel 1. 6 tabel stemming</w:t>
        </w:r>
        <w:r>
          <w:rPr>
            <w:noProof/>
            <w:webHidden/>
          </w:rPr>
          <w:tab/>
        </w:r>
        <w:r>
          <w:rPr>
            <w:noProof/>
            <w:webHidden/>
          </w:rPr>
          <w:fldChar w:fldCharType="begin"/>
        </w:r>
        <w:r>
          <w:rPr>
            <w:noProof/>
            <w:webHidden/>
          </w:rPr>
          <w:instrText xml:space="preserve"> PAGEREF _Toc138627937 \h </w:instrText>
        </w:r>
        <w:r>
          <w:rPr>
            <w:noProof/>
            <w:webHidden/>
          </w:rPr>
        </w:r>
        <w:r>
          <w:rPr>
            <w:noProof/>
            <w:webHidden/>
          </w:rPr>
          <w:fldChar w:fldCharType="separate"/>
        </w:r>
        <w:r>
          <w:rPr>
            <w:noProof/>
            <w:webHidden/>
          </w:rPr>
          <w:t>11</w:t>
        </w:r>
        <w:r>
          <w:rPr>
            <w:noProof/>
            <w:webHidden/>
          </w:rPr>
          <w:fldChar w:fldCharType="end"/>
        </w:r>
      </w:hyperlink>
    </w:p>
    <w:p w14:paraId="0A1884BC" w14:textId="700EA5E2" w:rsidR="007829E1" w:rsidRDefault="007829E1">
      <w:pPr>
        <w:pStyle w:val="TableofFigures"/>
        <w:tabs>
          <w:tab w:val="right" w:leader="dot" w:pos="7927"/>
        </w:tabs>
        <w:rPr>
          <w:rFonts w:eastAsiaTheme="minorEastAsia"/>
          <w:noProof/>
          <w:kern w:val="2"/>
          <w:lang w:eastAsia="en-ID"/>
          <w14:ligatures w14:val="standardContextual"/>
        </w:rPr>
      </w:pPr>
      <w:hyperlink w:anchor="_Toc138627938" w:history="1">
        <w:r w:rsidRPr="00BC27AA">
          <w:rPr>
            <w:rStyle w:val="Hyperlink"/>
            <w:rFonts w:ascii="Times New Roman" w:hAnsi="Times New Roman" w:cs="Times New Roman"/>
            <w:noProof/>
          </w:rPr>
          <w:t>Tabel 1. 7</w:t>
        </w:r>
        <w:r w:rsidRPr="00BC27AA">
          <w:rPr>
            <w:rStyle w:val="Hyperlink"/>
            <w:noProof/>
          </w:rPr>
          <w:t xml:space="preserve"> </w:t>
        </w:r>
        <w:r w:rsidRPr="00BC27AA">
          <w:rPr>
            <w:rStyle w:val="Hyperlink"/>
            <w:rFonts w:ascii="Times New Roman" w:hAnsi="Times New Roman" w:cs="Times New Roman"/>
            <w:noProof/>
          </w:rPr>
          <w:t>tabel term frequency inverse document</w:t>
        </w:r>
        <w:r>
          <w:rPr>
            <w:noProof/>
            <w:webHidden/>
          </w:rPr>
          <w:tab/>
        </w:r>
        <w:r>
          <w:rPr>
            <w:noProof/>
            <w:webHidden/>
          </w:rPr>
          <w:fldChar w:fldCharType="begin"/>
        </w:r>
        <w:r>
          <w:rPr>
            <w:noProof/>
            <w:webHidden/>
          </w:rPr>
          <w:instrText xml:space="preserve"> PAGEREF _Toc138627938 \h </w:instrText>
        </w:r>
        <w:r>
          <w:rPr>
            <w:noProof/>
            <w:webHidden/>
          </w:rPr>
        </w:r>
        <w:r>
          <w:rPr>
            <w:noProof/>
            <w:webHidden/>
          </w:rPr>
          <w:fldChar w:fldCharType="separate"/>
        </w:r>
        <w:r>
          <w:rPr>
            <w:noProof/>
            <w:webHidden/>
          </w:rPr>
          <w:t>12</w:t>
        </w:r>
        <w:r>
          <w:rPr>
            <w:noProof/>
            <w:webHidden/>
          </w:rPr>
          <w:fldChar w:fldCharType="end"/>
        </w:r>
      </w:hyperlink>
    </w:p>
    <w:p w14:paraId="69A8C815" w14:textId="3EBD6EAE" w:rsidR="007829E1" w:rsidRDefault="007829E1">
      <w:pPr>
        <w:pStyle w:val="TableofFigures"/>
        <w:tabs>
          <w:tab w:val="right" w:leader="dot" w:pos="7927"/>
        </w:tabs>
        <w:rPr>
          <w:rFonts w:eastAsiaTheme="minorEastAsia"/>
          <w:noProof/>
          <w:kern w:val="2"/>
          <w:lang w:eastAsia="en-ID"/>
          <w14:ligatures w14:val="standardContextual"/>
        </w:rPr>
      </w:pPr>
      <w:hyperlink w:anchor="_Toc138627939" w:history="1">
        <w:r w:rsidRPr="00BC27AA">
          <w:rPr>
            <w:rStyle w:val="Hyperlink"/>
            <w:rFonts w:ascii="Times New Roman" w:hAnsi="Times New Roman" w:cs="Times New Roman"/>
            <w:noProof/>
          </w:rPr>
          <w:t>Tabel 1. 8 tabel term frequency inverse document</w:t>
        </w:r>
        <w:r>
          <w:rPr>
            <w:noProof/>
            <w:webHidden/>
          </w:rPr>
          <w:tab/>
        </w:r>
        <w:r>
          <w:rPr>
            <w:noProof/>
            <w:webHidden/>
          </w:rPr>
          <w:fldChar w:fldCharType="begin"/>
        </w:r>
        <w:r>
          <w:rPr>
            <w:noProof/>
            <w:webHidden/>
          </w:rPr>
          <w:instrText xml:space="preserve"> PAGEREF _Toc138627939 \h </w:instrText>
        </w:r>
        <w:r>
          <w:rPr>
            <w:noProof/>
            <w:webHidden/>
          </w:rPr>
        </w:r>
        <w:r>
          <w:rPr>
            <w:noProof/>
            <w:webHidden/>
          </w:rPr>
          <w:fldChar w:fldCharType="separate"/>
        </w:r>
        <w:r>
          <w:rPr>
            <w:noProof/>
            <w:webHidden/>
          </w:rPr>
          <w:t>17</w:t>
        </w:r>
        <w:r>
          <w:rPr>
            <w:noProof/>
            <w:webHidden/>
          </w:rPr>
          <w:fldChar w:fldCharType="end"/>
        </w:r>
      </w:hyperlink>
    </w:p>
    <w:p w14:paraId="0B10CFC6" w14:textId="5E27DBFF" w:rsidR="007829E1" w:rsidRDefault="007829E1">
      <w:pPr>
        <w:pStyle w:val="TableofFigures"/>
        <w:tabs>
          <w:tab w:val="right" w:leader="dot" w:pos="7927"/>
        </w:tabs>
        <w:rPr>
          <w:rFonts w:eastAsiaTheme="minorEastAsia"/>
          <w:noProof/>
          <w:kern w:val="2"/>
          <w:lang w:eastAsia="en-ID"/>
          <w14:ligatures w14:val="standardContextual"/>
        </w:rPr>
      </w:pPr>
      <w:hyperlink w:anchor="_Toc138627940" w:history="1">
        <w:r w:rsidRPr="00BC27AA">
          <w:rPr>
            <w:rStyle w:val="Hyperlink"/>
            <w:rFonts w:ascii="Times New Roman" w:hAnsi="Times New Roman" w:cs="Times New Roman"/>
            <w:noProof/>
          </w:rPr>
          <w:t>Tabel 1. 9 tabel normalisasi</w:t>
        </w:r>
        <w:r>
          <w:rPr>
            <w:noProof/>
            <w:webHidden/>
          </w:rPr>
          <w:tab/>
        </w:r>
        <w:r>
          <w:rPr>
            <w:noProof/>
            <w:webHidden/>
          </w:rPr>
          <w:fldChar w:fldCharType="begin"/>
        </w:r>
        <w:r>
          <w:rPr>
            <w:noProof/>
            <w:webHidden/>
          </w:rPr>
          <w:instrText xml:space="preserve"> PAGEREF _Toc138627940 \h </w:instrText>
        </w:r>
        <w:r>
          <w:rPr>
            <w:noProof/>
            <w:webHidden/>
          </w:rPr>
        </w:r>
        <w:r>
          <w:rPr>
            <w:noProof/>
            <w:webHidden/>
          </w:rPr>
          <w:fldChar w:fldCharType="separate"/>
        </w:r>
        <w:r>
          <w:rPr>
            <w:noProof/>
            <w:webHidden/>
          </w:rPr>
          <w:t>18</w:t>
        </w:r>
        <w:r>
          <w:rPr>
            <w:noProof/>
            <w:webHidden/>
          </w:rPr>
          <w:fldChar w:fldCharType="end"/>
        </w:r>
      </w:hyperlink>
    </w:p>
    <w:p w14:paraId="1EFF96AE" w14:textId="45157D3A" w:rsidR="007829E1" w:rsidRDefault="007829E1">
      <w:pPr>
        <w:pStyle w:val="TableofFigures"/>
        <w:tabs>
          <w:tab w:val="right" w:leader="dot" w:pos="7927"/>
        </w:tabs>
        <w:rPr>
          <w:rFonts w:eastAsiaTheme="minorEastAsia"/>
          <w:noProof/>
          <w:kern w:val="2"/>
          <w:lang w:eastAsia="en-ID"/>
          <w14:ligatures w14:val="standardContextual"/>
        </w:rPr>
      </w:pPr>
      <w:hyperlink w:anchor="_Toc138627941" w:history="1">
        <w:r w:rsidRPr="00BC27AA">
          <w:rPr>
            <w:rStyle w:val="Hyperlink"/>
            <w:rFonts w:ascii="Times New Roman" w:hAnsi="Times New Roman" w:cs="Times New Roman"/>
            <w:noProof/>
          </w:rPr>
          <w:t>Tabel 1. 10 tabel data untuk perhitungan navies bayes</w:t>
        </w:r>
        <w:r>
          <w:rPr>
            <w:noProof/>
            <w:webHidden/>
          </w:rPr>
          <w:tab/>
        </w:r>
        <w:r>
          <w:rPr>
            <w:noProof/>
            <w:webHidden/>
          </w:rPr>
          <w:fldChar w:fldCharType="begin"/>
        </w:r>
        <w:r>
          <w:rPr>
            <w:noProof/>
            <w:webHidden/>
          </w:rPr>
          <w:instrText xml:space="preserve"> PAGEREF _Toc138627941 \h </w:instrText>
        </w:r>
        <w:r>
          <w:rPr>
            <w:noProof/>
            <w:webHidden/>
          </w:rPr>
        </w:r>
        <w:r>
          <w:rPr>
            <w:noProof/>
            <w:webHidden/>
          </w:rPr>
          <w:fldChar w:fldCharType="separate"/>
        </w:r>
        <w:r>
          <w:rPr>
            <w:noProof/>
            <w:webHidden/>
          </w:rPr>
          <w:t>20</w:t>
        </w:r>
        <w:r>
          <w:rPr>
            <w:noProof/>
            <w:webHidden/>
          </w:rPr>
          <w:fldChar w:fldCharType="end"/>
        </w:r>
      </w:hyperlink>
    </w:p>
    <w:p w14:paraId="4E444A15" w14:textId="35153C94" w:rsidR="007829E1" w:rsidRDefault="007829E1">
      <w:pPr>
        <w:pStyle w:val="TableofFigures"/>
        <w:tabs>
          <w:tab w:val="right" w:leader="dot" w:pos="7927"/>
        </w:tabs>
        <w:rPr>
          <w:rFonts w:eastAsiaTheme="minorEastAsia"/>
          <w:noProof/>
          <w:kern w:val="2"/>
          <w:lang w:eastAsia="en-ID"/>
          <w14:ligatures w14:val="standardContextual"/>
        </w:rPr>
      </w:pPr>
      <w:hyperlink w:anchor="_Toc138627942" w:history="1">
        <w:r w:rsidRPr="00BC27AA">
          <w:rPr>
            <w:rStyle w:val="Hyperlink"/>
            <w:rFonts w:ascii="Times New Roman" w:hAnsi="Times New Roman" w:cs="Times New Roman"/>
            <w:noProof/>
          </w:rPr>
          <w:t>Tabel 1. 11 uji pengujian naives bayes</w:t>
        </w:r>
        <w:r>
          <w:rPr>
            <w:noProof/>
            <w:webHidden/>
          </w:rPr>
          <w:tab/>
        </w:r>
        <w:r>
          <w:rPr>
            <w:noProof/>
            <w:webHidden/>
          </w:rPr>
          <w:fldChar w:fldCharType="begin"/>
        </w:r>
        <w:r>
          <w:rPr>
            <w:noProof/>
            <w:webHidden/>
          </w:rPr>
          <w:instrText xml:space="preserve"> PAGEREF _Toc138627942 \h </w:instrText>
        </w:r>
        <w:r>
          <w:rPr>
            <w:noProof/>
            <w:webHidden/>
          </w:rPr>
        </w:r>
        <w:r>
          <w:rPr>
            <w:noProof/>
            <w:webHidden/>
          </w:rPr>
          <w:fldChar w:fldCharType="separate"/>
        </w:r>
        <w:r>
          <w:rPr>
            <w:noProof/>
            <w:webHidden/>
          </w:rPr>
          <w:t>22</w:t>
        </w:r>
        <w:r>
          <w:rPr>
            <w:noProof/>
            <w:webHidden/>
          </w:rPr>
          <w:fldChar w:fldCharType="end"/>
        </w:r>
      </w:hyperlink>
    </w:p>
    <w:p w14:paraId="2CDADC4D" w14:textId="4F23D37D" w:rsidR="007829E1" w:rsidRDefault="007829E1">
      <w:pPr>
        <w:pStyle w:val="TableofFigures"/>
        <w:tabs>
          <w:tab w:val="right" w:leader="dot" w:pos="7927"/>
        </w:tabs>
        <w:rPr>
          <w:rFonts w:eastAsiaTheme="minorEastAsia"/>
          <w:noProof/>
          <w:kern w:val="2"/>
          <w:lang w:eastAsia="en-ID"/>
          <w14:ligatures w14:val="standardContextual"/>
        </w:rPr>
      </w:pPr>
      <w:hyperlink w:anchor="_Toc138627943" w:history="1">
        <w:r w:rsidRPr="00BC27AA">
          <w:rPr>
            <w:rStyle w:val="Hyperlink"/>
            <w:rFonts w:ascii="Times New Roman" w:hAnsi="Times New Roman" w:cs="Times New Roman"/>
            <w:noProof/>
          </w:rPr>
          <w:t>Tabel 1. 12 tabel perhitungan TF-IDF untuk cosine similiairty</w:t>
        </w:r>
        <w:r>
          <w:rPr>
            <w:noProof/>
            <w:webHidden/>
          </w:rPr>
          <w:tab/>
        </w:r>
        <w:r>
          <w:rPr>
            <w:noProof/>
            <w:webHidden/>
          </w:rPr>
          <w:fldChar w:fldCharType="begin"/>
        </w:r>
        <w:r>
          <w:rPr>
            <w:noProof/>
            <w:webHidden/>
          </w:rPr>
          <w:instrText xml:space="preserve"> PAGEREF _Toc138627943 \h </w:instrText>
        </w:r>
        <w:r>
          <w:rPr>
            <w:noProof/>
            <w:webHidden/>
          </w:rPr>
        </w:r>
        <w:r>
          <w:rPr>
            <w:noProof/>
            <w:webHidden/>
          </w:rPr>
          <w:fldChar w:fldCharType="separate"/>
        </w:r>
        <w:r>
          <w:rPr>
            <w:noProof/>
            <w:webHidden/>
          </w:rPr>
          <w:t>23</w:t>
        </w:r>
        <w:r>
          <w:rPr>
            <w:noProof/>
            <w:webHidden/>
          </w:rPr>
          <w:fldChar w:fldCharType="end"/>
        </w:r>
      </w:hyperlink>
    </w:p>
    <w:p w14:paraId="233F790C" w14:textId="63423330" w:rsidR="007A3B1D" w:rsidRPr="00810401" w:rsidRDefault="007A3B1D" w:rsidP="007A3B1D">
      <w:pPr>
        <w:rPr>
          <w:rFonts w:ascii="Times New Roman" w:hAnsi="Times New Roman" w:cs="Times New Roman"/>
          <w:sz w:val="24"/>
          <w:szCs w:val="24"/>
        </w:rPr>
      </w:pPr>
      <w:r w:rsidRPr="00810401">
        <w:rPr>
          <w:rFonts w:ascii="Times New Roman" w:hAnsi="Times New Roman" w:cs="Times New Roman"/>
          <w:sz w:val="24"/>
          <w:szCs w:val="24"/>
        </w:rPr>
        <w:fldChar w:fldCharType="end"/>
      </w:r>
    </w:p>
    <w:p w14:paraId="475E829C" w14:textId="6C744B89" w:rsidR="00900496" w:rsidRPr="00810401" w:rsidRDefault="00900496">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810401">
        <w:rPr>
          <w:rFonts w:ascii="Times New Roman" w:hAnsi="Times New Roman" w:cs="Times New Roman"/>
          <w:b/>
          <w:bCs/>
          <w:sz w:val="24"/>
          <w:szCs w:val="24"/>
        </w:rPr>
        <w:fldChar w:fldCharType="begin"/>
      </w:r>
      <w:r w:rsidRPr="00810401">
        <w:rPr>
          <w:rFonts w:ascii="Times New Roman" w:hAnsi="Times New Roman" w:cs="Times New Roman"/>
          <w:b/>
          <w:bCs/>
          <w:sz w:val="24"/>
          <w:szCs w:val="24"/>
        </w:rPr>
        <w:instrText xml:space="preserve"> TOC \h \z \c "tabel 3." </w:instrText>
      </w:r>
      <w:r w:rsidRPr="00810401">
        <w:rPr>
          <w:rFonts w:ascii="Times New Roman" w:hAnsi="Times New Roman" w:cs="Times New Roman"/>
          <w:b/>
          <w:bCs/>
          <w:sz w:val="24"/>
          <w:szCs w:val="24"/>
        </w:rPr>
        <w:fldChar w:fldCharType="separate"/>
      </w:r>
      <w:hyperlink w:anchor="_Toc136199639" w:history="1">
        <w:r w:rsidRPr="00810401">
          <w:rPr>
            <w:rStyle w:val="Hyperlink"/>
            <w:rFonts w:ascii="Times New Roman" w:hAnsi="Times New Roman" w:cs="Times New Roman"/>
            <w:noProof/>
            <w:sz w:val="24"/>
            <w:szCs w:val="24"/>
          </w:rPr>
          <w:t>Tabel 3. 1</w:t>
        </w:r>
        <w:r w:rsidRPr="00810401">
          <w:rPr>
            <w:rStyle w:val="Hyperlink"/>
            <w:rFonts w:ascii="Times New Roman" w:hAnsi="Times New Roman" w:cs="Times New Roman"/>
            <w:i/>
            <w:noProof/>
            <w:sz w:val="24"/>
            <w:szCs w:val="24"/>
          </w:rPr>
          <w:t xml:space="preserve"> </w:t>
        </w:r>
        <w:r w:rsidRPr="00810401">
          <w:rPr>
            <w:rStyle w:val="Hyperlink"/>
            <w:rFonts w:ascii="Times New Roman" w:hAnsi="Times New Roman" w:cs="Times New Roman"/>
            <w:noProof/>
            <w:sz w:val="24"/>
            <w:szCs w:val="24"/>
          </w:rPr>
          <w:t xml:space="preserve">tabel </w:t>
        </w:r>
        <w:r w:rsidRPr="00810401">
          <w:rPr>
            <w:rStyle w:val="Hyperlink"/>
            <w:rFonts w:ascii="Times New Roman" w:hAnsi="Times New Roman" w:cs="Times New Roman"/>
            <w:i/>
            <w:noProof/>
            <w:sz w:val="24"/>
            <w:szCs w:val="24"/>
          </w:rPr>
          <w:t>casefolding</w:t>
        </w:r>
        <w:r w:rsidRPr="00810401">
          <w:rPr>
            <w:rStyle w:val="Hyperlink"/>
            <w:rFonts w:ascii="Times New Roman" w:hAnsi="Times New Roman" w:cs="Times New Roman"/>
            <w:noProof/>
            <w:sz w:val="24"/>
            <w:szCs w:val="24"/>
          </w:rPr>
          <w:t xml:space="preserve"> 5 data elektronik dan data pakaian</w:t>
        </w:r>
        <w:r w:rsidRPr="00810401">
          <w:rPr>
            <w:rFonts w:ascii="Times New Roman" w:hAnsi="Times New Roman" w:cs="Times New Roman"/>
            <w:noProof/>
            <w:webHidden/>
            <w:sz w:val="24"/>
            <w:szCs w:val="24"/>
          </w:rPr>
          <w:tab/>
        </w:r>
        <w:r w:rsidRPr="00810401">
          <w:rPr>
            <w:rFonts w:ascii="Times New Roman" w:hAnsi="Times New Roman" w:cs="Times New Roman"/>
            <w:noProof/>
            <w:webHidden/>
            <w:sz w:val="24"/>
            <w:szCs w:val="24"/>
          </w:rPr>
          <w:fldChar w:fldCharType="begin"/>
        </w:r>
        <w:r w:rsidRPr="00810401">
          <w:rPr>
            <w:rFonts w:ascii="Times New Roman" w:hAnsi="Times New Roman" w:cs="Times New Roman"/>
            <w:noProof/>
            <w:webHidden/>
            <w:sz w:val="24"/>
            <w:szCs w:val="24"/>
          </w:rPr>
          <w:instrText xml:space="preserve"> PAGEREF _Toc136199639 \h </w:instrText>
        </w:r>
        <w:r w:rsidRPr="00810401">
          <w:rPr>
            <w:rFonts w:ascii="Times New Roman" w:hAnsi="Times New Roman" w:cs="Times New Roman"/>
            <w:noProof/>
            <w:webHidden/>
            <w:sz w:val="24"/>
            <w:szCs w:val="24"/>
          </w:rPr>
        </w:r>
        <w:r w:rsidRPr="00810401">
          <w:rPr>
            <w:rFonts w:ascii="Times New Roman" w:hAnsi="Times New Roman" w:cs="Times New Roman"/>
            <w:noProof/>
            <w:webHidden/>
            <w:sz w:val="24"/>
            <w:szCs w:val="24"/>
          </w:rPr>
          <w:fldChar w:fldCharType="separate"/>
        </w:r>
        <w:r w:rsidRPr="00810401">
          <w:rPr>
            <w:rFonts w:ascii="Times New Roman" w:hAnsi="Times New Roman" w:cs="Times New Roman"/>
            <w:noProof/>
            <w:webHidden/>
            <w:sz w:val="24"/>
            <w:szCs w:val="24"/>
          </w:rPr>
          <w:t>25</w:t>
        </w:r>
        <w:r w:rsidRPr="00810401">
          <w:rPr>
            <w:rFonts w:ascii="Times New Roman" w:hAnsi="Times New Roman" w:cs="Times New Roman"/>
            <w:noProof/>
            <w:webHidden/>
            <w:sz w:val="24"/>
            <w:szCs w:val="24"/>
          </w:rPr>
          <w:fldChar w:fldCharType="end"/>
        </w:r>
      </w:hyperlink>
    </w:p>
    <w:p w14:paraId="0FC56920" w14:textId="3603B027"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0" w:history="1">
        <w:r w:rsidR="00900496" w:rsidRPr="00810401">
          <w:rPr>
            <w:rStyle w:val="Hyperlink"/>
            <w:rFonts w:ascii="Times New Roman" w:hAnsi="Times New Roman" w:cs="Times New Roman"/>
            <w:noProof/>
            <w:sz w:val="24"/>
            <w:szCs w:val="24"/>
          </w:rPr>
          <w:t>Tabel 3. 2 punctuation</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0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26</w:t>
        </w:r>
        <w:r w:rsidR="00900496" w:rsidRPr="00810401">
          <w:rPr>
            <w:rFonts w:ascii="Times New Roman" w:hAnsi="Times New Roman" w:cs="Times New Roman"/>
            <w:noProof/>
            <w:webHidden/>
            <w:sz w:val="24"/>
            <w:szCs w:val="24"/>
          </w:rPr>
          <w:fldChar w:fldCharType="end"/>
        </w:r>
      </w:hyperlink>
    </w:p>
    <w:p w14:paraId="235EAAEC" w14:textId="617166A9"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1" w:history="1">
        <w:r w:rsidR="00900496" w:rsidRPr="00810401">
          <w:rPr>
            <w:rStyle w:val="Hyperlink"/>
            <w:rFonts w:ascii="Times New Roman" w:hAnsi="Times New Roman" w:cs="Times New Roman"/>
            <w:noProof/>
            <w:sz w:val="24"/>
            <w:szCs w:val="24"/>
          </w:rPr>
          <w:t>Tabel 3. 3 tabel stopword removal 4 data elektronik dan data pakaian</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1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28</w:t>
        </w:r>
        <w:r w:rsidR="00900496" w:rsidRPr="00810401">
          <w:rPr>
            <w:rFonts w:ascii="Times New Roman" w:hAnsi="Times New Roman" w:cs="Times New Roman"/>
            <w:noProof/>
            <w:webHidden/>
            <w:sz w:val="24"/>
            <w:szCs w:val="24"/>
          </w:rPr>
          <w:fldChar w:fldCharType="end"/>
        </w:r>
      </w:hyperlink>
    </w:p>
    <w:p w14:paraId="01CFDF5A" w14:textId="4C4FE30B"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2" w:history="1">
        <w:r w:rsidR="00900496" w:rsidRPr="00810401">
          <w:rPr>
            <w:rStyle w:val="Hyperlink"/>
            <w:rFonts w:ascii="Times New Roman" w:hAnsi="Times New Roman" w:cs="Times New Roman"/>
            <w:noProof/>
            <w:sz w:val="24"/>
            <w:szCs w:val="24"/>
          </w:rPr>
          <w:t>Tabel 3. 4 tabel stemming 4 data elektronik dan data pakaian.</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2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30</w:t>
        </w:r>
        <w:r w:rsidR="00900496" w:rsidRPr="00810401">
          <w:rPr>
            <w:rFonts w:ascii="Times New Roman" w:hAnsi="Times New Roman" w:cs="Times New Roman"/>
            <w:noProof/>
            <w:webHidden/>
            <w:sz w:val="24"/>
            <w:szCs w:val="24"/>
          </w:rPr>
          <w:fldChar w:fldCharType="end"/>
        </w:r>
      </w:hyperlink>
    </w:p>
    <w:p w14:paraId="1EB83B57" w14:textId="4B438C16"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3" w:history="1">
        <w:r w:rsidR="00900496" w:rsidRPr="00810401">
          <w:rPr>
            <w:rStyle w:val="Hyperlink"/>
            <w:rFonts w:ascii="Times New Roman" w:hAnsi="Times New Roman" w:cs="Times New Roman"/>
            <w:noProof/>
            <w:sz w:val="24"/>
            <w:szCs w:val="24"/>
          </w:rPr>
          <w:t>Tabel 3. 5 tabel pembobotan kata</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3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32</w:t>
        </w:r>
        <w:r w:rsidR="00900496" w:rsidRPr="00810401">
          <w:rPr>
            <w:rFonts w:ascii="Times New Roman" w:hAnsi="Times New Roman" w:cs="Times New Roman"/>
            <w:noProof/>
            <w:webHidden/>
            <w:sz w:val="24"/>
            <w:szCs w:val="24"/>
          </w:rPr>
          <w:fldChar w:fldCharType="end"/>
        </w:r>
      </w:hyperlink>
    </w:p>
    <w:p w14:paraId="1CC94291" w14:textId="05EE2116"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4" w:history="1">
        <w:r w:rsidR="00900496" w:rsidRPr="00810401">
          <w:rPr>
            <w:rStyle w:val="Hyperlink"/>
            <w:rFonts w:ascii="Times New Roman" w:hAnsi="Times New Roman" w:cs="Times New Roman"/>
            <w:noProof/>
            <w:sz w:val="24"/>
            <w:szCs w:val="24"/>
          </w:rPr>
          <w:t>Tabel 3. 6 tabel kata dan label untuk naives bayes</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4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38</w:t>
        </w:r>
        <w:r w:rsidR="00900496" w:rsidRPr="00810401">
          <w:rPr>
            <w:rFonts w:ascii="Times New Roman" w:hAnsi="Times New Roman" w:cs="Times New Roman"/>
            <w:noProof/>
            <w:webHidden/>
            <w:sz w:val="24"/>
            <w:szCs w:val="24"/>
          </w:rPr>
          <w:fldChar w:fldCharType="end"/>
        </w:r>
      </w:hyperlink>
    </w:p>
    <w:p w14:paraId="700B6381" w14:textId="6F796051"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5" w:history="1">
        <w:r w:rsidR="00900496" w:rsidRPr="00810401">
          <w:rPr>
            <w:rStyle w:val="Hyperlink"/>
            <w:rFonts w:ascii="Times New Roman" w:hAnsi="Times New Roman" w:cs="Times New Roman"/>
            <w:noProof/>
            <w:sz w:val="24"/>
            <w:szCs w:val="24"/>
          </w:rPr>
          <w:t xml:space="preserve">Tabel 3. 7 tabel kata dan label untuk </w:t>
        </w:r>
        <w:r w:rsidR="00900496" w:rsidRPr="00810401">
          <w:rPr>
            <w:rStyle w:val="Hyperlink"/>
            <w:rFonts w:ascii="Times New Roman" w:hAnsi="Times New Roman" w:cs="Times New Roman"/>
            <w:i/>
            <w:noProof/>
            <w:sz w:val="24"/>
            <w:szCs w:val="24"/>
          </w:rPr>
          <w:t>decision tree</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5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0</w:t>
        </w:r>
        <w:r w:rsidR="00900496" w:rsidRPr="00810401">
          <w:rPr>
            <w:rFonts w:ascii="Times New Roman" w:hAnsi="Times New Roman" w:cs="Times New Roman"/>
            <w:noProof/>
            <w:webHidden/>
            <w:sz w:val="24"/>
            <w:szCs w:val="24"/>
          </w:rPr>
          <w:fldChar w:fldCharType="end"/>
        </w:r>
      </w:hyperlink>
    </w:p>
    <w:p w14:paraId="7FF539DB" w14:textId="0EF49C45"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6" w:history="1">
        <w:r w:rsidR="00900496" w:rsidRPr="00810401">
          <w:rPr>
            <w:rStyle w:val="Hyperlink"/>
            <w:rFonts w:ascii="Times New Roman" w:hAnsi="Times New Roman" w:cs="Times New Roman"/>
            <w:noProof/>
            <w:sz w:val="24"/>
            <w:szCs w:val="24"/>
          </w:rPr>
          <w:t>Tabel 3. 8 normalisasi</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6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0</w:t>
        </w:r>
        <w:r w:rsidR="00900496" w:rsidRPr="00810401">
          <w:rPr>
            <w:rFonts w:ascii="Times New Roman" w:hAnsi="Times New Roman" w:cs="Times New Roman"/>
            <w:noProof/>
            <w:webHidden/>
            <w:sz w:val="24"/>
            <w:szCs w:val="24"/>
          </w:rPr>
          <w:fldChar w:fldCharType="end"/>
        </w:r>
      </w:hyperlink>
    </w:p>
    <w:p w14:paraId="7DB97945" w14:textId="700FF362"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7" w:history="1">
        <w:r w:rsidR="00900496" w:rsidRPr="00810401">
          <w:rPr>
            <w:rStyle w:val="Hyperlink"/>
            <w:rFonts w:ascii="Times New Roman" w:hAnsi="Times New Roman" w:cs="Times New Roman"/>
            <w:noProof/>
            <w:sz w:val="24"/>
            <w:szCs w:val="24"/>
          </w:rPr>
          <w:t>Tabel 3. 9 tabel bobot kata untuk k nearest neighbour</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7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2</w:t>
        </w:r>
        <w:r w:rsidR="00900496" w:rsidRPr="00810401">
          <w:rPr>
            <w:rFonts w:ascii="Times New Roman" w:hAnsi="Times New Roman" w:cs="Times New Roman"/>
            <w:noProof/>
            <w:webHidden/>
            <w:sz w:val="24"/>
            <w:szCs w:val="24"/>
          </w:rPr>
          <w:fldChar w:fldCharType="end"/>
        </w:r>
      </w:hyperlink>
    </w:p>
    <w:p w14:paraId="4F6E4FDD" w14:textId="4391936E"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8" w:history="1">
        <w:r w:rsidR="00900496" w:rsidRPr="00810401">
          <w:rPr>
            <w:rStyle w:val="Hyperlink"/>
            <w:rFonts w:ascii="Times New Roman" w:hAnsi="Times New Roman" w:cs="Times New Roman"/>
            <w:noProof/>
            <w:sz w:val="24"/>
            <w:szCs w:val="24"/>
          </w:rPr>
          <w:t>Tabel 3. 10 tabel bobot kata hasil kalkulasi jarak</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8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3</w:t>
        </w:r>
        <w:r w:rsidR="00900496" w:rsidRPr="00810401">
          <w:rPr>
            <w:rFonts w:ascii="Times New Roman" w:hAnsi="Times New Roman" w:cs="Times New Roman"/>
            <w:noProof/>
            <w:webHidden/>
            <w:sz w:val="24"/>
            <w:szCs w:val="24"/>
          </w:rPr>
          <w:fldChar w:fldCharType="end"/>
        </w:r>
      </w:hyperlink>
    </w:p>
    <w:p w14:paraId="55FABE9B" w14:textId="574CF1EE"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49" w:history="1">
        <w:r w:rsidR="00900496" w:rsidRPr="00810401">
          <w:rPr>
            <w:rStyle w:val="Hyperlink"/>
            <w:rFonts w:ascii="Times New Roman" w:hAnsi="Times New Roman" w:cs="Times New Roman"/>
            <w:noProof/>
            <w:sz w:val="24"/>
            <w:szCs w:val="24"/>
          </w:rPr>
          <w:t>Tabel 3. 11 tabel confusion matrix evaluasi naives bayes</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49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6</w:t>
        </w:r>
        <w:r w:rsidR="00900496" w:rsidRPr="00810401">
          <w:rPr>
            <w:rFonts w:ascii="Times New Roman" w:hAnsi="Times New Roman" w:cs="Times New Roman"/>
            <w:noProof/>
            <w:webHidden/>
            <w:sz w:val="24"/>
            <w:szCs w:val="24"/>
          </w:rPr>
          <w:fldChar w:fldCharType="end"/>
        </w:r>
      </w:hyperlink>
    </w:p>
    <w:p w14:paraId="0F6F1AAD" w14:textId="7FA721BF"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50" w:history="1">
        <w:r w:rsidR="00900496" w:rsidRPr="00810401">
          <w:rPr>
            <w:rStyle w:val="Hyperlink"/>
            <w:rFonts w:ascii="Times New Roman" w:hAnsi="Times New Roman" w:cs="Times New Roman"/>
            <w:noProof/>
            <w:sz w:val="24"/>
            <w:szCs w:val="24"/>
          </w:rPr>
          <w:t xml:space="preserve">Tabel 3. 12 </w:t>
        </w:r>
        <w:r w:rsidR="00900496" w:rsidRPr="00810401">
          <w:rPr>
            <w:rStyle w:val="Hyperlink"/>
            <w:rFonts w:ascii="Times New Roman" w:hAnsi="Times New Roman" w:cs="Times New Roman"/>
            <w:iCs/>
            <w:noProof/>
            <w:sz w:val="24"/>
            <w:szCs w:val="24"/>
          </w:rPr>
          <w:t xml:space="preserve">tabel </w:t>
        </w:r>
        <w:r w:rsidR="00900496" w:rsidRPr="00810401">
          <w:rPr>
            <w:rStyle w:val="Hyperlink"/>
            <w:rFonts w:ascii="Times New Roman" w:hAnsi="Times New Roman" w:cs="Times New Roman"/>
            <w:i/>
            <w:noProof/>
            <w:sz w:val="24"/>
            <w:szCs w:val="24"/>
          </w:rPr>
          <w:t>confusion matrix</w:t>
        </w:r>
        <w:r w:rsidR="00900496" w:rsidRPr="00810401">
          <w:rPr>
            <w:rStyle w:val="Hyperlink"/>
            <w:rFonts w:ascii="Times New Roman" w:hAnsi="Times New Roman" w:cs="Times New Roman"/>
            <w:iCs/>
            <w:noProof/>
            <w:sz w:val="24"/>
            <w:szCs w:val="24"/>
          </w:rPr>
          <w:t xml:space="preserve"> evaluasi </w:t>
        </w:r>
        <w:r w:rsidR="00900496" w:rsidRPr="00810401">
          <w:rPr>
            <w:rStyle w:val="Hyperlink"/>
            <w:rFonts w:ascii="Times New Roman" w:hAnsi="Times New Roman" w:cs="Times New Roman"/>
            <w:i/>
            <w:noProof/>
            <w:sz w:val="24"/>
            <w:szCs w:val="24"/>
          </w:rPr>
          <w:t>decision tree</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50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7</w:t>
        </w:r>
        <w:r w:rsidR="00900496" w:rsidRPr="00810401">
          <w:rPr>
            <w:rFonts w:ascii="Times New Roman" w:hAnsi="Times New Roman" w:cs="Times New Roman"/>
            <w:noProof/>
            <w:webHidden/>
            <w:sz w:val="24"/>
            <w:szCs w:val="24"/>
          </w:rPr>
          <w:fldChar w:fldCharType="end"/>
        </w:r>
      </w:hyperlink>
    </w:p>
    <w:p w14:paraId="345F1493" w14:textId="1C59455E" w:rsidR="00900496" w:rsidRPr="00810401"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6199651" w:history="1">
        <w:r w:rsidR="00900496" w:rsidRPr="00810401">
          <w:rPr>
            <w:rStyle w:val="Hyperlink"/>
            <w:rFonts w:ascii="Times New Roman" w:hAnsi="Times New Roman" w:cs="Times New Roman"/>
            <w:noProof/>
            <w:sz w:val="24"/>
            <w:szCs w:val="24"/>
          </w:rPr>
          <w:t>Tabel 3. 13 tabel confusion matrix evaluasi k nearest neighbor</w:t>
        </w:r>
        <w:r w:rsidR="00900496" w:rsidRPr="00810401">
          <w:rPr>
            <w:rFonts w:ascii="Times New Roman" w:hAnsi="Times New Roman" w:cs="Times New Roman"/>
            <w:noProof/>
            <w:webHidden/>
            <w:sz w:val="24"/>
            <w:szCs w:val="24"/>
          </w:rPr>
          <w:tab/>
        </w:r>
        <w:r w:rsidR="00900496" w:rsidRPr="00810401">
          <w:rPr>
            <w:rFonts w:ascii="Times New Roman" w:hAnsi="Times New Roman" w:cs="Times New Roman"/>
            <w:noProof/>
            <w:webHidden/>
            <w:sz w:val="24"/>
            <w:szCs w:val="24"/>
          </w:rPr>
          <w:fldChar w:fldCharType="begin"/>
        </w:r>
        <w:r w:rsidR="00900496" w:rsidRPr="00810401">
          <w:rPr>
            <w:rFonts w:ascii="Times New Roman" w:hAnsi="Times New Roman" w:cs="Times New Roman"/>
            <w:noProof/>
            <w:webHidden/>
            <w:sz w:val="24"/>
            <w:szCs w:val="24"/>
          </w:rPr>
          <w:instrText xml:space="preserve"> PAGEREF _Toc136199651 \h </w:instrText>
        </w:r>
        <w:r w:rsidR="00900496" w:rsidRPr="00810401">
          <w:rPr>
            <w:rFonts w:ascii="Times New Roman" w:hAnsi="Times New Roman" w:cs="Times New Roman"/>
            <w:noProof/>
            <w:webHidden/>
            <w:sz w:val="24"/>
            <w:szCs w:val="24"/>
          </w:rPr>
        </w:r>
        <w:r w:rsidR="00900496" w:rsidRPr="00810401">
          <w:rPr>
            <w:rFonts w:ascii="Times New Roman" w:hAnsi="Times New Roman" w:cs="Times New Roman"/>
            <w:noProof/>
            <w:webHidden/>
            <w:sz w:val="24"/>
            <w:szCs w:val="24"/>
          </w:rPr>
          <w:fldChar w:fldCharType="separate"/>
        </w:r>
        <w:r w:rsidR="00900496" w:rsidRPr="00810401">
          <w:rPr>
            <w:rFonts w:ascii="Times New Roman" w:hAnsi="Times New Roman" w:cs="Times New Roman"/>
            <w:noProof/>
            <w:webHidden/>
            <w:sz w:val="24"/>
            <w:szCs w:val="24"/>
          </w:rPr>
          <w:t>47</w:t>
        </w:r>
        <w:r w:rsidR="00900496" w:rsidRPr="00810401">
          <w:rPr>
            <w:rFonts w:ascii="Times New Roman" w:hAnsi="Times New Roman" w:cs="Times New Roman"/>
            <w:noProof/>
            <w:webHidden/>
            <w:sz w:val="24"/>
            <w:szCs w:val="24"/>
          </w:rPr>
          <w:fldChar w:fldCharType="end"/>
        </w:r>
      </w:hyperlink>
    </w:p>
    <w:p w14:paraId="1D4700F5" w14:textId="3EA507F2" w:rsidR="00E67112" w:rsidRDefault="00900496" w:rsidP="00A07CD4">
      <w:pPr>
        <w:spacing w:after="0" w:line="240" w:lineRule="auto"/>
        <w:jc w:val="center"/>
        <w:rPr>
          <w:rFonts w:ascii="Times New Roman" w:hAnsi="Times New Roman" w:cs="Times New Roman"/>
          <w:b/>
          <w:bCs/>
          <w:sz w:val="24"/>
          <w:szCs w:val="24"/>
        </w:rPr>
      </w:pPr>
      <w:r w:rsidRPr="00810401">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Default="007F61A4" w:rsidP="003164EB">
      <w:pPr>
        <w:pStyle w:val="Heading1"/>
        <w:jc w:val="center"/>
        <w:rPr>
          <w:rFonts w:cs="Times New Roman"/>
          <w:b/>
          <w:bCs/>
          <w:szCs w:val="28"/>
        </w:rPr>
      </w:pPr>
      <w:bookmarkStart w:id="7" w:name="_Toc138627893"/>
      <w:r w:rsidRPr="003164EB">
        <w:rPr>
          <w:rFonts w:cs="Times New Roman"/>
          <w:b/>
          <w:bCs/>
          <w:szCs w:val="28"/>
        </w:rPr>
        <w:t>DAFTAR GAMBAR</w:t>
      </w:r>
      <w:bookmarkEnd w:id="7"/>
    </w:p>
    <w:p w14:paraId="6D382C49" w14:textId="77777777" w:rsidR="004973FD" w:rsidRDefault="004973FD" w:rsidP="00A55004">
      <w:pPr>
        <w:spacing w:line="480" w:lineRule="auto"/>
      </w:pPr>
    </w:p>
    <w:p w14:paraId="7DAB733C" w14:textId="70D9E5AA" w:rsidR="00B53EE8" w:rsidRDefault="009B06B9">
      <w:pPr>
        <w:pStyle w:val="TableofFigures"/>
        <w:tabs>
          <w:tab w:val="right" w:leader="dot" w:pos="7927"/>
        </w:tabs>
        <w:rPr>
          <w:rFonts w:eastAsiaTheme="minorEastAsia"/>
          <w:noProof/>
          <w:kern w:val="2"/>
          <w:lang w:eastAsia="en-ID"/>
          <w14:ligatures w14:val="standardContextual"/>
        </w:rPr>
      </w:pPr>
      <w:r w:rsidRPr="00BE448F">
        <w:rPr>
          <w:rFonts w:ascii="Times New Roman" w:hAnsi="Times New Roman" w:cs="Times New Roman"/>
          <w:sz w:val="24"/>
          <w:szCs w:val="24"/>
        </w:rPr>
        <w:fldChar w:fldCharType="begin"/>
      </w:r>
      <w:r w:rsidRPr="00BE448F">
        <w:rPr>
          <w:rFonts w:ascii="Times New Roman" w:hAnsi="Times New Roman" w:cs="Times New Roman"/>
          <w:sz w:val="24"/>
          <w:szCs w:val="24"/>
        </w:rPr>
        <w:instrText xml:space="preserve"> TOC \h \z \c "Gambar 1." </w:instrText>
      </w:r>
      <w:r w:rsidRPr="00BE448F">
        <w:rPr>
          <w:rFonts w:ascii="Times New Roman" w:hAnsi="Times New Roman" w:cs="Times New Roman"/>
          <w:sz w:val="24"/>
          <w:szCs w:val="24"/>
        </w:rPr>
        <w:fldChar w:fldCharType="separate"/>
      </w:r>
      <w:hyperlink r:id="rId11" w:anchor="_Toc138627966" w:history="1">
        <w:r w:rsidR="00B53EE8" w:rsidRPr="00EF5B32">
          <w:rPr>
            <w:rStyle w:val="Hyperlink"/>
            <w:rFonts w:ascii="Times New Roman" w:hAnsi="Times New Roman" w:cs="Times New Roman"/>
            <w:noProof/>
          </w:rPr>
          <w:t>Gambar 1. 1 rumus term frequency inverse document</w:t>
        </w:r>
        <w:r w:rsidR="00B53EE8">
          <w:rPr>
            <w:noProof/>
            <w:webHidden/>
          </w:rPr>
          <w:tab/>
        </w:r>
        <w:r w:rsidR="00B53EE8">
          <w:rPr>
            <w:noProof/>
            <w:webHidden/>
          </w:rPr>
          <w:fldChar w:fldCharType="begin"/>
        </w:r>
        <w:r w:rsidR="00B53EE8">
          <w:rPr>
            <w:noProof/>
            <w:webHidden/>
          </w:rPr>
          <w:instrText xml:space="preserve"> PAGEREF _Toc138627966 \h </w:instrText>
        </w:r>
        <w:r w:rsidR="00B53EE8">
          <w:rPr>
            <w:noProof/>
            <w:webHidden/>
          </w:rPr>
        </w:r>
        <w:r w:rsidR="00B53EE8">
          <w:rPr>
            <w:noProof/>
            <w:webHidden/>
          </w:rPr>
          <w:fldChar w:fldCharType="separate"/>
        </w:r>
        <w:r w:rsidR="00B53EE8">
          <w:rPr>
            <w:noProof/>
            <w:webHidden/>
          </w:rPr>
          <w:t>12</w:t>
        </w:r>
        <w:r w:rsidR="00B53EE8">
          <w:rPr>
            <w:noProof/>
            <w:webHidden/>
          </w:rPr>
          <w:fldChar w:fldCharType="end"/>
        </w:r>
      </w:hyperlink>
    </w:p>
    <w:p w14:paraId="3570C8E5" w14:textId="47470189" w:rsidR="00B53EE8" w:rsidRDefault="00B53EE8">
      <w:pPr>
        <w:pStyle w:val="TableofFigures"/>
        <w:tabs>
          <w:tab w:val="right" w:leader="dot" w:pos="7927"/>
        </w:tabs>
        <w:rPr>
          <w:rFonts w:eastAsiaTheme="minorEastAsia"/>
          <w:noProof/>
          <w:kern w:val="2"/>
          <w:lang w:eastAsia="en-ID"/>
          <w14:ligatures w14:val="standardContextual"/>
        </w:rPr>
      </w:pPr>
      <w:hyperlink r:id="rId12" w:anchor="_Toc138627967" w:history="1">
        <w:r w:rsidRPr="00EF5B32">
          <w:rPr>
            <w:rStyle w:val="Hyperlink"/>
            <w:rFonts w:ascii="Times New Roman" w:hAnsi="Times New Roman" w:cs="Times New Roman"/>
            <w:noProof/>
          </w:rPr>
          <w:t>Gambar 1. 2 rumus nverse document frequecny</w:t>
        </w:r>
        <w:r>
          <w:rPr>
            <w:noProof/>
            <w:webHidden/>
          </w:rPr>
          <w:tab/>
        </w:r>
        <w:r>
          <w:rPr>
            <w:noProof/>
            <w:webHidden/>
          </w:rPr>
          <w:fldChar w:fldCharType="begin"/>
        </w:r>
        <w:r>
          <w:rPr>
            <w:noProof/>
            <w:webHidden/>
          </w:rPr>
          <w:instrText xml:space="preserve"> PAGEREF _Toc138627967 \h </w:instrText>
        </w:r>
        <w:r>
          <w:rPr>
            <w:noProof/>
            <w:webHidden/>
          </w:rPr>
        </w:r>
        <w:r>
          <w:rPr>
            <w:noProof/>
            <w:webHidden/>
          </w:rPr>
          <w:fldChar w:fldCharType="separate"/>
        </w:r>
        <w:r>
          <w:rPr>
            <w:noProof/>
            <w:webHidden/>
          </w:rPr>
          <w:t>12</w:t>
        </w:r>
        <w:r>
          <w:rPr>
            <w:noProof/>
            <w:webHidden/>
          </w:rPr>
          <w:fldChar w:fldCharType="end"/>
        </w:r>
      </w:hyperlink>
    </w:p>
    <w:p w14:paraId="42D7DC06" w14:textId="654D741F" w:rsidR="00B53EE8" w:rsidRDefault="00B53EE8">
      <w:pPr>
        <w:pStyle w:val="TableofFigures"/>
        <w:tabs>
          <w:tab w:val="right" w:leader="dot" w:pos="7927"/>
        </w:tabs>
        <w:rPr>
          <w:rFonts w:eastAsiaTheme="minorEastAsia"/>
          <w:noProof/>
          <w:kern w:val="2"/>
          <w:lang w:eastAsia="en-ID"/>
          <w14:ligatures w14:val="standardContextual"/>
        </w:rPr>
      </w:pPr>
      <w:hyperlink r:id="rId13" w:anchor="_Toc138627968" w:history="1">
        <w:r w:rsidRPr="00EF5B32">
          <w:rPr>
            <w:rStyle w:val="Hyperlink"/>
            <w:rFonts w:ascii="Times New Roman" w:hAnsi="Times New Roman" w:cs="Times New Roman"/>
            <w:noProof/>
          </w:rPr>
          <w:t>Gambar 1. 3 rumus atribut gini impurity</w:t>
        </w:r>
        <w:r>
          <w:rPr>
            <w:noProof/>
            <w:webHidden/>
          </w:rPr>
          <w:tab/>
        </w:r>
        <w:r>
          <w:rPr>
            <w:noProof/>
            <w:webHidden/>
          </w:rPr>
          <w:fldChar w:fldCharType="begin"/>
        </w:r>
        <w:r>
          <w:rPr>
            <w:noProof/>
            <w:webHidden/>
          </w:rPr>
          <w:instrText xml:space="preserve"> PAGEREF _Toc138627968 \h </w:instrText>
        </w:r>
        <w:r>
          <w:rPr>
            <w:noProof/>
            <w:webHidden/>
          </w:rPr>
        </w:r>
        <w:r>
          <w:rPr>
            <w:noProof/>
            <w:webHidden/>
          </w:rPr>
          <w:fldChar w:fldCharType="separate"/>
        </w:r>
        <w:r>
          <w:rPr>
            <w:noProof/>
            <w:webHidden/>
          </w:rPr>
          <w:t>17</w:t>
        </w:r>
        <w:r>
          <w:rPr>
            <w:noProof/>
            <w:webHidden/>
          </w:rPr>
          <w:fldChar w:fldCharType="end"/>
        </w:r>
      </w:hyperlink>
    </w:p>
    <w:p w14:paraId="6E209C0E" w14:textId="4C2EB592" w:rsidR="00B53EE8" w:rsidRDefault="00B53EE8">
      <w:pPr>
        <w:pStyle w:val="TableofFigures"/>
        <w:tabs>
          <w:tab w:val="right" w:leader="dot" w:pos="7927"/>
        </w:tabs>
        <w:rPr>
          <w:rFonts w:eastAsiaTheme="minorEastAsia"/>
          <w:noProof/>
          <w:kern w:val="2"/>
          <w:lang w:eastAsia="en-ID"/>
          <w14:ligatures w14:val="standardContextual"/>
        </w:rPr>
      </w:pPr>
      <w:hyperlink r:id="rId14" w:anchor="_Toc138627969" w:history="1">
        <w:r w:rsidRPr="00EF5B32">
          <w:rPr>
            <w:rStyle w:val="Hyperlink"/>
            <w:rFonts w:ascii="Times New Roman" w:hAnsi="Times New Roman" w:cs="Times New Roman"/>
            <w:noProof/>
          </w:rPr>
          <w:t>Gambar 1. 4 rumus total atribut gini impurity</w:t>
        </w:r>
        <w:r>
          <w:rPr>
            <w:noProof/>
            <w:webHidden/>
          </w:rPr>
          <w:tab/>
        </w:r>
        <w:r>
          <w:rPr>
            <w:noProof/>
            <w:webHidden/>
          </w:rPr>
          <w:fldChar w:fldCharType="begin"/>
        </w:r>
        <w:r>
          <w:rPr>
            <w:noProof/>
            <w:webHidden/>
          </w:rPr>
          <w:instrText xml:space="preserve"> PAGEREF _Toc138627969 \h </w:instrText>
        </w:r>
        <w:r>
          <w:rPr>
            <w:noProof/>
            <w:webHidden/>
          </w:rPr>
        </w:r>
        <w:r>
          <w:rPr>
            <w:noProof/>
            <w:webHidden/>
          </w:rPr>
          <w:fldChar w:fldCharType="separate"/>
        </w:r>
        <w:r>
          <w:rPr>
            <w:noProof/>
            <w:webHidden/>
          </w:rPr>
          <w:t>17</w:t>
        </w:r>
        <w:r>
          <w:rPr>
            <w:noProof/>
            <w:webHidden/>
          </w:rPr>
          <w:fldChar w:fldCharType="end"/>
        </w:r>
      </w:hyperlink>
    </w:p>
    <w:p w14:paraId="740FC908" w14:textId="3DD43A0C" w:rsidR="00B53EE8" w:rsidRDefault="00B53EE8">
      <w:pPr>
        <w:pStyle w:val="TableofFigures"/>
        <w:tabs>
          <w:tab w:val="right" w:leader="dot" w:pos="7927"/>
        </w:tabs>
        <w:rPr>
          <w:rFonts w:eastAsiaTheme="minorEastAsia"/>
          <w:noProof/>
          <w:kern w:val="2"/>
          <w:lang w:eastAsia="en-ID"/>
          <w14:ligatures w14:val="standardContextual"/>
        </w:rPr>
      </w:pPr>
      <w:hyperlink r:id="rId15" w:anchor="_Toc138627970" w:history="1">
        <w:r w:rsidRPr="00EF5B32">
          <w:rPr>
            <w:rStyle w:val="Hyperlink"/>
            <w:rFonts w:ascii="Times New Roman" w:hAnsi="Times New Roman" w:cs="Times New Roman"/>
            <w:noProof/>
          </w:rPr>
          <w:t>Gambar 1. 5 perhitungan gini &lt; 0,6020599913279624</w:t>
        </w:r>
        <w:r>
          <w:rPr>
            <w:noProof/>
            <w:webHidden/>
          </w:rPr>
          <w:tab/>
        </w:r>
        <w:r>
          <w:rPr>
            <w:noProof/>
            <w:webHidden/>
          </w:rPr>
          <w:fldChar w:fldCharType="begin"/>
        </w:r>
        <w:r>
          <w:rPr>
            <w:noProof/>
            <w:webHidden/>
          </w:rPr>
          <w:instrText xml:space="preserve"> PAGEREF _Toc138627970 \h </w:instrText>
        </w:r>
        <w:r>
          <w:rPr>
            <w:noProof/>
            <w:webHidden/>
          </w:rPr>
        </w:r>
        <w:r>
          <w:rPr>
            <w:noProof/>
            <w:webHidden/>
          </w:rPr>
          <w:fldChar w:fldCharType="separate"/>
        </w:r>
        <w:r>
          <w:rPr>
            <w:noProof/>
            <w:webHidden/>
          </w:rPr>
          <w:t>18</w:t>
        </w:r>
        <w:r>
          <w:rPr>
            <w:noProof/>
            <w:webHidden/>
          </w:rPr>
          <w:fldChar w:fldCharType="end"/>
        </w:r>
      </w:hyperlink>
    </w:p>
    <w:p w14:paraId="1CA0332A" w14:textId="601CC36B" w:rsidR="00B53EE8" w:rsidRDefault="00B53EE8">
      <w:pPr>
        <w:pStyle w:val="TableofFigures"/>
        <w:tabs>
          <w:tab w:val="right" w:leader="dot" w:pos="7927"/>
        </w:tabs>
        <w:rPr>
          <w:rFonts w:eastAsiaTheme="minorEastAsia"/>
          <w:noProof/>
          <w:kern w:val="2"/>
          <w:lang w:eastAsia="en-ID"/>
          <w14:ligatures w14:val="standardContextual"/>
        </w:rPr>
      </w:pPr>
      <w:hyperlink r:id="rId16" w:anchor="_Toc138627971" w:history="1">
        <w:r w:rsidRPr="00EF5B32">
          <w:rPr>
            <w:rStyle w:val="Hyperlink"/>
            <w:rFonts w:ascii="Times New Roman" w:hAnsi="Times New Roman" w:cs="Times New Roman"/>
            <w:noProof/>
          </w:rPr>
          <w:t>Gambar 1. 6</w:t>
        </w:r>
        <w:r w:rsidRPr="00EF5B32">
          <w:rPr>
            <w:rStyle w:val="Hyperlink"/>
            <w:noProof/>
          </w:rPr>
          <w:t xml:space="preserve"> </w:t>
        </w:r>
        <w:r w:rsidRPr="00EF5B32">
          <w:rPr>
            <w:rStyle w:val="Hyperlink"/>
            <w:rFonts w:ascii="Times New Roman" w:hAnsi="Times New Roman" w:cs="Times New Roman"/>
            <w:noProof/>
          </w:rPr>
          <w:t>perhitungan gini &gt; 0,6020599913279624</w:t>
        </w:r>
        <w:r>
          <w:rPr>
            <w:noProof/>
            <w:webHidden/>
          </w:rPr>
          <w:tab/>
        </w:r>
        <w:r>
          <w:rPr>
            <w:noProof/>
            <w:webHidden/>
          </w:rPr>
          <w:fldChar w:fldCharType="begin"/>
        </w:r>
        <w:r>
          <w:rPr>
            <w:noProof/>
            <w:webHidden/>
          </w:rPr>
          <w:instrText xml:space="preserve"> PAGEREF _Toc138627971 \h </w:instrText>
        </w:r>
        <w:r>
          <w:rPr>
            <w:noProof/>
            <w:webHidden/>
          </w:rPr>
        </w:r>
        <w:r>
          <w:rPr>
            <w:noProof/>
            <w:webHidden/>
          </w:rPr>
          <w:fldChar w:fldCharType="separate"/>
        </w:r>
        <w:r>
          <w:rPr>
            <w:noProof/>
            <w:webHidden/>
          </w:rPr>
          <w:t>19</w:t>
        </w:r>
        <w:r>
          <w:rPr>
            <w:noProof/>
            <w:webHidden/>
          </w:rPr>
          <w:fldChar w:fldCharType="end"/>
        </w:r>
      </w:hyperlink>
    </w:p>
    <w:p w14:paraId="48D7A474" w14:textId="147478D0" w:rsidR="00B53EE8" w:rsidRDefault="00B53EE8">
      <w:pPr>
        <w:pStyle w:val="TableofFigures"/>
        <w:tabs>
          <w:tab w:val="right" w:leader="dot" w:pos="7927"/>
        </w:tabs>
        <w:rPr>
          <w:rFonts w:eastAsiaTheme="minorEastAsia"/>
          <w:noProof/>
          <w:kern w:val="2"/>
          <w:lang w:eastAsia="en-ID"/>
          <w14:ligatures w14:val="standardContextual"/>
        </w:rPr>
      </w:pPr>
      <w:hyperlink r:id="rId17" w:anchor="_Toc138627972" w:history="1">
        <w:r w:rsidRPr="00EF5B32">
          <w:rPr>
            <w:rStyle w:val="Hyperlink"/>
            <w:rFonts w:ascii="Times New Roman" w:hAnsi="Times New Roman" w:cs="Times New Roman"/>
            <w:noProof/>
          </w:rPr>
          <w:t>Gambar 1. 7 total gini immpurity</w:t>
        </w:r>
        <w:r>
          <w:rPr>
            <w:noProof/>
            <w:webHidden/>
          </w:rPr>
          <w:tab/>
        </w:r>
        <w:r>
          <w:rPr>
            <w:noProof/>
            <w:webHidden/>
          </w:rPr>
          <w:fldChar w:fldCharType="begin"/>
        </w:r>
        <w:r>
          <w:rPr>
            <w:noProof/>
            <w:webHidden/>
          </w:rPr>
          <w:instrText xml:space="preserve"> PAGEREF _Toc138627972 \h </w:instrText>
        </w:r>
        <w:r>
          <w:rPr>
            <w:noProof/>
            <w:webHidden/>
          </w:rPr>
        </w:r>
        <w:r>
          <w:rPr>
            <w:noProof/>
            <w:webHidden/>
          </w:rPr>
          <w:fldChar w:fldCharType="separate"/>
        </w:r>
        <w:r>
          <w:rPr>
            <w:noProof/>
            <w:webHidden/>
          </w:rPr>
          <w:t>19</w:t>
        </w:r>
        <w:r>
          <w:rPr>
            <w:noProof/>
            <w:webHidden/>
          </w:rPr>
          <w:fldChar w:fldCharType="end"/>
        </w:r>
      </w:hyperlink>
    </w:p>
    <w:p w14:paraId="13CCD9F3" w14:textId="3A73BD31" w:rsidR="00B53EE8" w:rsidRDefault="00B53EE8">
      <w:pPr>
        <w:pStyle w:val="TableofFigures"/>
        <w:tabs>
          <w:tab w:val="right" w:leader="dot" w:pos="7927"/>
        </w:tabs>
        <w:rPr>
          <w:rFonts w:eastAsiaTheme="minorEastAsia"/>
          <w:noProof/>
          <w:kern w:val="2"/>
          <w:lang w:eastAsia="en-ID"/>
          <w14:ligatures w14:val="standardContextual"/>
        </w:rPr>
      </w:pPr>
      <w:hyperlink r:id="rId18" w:anchor="_Toc138627973" w:history="1">
        <w:r w:rsidRPr="00EF5B32">
          <w:rPr>
            <w:rStyle w:val="Hyperlink"/>
            <w:rFonts w:ascii="Times New Roman" w:hAnsi="Times New Roman" w:cs="Times New Roman"/>
            <w:noProof/>
          </w:rPr>
          <w:t>Gambar 1. 8 rumus naives bayes</w:t>
        </w:r>
        <w:r>
          <w:rPr>
            <w:noProof/>
            <w:webHidden/>
          </w:rPr>
          <w:tab/>
        </w:r>
        <w:r>
          <w:rPr>
            <w:noProof/>
            <w:webHidden/>
          </w:rPr>
          <w:fldChar w:fldCharType="begin"/>
        </w:r>
        <w:r>
          <w:rPr>
            <w:noProof/>
            <w:webHidden/>
          </w:rPr>
          <w:instrText xml:space="preserve"> PAGEREF _Toc138627973 \h </w:instrText>
        </w:r>
        <w:r>
          <w:rPr>
            <w:noProof/>
            <w:webHidden/>
          </w:rPr>
        </w:r>
        <w:r>
          <w:rPr>
            <w:noProof/>
            <w:webHidden/>
          </w:rPr>
          <w:fldChar w:fldCharType="separate"/>
        </w:r>
        <w:r>
          <w:rPr>
            <w:noProof/>
            <w:webHidden/>
          </w:rPr>
          <w:t>19</w:t>
        </w:r>
        <w:r>
          <w:rPr>
            <w:noProof/>
            <w:webHidden/>
          </w:rPr>
          <w:fldChar w:fldCharType="end"/>
        </w:r>
      </w:hyperlink>
    </w:p>
    <w:p w14:paraId="34D1F0A8" w14:textId="5CFF1881" w:rsidR="00B53EE8" w:rsidRDefault="00B53EE8">
      <w:pPr>
        <w:pStyle w:val="TableofFigures"/>
        <w:tabs>
          <w:tab w:val="right" w:leader="dot" w:pos="7927"/>
        </w:tabs>
        <w:rPr>
          <w:rFonts w:eastAsiaTheme="minorEastAsia"/>
          <w:noProof/>
          <w:kern w:val="2"/>
          <w:lang w:eastAsia="en-ID"/>
          <w14:ligatures w14:val="standardContextual"/>
        </w:rPr>
      </w:pPr>
      <w:hyperlink w:anchor="_Toc138627974" w:history="1">
        <w:r w:rsidRPr="00EF5B32">
          <w:rPr>
            <w:rStyle w:val="Hyperlink"/>
            <w:rFonts w:ascii="Times New Roman" w:hAnsi="Times New Roman" w:cs="Times New Roman"/>
            <w:noProof/>
          </w:rPr>
          <w:t>Gambar 1. 9 perhitungan label positif untuk kata nyaman</w:t>
        </w:r>
        <w:r>
          <w:rPr>
            <w:noProof/>
            <w:webHidden/>
          </w:rPr>
          <w:tab/>
        </w:r>
        <w:r>
          <w:rPr>
            <w:noProof/>
            <w:webHidden/>
          </w:rPr>
          <w:fldChar w:fldCharType="begin"/>
        </w:r>
        <w:r>
          <w:rPr>
            <w:noProof/>
            <w:webHidden/>
          </w:rPr>
          <w:instrText xml:space="preserve"> PAGEREF _Toc138627974 \h </w:instrText>
        </w:r>
        <w:r>
          <w:rPr>
            <w:noProof/>
            <w:webHidden/>
          </w:rPr>
        </w:r>
        <w:r>
          <w:rPr>
            <w:noProof/>
            <w:webHidden/>
          </w:rPr>
          <w:fldChar w:fldCharType="separate"/>
        </w:r>
        <w:r>
          <w:rPr>
            <w:noProof/>
            <w:webHidden/>
          </w:rPr>
          <w:t>20</w:t>
        </w:r>
        <w:r>
          <w:rPr>
            <w:noProof/>
            <w:webHidden/>
          </w:rPr>
          <w:fldChar w:fldCharType="end"/>
        </w:r>
      </w:hyperlink>
    </w:p>
    <w:p w14:paraId="750A2B67" w14:textId="1B0724FB" w:rsidR="00B53EE8" w:rsidRDefault="00B53EE8">
      <w:pPr>
        <w:pStyle w:val="TableofFigures"/>
        <w:tabs>
          <w:tab w:val="right" w:leader="dot" w:pos="7927"/>
        </w:tabs>
        <w:rPr>
          <w:rFonts w:eastAsiaTheme="minorEastAsia"/>
          <w:noProof/>
          <w:kern w:val="2"/>
          <w:lang w:eastAsia="en-ID"/>
          <w14:ligatures w14:val="standardContextual"/>
        </w:rPr>
      </w:pPr>
      <w:hyperlink r:id="rId19" w:anchor="_Toc138627975" w:history="1">
        <w:r w:rsidRPr="00EF5B32">
          <w:rPr>
            <w:rStyle w:val="Hyperlink"/>
            <w:rFonts w:ascii="Times New Roman" w:hAnsi="Times New Roman" w:cs="Times New Roman"/>
            <w:noProof/>
          </w:rPr>
          <w:t>Gambar 1. 10</w:t>
        </w:r>
        <w:r w:rsidRPr="00EF5B32">
          <w:rPr>
            <w:rStyle w:val="Hyperlink"/>
            <w:noProof/>
          </w:rPr>
          <w:t xml:space="preserve"> </w:t>
        </w:r>
        <w:r w:rsidRPr="00EF5B32">
          <w:rPr>
            <w:rStyle w:val="Hyperlink"/>
            <w:rFonts w:ascii="Times New Roman" w:hAnsi="Times New Roman" w:cs="Times New Roman"/>
            <w:noProof/>
          </w:rPr>
          <w:t>perhitungan label positif untuk kata recommend.</w:t>
        </w:r>
        <w:r>
          <w:rPr>
            <w:noProof/>
            <w:webHidden/>
          </w:rPr>
          <w:tab/>
        </w:r>
        <w:r>
          <w:rPr>
            <w:noProof/>
            <w:webHidden/>
          </w:rPr>
          <w:fldChar w:fldCharType="begin"/>
        </w:r>
        <w:r>
          <w:rPr>
            <w:noProof/>
            <w:webHidden/>
          </w:rPr>
          <w:instrText xml:space="preserve"> PAGEREF _Toc138627975 \h </w:instrText>
        </w:r>
        <w:r>
          <w:rPr>
            <w:noProof/>
            <w:webHidden/>
          </w:rPr>
        </w:r>
        <w:r>
          <w:rPr>
            <w:noProof/>
            <w:webHidden/>
          </w:rPr>
          <w:fldChar w:fldCharType="separate"/>
        </w:r>
        <w:r>
          <w:rPr>
            <w:noProof/>
            <w:webHidden/>
          </w:rPr>
          <w:t>21</w:t>
        </w:r>
        <w:r>
          <w:rPr>
            <w:noProof/>
            <w:webHidden/>
          </w:rPr>
          <w:fldChar w:fldCharType="end"/>
        </w:r>
      </w:hyperlink>
    </w:p>
    <w:p w14:paraId="22300E79" w14:textId="65EAC0AC" w:rsidR="00B53EE8" w:rsidRDefault="00B53EE8">
      <w:pPr>
        <w:pStyle w:val="TableofFigures"/>
        <w:tabs>
          <w:tab w:val="right" w:leader="dot" w:pos="7927"/>
        </w:tabs>
        <w:rPr>
          <w:rFonts w:eastAsiaTheme="minorEastAsia"/>
          <w:noProof/>
          <w:kern w:val="2"/>
          <w:lang w:eastAsia="en-ID"/>
          <w14:ligatures w14:val="standardContextual"/>
        </w:rPr>
      </w:pPr>
      <w:hyperlink r:id="rId20" w:anchor="_Toc138627976" w:history="1">
        <w:r w:rsidRPr="00EF5B32">
          <w:rPr>
            <w:rStyle w:val="Hyperlink"/>
            <w:rFonts w:ascii="Times New Roman" w:hAnsi="Times New Roman" w:cs="Times New Roman"/>
            <w:noProof/>
          </w:rPr>
          <w:t>Gambar 1. 11</w:t>
        </w:r>
        <w:r w:rsidRPr="00EF5B32">
          <w:rPr>
            <w:rStyle w:val="Hyperlink"/>
            <w:noProof/>
          </w:rPr>
          <w:t xml:space="preserve"> </w:t>
        </w:r>
        <w:r w:rsidRPr="00EF5B32">
          <w:rPr>
            <w:rStyle w:val="Hyperlink"/>
            <w:rFonts w:ascii="Times New Roman" w:hAnsi="Times New Roman" w:cs="Times New Roman"/>
            <w:noProof/>
          </w:rPr>
          <w:t>perhitungan label positif untuk kata kainx</w:t>
        </w:r>
        <w:r>
          <w:rPr>
            <w:noProof/>
            <w:webHidden/>
          </w:rPr>
          <w:tab/>
        </w:r>
        <w:r>
          <w:rPr>
            <w:noProof/>
            <w:webHidden/>
          </w:rPr>
          <w:fldChar w:fldCharType="begin"/>
        </w:r>
        <w:r>
          <w:rPr>
            <w:noProof/>
            <w:webHidden/>
          </w:rPr>
          <w:instrText xml:space="preserve"> PAGEREF _Toc138627976 \h </w:instrText>
        </w:r>
        <w:r>
          <w:rPr>
            <w:noProof/>
            <w:webHidden/>
          </w:rPr>
        </w:r>
        <w:r>
          <w:rPr>
            <w:noProof/>
            <w:webHidden/>
          </w:rPr>
          <w:fldChar w:fldCharType="separate"/>
        </w:r>
        <w:r>
          <w:rPr>
            <w:noProof/>
            <w:webHidden/>
          </w:rPr>
          <w:t>21</w:t>
        </w:r>
        <w:r>
          <w:rPr>
            <w:noProof/>
            <w:webHidden/>
          </w:rPr>
          <w:fldChar w:fldCharType="end"/>
        </w:r>
      </w:hyperlink>
    </w:p>
    <w:p w14:paraId="28A7FBC5" w14:textId="7F6278C2" w:rsidR="00B53EE8" w:rsidRDefault="00B53EE8">
      <w:pPr>
        <w:pStyle w:val="TableofFigures"/>
        <w:tabs>
          <w:tab w:val="right" w:leader="dot" w:pos="7927"/>
        </w:tabs>
        <w:rPr>
          <w:rFonts w:eastAsiaTheme="minorEastAsia"/>
          <w:noProof/>
          <w:kern w:val="2"/>
          <w:lang w:eastAsia="en-ID"/>
          <w14:ligatures w14:val="standardContextual"/>
        </w:rPr>
      </w:pPr>
      <w:hyperlink r:id="rId21" w:anchor="_Toc138627977" w:history="1">
        <w:r w:rsidRPr="00EF5B32">
          <w:rPr>
            <w:rStyle w:val="Hyperlink"/>
            <w:rFonts w:ascii="Times New Roman" w:hAnsi="Times New Roman" w:cs="Times New Roman"/>
            <w:noProof/>
          </w:rPr>
          <w:t>Gambar 1. 12</w:t>
        </w:r>
        <w:r w:rsidRPr="00EF5B32">
          <w:rPr>
            <w:rStyle w:val="Hyperlink"/>
            <w:noProof/>
          </w:rPr>
          <w:t xml:space="preserve"> </w:t>
        </w:r>
        <w:r w:rsidRPr="00EF5B32">
          <w:rPr>
            <w:rStyle w:val="Hyperlink"/>
            <w:rFonts w:ascii="Times New Roman" w:hAnsi="Times New Roman" w:cs="Times New Roman"/>
            <w:noProof/>
          </w:rPr>
          <w:t>perhitungan label positif untuk kata masalah</w:t>
        </w:r>
        <w:r>
          <w:rPr>
            <w:noProof/>
            <w:webHidden/>
          </w:rPr>
          <w:tab/>
        </w:r>
        <w:r>
          <w:rPr>
            <w:noProof/>
            <w:webHidden/>
          </w:rPr>
          <w:fldChar w:fldCharType="begin"/>
        </w:r>
        <w:r>
          <w:rPr>
            <w:noProof/>
            <w:webHidden/>
          </w:rPr>
          <w:instrText xml:space="preserve"> PAGEREF _Toc138627977 \h </w:instrText>
        </w:r>
        <w:r>
          <w:rPr>
            <w:noProof/>
            <w:webHidden/>
          </w:rPr>
        </w:r>
        <w:r>
          <w:rPr>
            <w:noProof/>
            <w:webHidden/>
          </w:rPr>
          <w:fldChar w:fldCharType="separate"/>
        </w:r>
        <w:r>
          <w:rPr>
            <w:noProof/>
            <w:webHidden/>
          </w:rPr>
          <w:t>21</w:t>
        </w:r>
        <w:r>
          <w:rPr>
            <w:noProof/>
            <w:webHidden/>
          </w:rPr>
          <w:fldChar w:fldCharType="end"/>
        </w:r>
      </w:hyperlink>
    </w:p>
    <w:p w14:paraId="4F7276CD" w14:textId="22DE1D42" w:rsidR="00B53EE8" w:rsidRDefault="00B53EE8">
      <w:pPr>
        <w:pStyle w:val="TableofFigures"/>
        <w:tabs>
          <w:tab w:val="right" w:leader="dot" w:pos="7927"/>
        </w:tabs>
        <w:rPr>
          <w:rFonts w:eastAsiaTheme="minorEastAsia"/>
          <w:noProof/>
          <w:kern w:val="2"/>
          <w:lang w:eastAsia="en-ID"/>
          <w14:ligatures w14:val="standardContextual"/>
        </w:rPr>
      </w:pPr>
      <w:hyperlink w:anchor="_Toc138627978" w:history="1">
        <w:r w:rsidRPr="00EF5B32">
          <w:rPr>
            <w:rStyle w:val="Hyperlink"/>
            <w:rFonts w:ascii="Times New Roman" w:hAnsi="Times New Roman" w:cs="Times New Roman"/>
            <w:noProof/>
          </w:rPr>
          <w:t>Gambar 1. 13 perhitungan label negatif untuk kata masalah</w:t>
        </w:r>
        <w:r>
          <w:rPr>
            <w:noProof/>
            <w:webHidden/>
          </w:rPr>
          <w:tab/>
        </w:r>
        <w:r>
          <w:rPr>
            <w:noProof/>
            <w:webHidden/>
          </w:rPr>
          <w:fldChar w:fldCharType="begin"/>
        </w:r>
        <w:r>
          <w:rPr>
            <w:noProof/>
            <w:webHidden/>
          </w:rPr>
          <w:instrText xml:space="preserve"> PAGEREF _Toc138627978 \h </w:instrText>
        </w:r>
        <w:r>
          <w:rPr>
            <w:noProof/>
            <w:webHidden/>
          </w:rPr>
        </w:r>
        <w:r>
          <w:rPr>
            <w:noProof/>
            <w:webHidden/>
          </w:rPr>
          <w:fldChar w:fldCharType="separate"/>
        </w:r>
        <w:r>
          <w:rPr>
            <w:noProof/>
            <w:webHidden/>
          </w:rPr>
          <w:t>21</w:t>
        </w:r>
        <w:r>
          <w:rPr>
            <w:noProof/>
            <w:webHidden/>
          </w:rPr>
          <w:fldChar w:fldCharType="end"/>
        </w:r>
      </w:hyperlink>
    </w:p>
    <w:p w14:paraId="75448630" w14:textId="5E80B2BA" w:rsidR="00B53EE8" w:rsidRDefault="00B53EE8">
      <w:pPr>
        <w:pStyle w:val="TableofFigures"/>
        <w:tabs>
          <w:tab w:val="right" w:leader="dot" w:pos="7927"/>
        </w:tabs>
        <w:rPr>
          <w:rFonts w:eastAsiaTheme="minorEastAsia"/>
          <w:noProof/>
          <w:kern w:val="2"/>
          <w:lang w:eastAsia="en-ID"/>
          <w14:ligatures w14:val="standardContextual"/>
        </w:rPr>
      </w:pPr>
      <w:hyperlink r:id="rId22" w:anchor="_Toc138627979" w:history="1">
        <w:r w:rsidRPr="00EF5B32">
          <w:rPr>
            <w:rStyle w:val="Hyperlink"/>
            <w:rFonts w:ascii="Times New Roman" w:hAnsi="Times New Roman" w:cs="Times New Roman"/>
            <w:noProof/>
          </w:rPr>
          <w:t>Gambar 1. 14</w:t>
        </w:r>
        <w:r w:rsidRPr="00EF5B32">
          <w:rPr>
            <w:rStyle w:val="Hyperlink"/>
            <w:noProof/>
          </w:rPr>
          <w:t xml:space="preserve">  </w:t>
        </w:r>
        <w:r w:rsidRPr="00EF5B32">
          <w:rPr>
            <w:rStyle w:val="Hyperlink"/>
            <w:rFonts w:ascii="Times New Roman" w:hAnsi="Times New Roman" w:cs="Times New Roman"/>
            <w:noProof/>
          </w:rPr>
          <w:t>perhitungan label negatif untuk kata kainx</w:t>
        </w:r>
        <w:r>
          <w:rPr>
            <w:noProof/>
            <w:webHidden/>
          </w:rPr>
          <w:tab/>
        </w:r>
        <w:r>
          <w:rPr>
            <w:noProof/>
            <w:webHidden/>
          </w:rPr>
          <w:fldChar w:fldCharType="begin"/>
        </w:r>
        <w:r>
          <w:rPr>
            <w:noProof/>
            <w:webHidden/>
          </w:rPr>
          <w:instrText xml:space="preserve"> PAGEREF _Toc138627979 \h </w:instrText>
        </w:r>
        <w:r>
          <w:rPr>
            <w:noProof/>
            <w:webHidden/>
          </w:rPr>
        </w:r>
        <w:r>
          <w:rPr>
            <w:noProof/>
            <w:webHidden/>
          </w:rPr>
          <w:fldChar w:fldCharType="separate"/>
        </w:r>
        <w:r>
          <w:rPr>
            <w:noProof/>
            <w:webHidden/>
          </w:rPr>
          <w:t>21</w:t>
        </w:r>
        <w:r>
          <w:rPr>
            <w:noProof/>
            <w:webHidden/>
          </w:rPr>
          <w:fldChar w:fldCharType="end"/>
        </w:r>
      </w:hyperlink>
    </w:p>
    <w:p w14:paraId="60DCD8F8" w14:textId="49D98290" w:rsidR="00B53EE8" w:rsidRDefault="00B53EE8">
      <w:pPr>
        <w:pStyle w:val="TableofFigures"/>
        <w:tabs>
          <w:tab w:val="right" w:leader="dot" w:pos="7927"/>
        </w:tabs>
        <w:rPr>
          <w:rFonts w:eastAsiaTheme="minorEastAsia"/>
          <w:noProof/>
          <w:kern w:val="2"/>
          <w:lang w:eastAsia="en-ID"/>
          <w14:ligatures w14:val="standardContextual"/>
        </w:rPr>
      </w:pPr>
      <w:hyperlink r:id="rId23" w:anchor="_Toc138627980" w:history="1">
        <w:r w:rsidRPr="00EF5B32">
          <w:rPr>
            <w:rStyle w:val="Hyperlink"/>
            <w:rFonts w:ascii="Times New Roman" w:hAnsi="Times New Roman" w:cs="Times New Roman"/>
            <w:noProof/>
          </w:rPr>
          <w:t>Gambar 1. 15</w:t>
        </w:r>
        <w:r w:rsidRPr="00EF5B32">
          <w:rPr>
            <w:rStyle w:val="Hyperlink"/>
            <w:noProof/>
          </w:rPr>
          <w:t xml:space="preserve"> </w:t>
        </w:r>
        <w:r w:rsidRPr="00EF5B32">
          <w:rPr>
            <w:rStyle w:val="Hyperlink"/>
            <w:rFonts w:ascii="Times New Roman" w:hAnsi="Times New Roman" w:cs="Times New Roman"/>
            <w:noProof/>
          </w:rPr>
          <w:t>perhitungan label negatif untuk kata nyaman</w:t>
        </w:r>
        <w:r>
          <w:rPr>
            <w:noProof/>
            <w:webHidden/>
          </w:rPr>
          <w:tab/>
        </w:r>
        <w:r>
          <w:rPr>
            <w:noProof/>
            <w:webHidden/>
          </w:rPr>
          <w:fldChar w:fldCharType="begin"/>
        </w:r>
        <w:r>
          <w:rPr>
            <w:noProof/>
            <w:webHidden/>
          </w:rPr>
          <w:instrText xml:space="preserve"> PAGEREF _Toc138627980 \h </w:instrText>
        </w:r>
        <w:r>
          <w:rPr>
            <w:noProof/>
            <w:webHidden/>
          </w:rPr>
        </w:r>
        <w:r>
          <w:rPr>
            <w:noProof/>
            <w:webHidden/>
          </w:rPr>
          <w:fldChar w:fldCharType="separate"/>
        </w:r>
        <w:r>
          <w:rPr>
            <w:noProof/>
            <w:webHidden/>
          </w:rPr>
          <w:t>22</w:t>
        </w:r>
        <w:r>
          <w:rPr>
            <w:noProof/>
            <w:webHidden/>
          </w:rPr>
          <w:fldChar w:fldCharType="end"/>
        </w:r>
      </w:hyperlink>
    </w:p>
    <w:p w14:paraId="137C93EA" w14:textId="3B2B8086" w:rsidR="00B53EE8" w:rsidRDefault="00B53EE8">
      <w:pPr>
        <w:pStyle w:val="TableofFigures"/>
        <w:tabs>
          <w:tab w:val="right" w:leader="dot" w:pos="7927"/>
        </w:tabs>
        <w:rPr>
          <w:rFonts w:eastAsiaTheme="minorEastAsia"/>
          <w:noProof/>
          <w:kern w:val="2"/>
          <w:lang w:eastAsia="en-ID"/>
          <w14:ligatures w14:val="standardContextual"/>
        </w:rPr>
      </w:pPr>
      <w:hyperlink r:id="rId24" w:anchor="_Toc138627981" w:history="1">
        <w:r w:rsidRPr="00EF5B32">
          <w:rPr>
            <w:rStyle w:val="Hyperlink"/>
            <w:rFonts w:ascii="Times New Roman" w:hAnsi="Times New Roman" w:cs="Times New Roman"/>
            <w:noProof/>
          </w:rPr>
          <w:t>Gambar 1. 16</w:t>
        </w:r>
        <w:r w:rsidRPr="00EF5B32">
          <w:rPr>
            <w:rStyle w:val="Hyperlink"/>
            <w:noProof/>
          </w:rPr>
          <w:t xml:space="preserve"> </w:t>
        </w:r>
        <w:r w:rsidRPr="00EF5B32">
          <w:rPr>
            <w:rStyle w:val="Hyperlink"/>
            <w:rFonts w:ascii="Times New Roman" w:hAnsi="Times New Roman" w:cs="Times New Roman"/>
            <w:noProof/>
          </w:rPr>
          <w:t>perhitungan label negatif untuk kata recommended.</w:t>
        </w:r>
        <w:r>
          <w:rPr>
            <w:noProof/>
            <w:webHidden/>
          </w:rPr>
          <w:tab/>
        </w:r>
        <w:r>
          <w:rPr>
            <w:noProof/>
            <w:webHidden/>
          </w:rPr>
          <w:fldChar w:fldCharType="begin"/>
        </w:r>
        <w:r>
          <w:rPr>
            <w:noProof/>
            <w:webHidden/>
          </w:rPr>
          <w:instrText xml:space="preserve"> PAGEREF _Toc138627981 \h </w:instrText>
        </w:r>
        <w:r>
          <w:rPr>
            <w:noProof/>
            <w:webHidden/>
          </w:rPr>
        </w:r>
        <w:r>
          <w:rPr>
            <w:noProof/>
            <w:webHidden/>
          </w:rPr>
          <w:fldChar w:fldCharType="separate"/>
        </w:r>
        <w:r>
          <w:rPr>
            <w:noProof/>
            <w:webHidden/>
          </w:rPr>
          <w:t>22</w:t>
        </w:r>
        <w:r>
          <w:rPr>
            <w:noProof/>
            <w:webHidden/>
          </w:rPr>
          <w:fldChar w:fldCharType="end"/>
        </w:r>
      </w:hyperlink>
    </w:p>
    <w:p w14:paraId="2D43281D" w14:textId="72A5EEE0" w:rsidR="00B53EE8" w:rsidRDefault="00B53EE8">
      <w:pPr>
        <w:pStyle w:val="TableofFigures"/>
        <w:tabs>
          <w:tab w:val="right" w:leader="dot" w:pos="7927"/>
        </w:tabs>
        <w:rPr>
          <w:rFonts w:eastAsiaTheme="minorEastAsia"/>
          <w:noProof/>
          <w:kern w:val="2"/>
          <w:lang w:eastAsia="en-ID"/>
          <w14:ligatures w14:val="standardContextual"/>
        </w:rPr>
      </w:pPr>
      <w:hyperlink r:id="rId25" w:anchor="_Toc138627982" w:history="1">
        <w:r w:rsidRPr="00EF5B32">
          <w:rPr>
            <w:rStyle w:val="Hyperlink"/>
            <w:rFonts w:ascii="Times New Roman" w:hAnsi="Times New Roman" w:cs="Times New Roman"/>
            <w:noProof/>
          </w:rPr>
          <w:t>Gambar 1. 17 rumus cosine similiarity</w:t>
        </w:r>
        <w:r>
          <w:rPr>
            <w:noProof/>
            <w:webHidden/>
          </w:rPr>
          <w:tab/>
        </w:r>
        <w:r>
          <w:rPr>
            <w:noProof/>
            <w:webHidden/>
          </w:rPr>
          <w:fldChar w:fldCharType="begin"/>
        </w:r>
        <w:r>
          <w:rPr>
            <w:noProof/>
            <w:webHidden/>
          </w:rPr>
          <w:instrText xml:space="preserve"> PAGEREF _Toc138627982 \h </w:instrText>
        </w:r>
        <w:r>
          <w:rPr>
            <w:noProof/>
            <w:webHidden/>
          </w:rPr>
        </w:r>
        <w:r>
          <w:rPr>
            <w:noProof/>
            <w:webHidden/>
          </w:rPr>
          <w:fldChar w:fldCharType="separate"/>
        </w:r>
        <w:r>
          <w:rPr>
            <w:noProof/>
            <w:webHidden/>
          </w:rPr>
          <w:t>23</w:t>
        </w:r>
        <w:r>
          <w:rPr>
            <w:noProof/>
            <w:webHidden/>
          </w:rPr>
          <w:fldChar w:fldCharType="end"/>
        </w:r>
      </w:hyperlink>
    </w:p>
    <w:p w14:paraId="0466AB8B" w14:textId="611CAB06" w:rsidR="00B53EE8" w:rsidRDefault="00B53EE8">
      <w:pPr>
        <w:pStyle w:val="TableofFigures"/>
        <w:tabs>
          <w:tab w:val="right" w:leader="dot" w:pos="7927"/>
        </w:tabs>
        <w:rPr>
          <w:rFonts w:eastAsiaTheme="minorEastAsia"/>
          <w:noProof/>
          <w:kern w:val="2"/>
          <w:lang w:eastAsia="en-ID"/>
          <w14:ligatures w14:val="standardContextual"/>
        </w:rPr>
      </w:pPr>
      <w:hyperlink w:anchor="_Toc138627983" w:history="1">
        <w:r w:rsidRPr="00EF5B32">
          <w:rPr>
            <w:rStyle w:val="Hyperlink"/>
            <w:rFonts w:ascii="Times New Roman" w:hAnsi="Times New Roman" w:cs="Times New Roman"/>
            <w:noProof/>
          </w:rPr>
          <w:t>Gambar 1. 18 perhitungan cosine similiarity kata recommended</w:t>
        </w:r>
        <w:r>
          <w:rPr>
            <w:noProof/>
            <w:webHidden/>
          </w:rPr>
          <w:tab/>
        </w:r>
        <w:r>
          <w:rPr>
            <w:noProof/>
            <w:webHidden/>
          </w:rPr>
          <w:fldChar w:fldCharType="begin"/>
        </w:r>
        <w:r>
          <w:rPr>
            <w:noProof/>
            <w:webHidden/>
          </w:rPr>
          <w:instrText xml:space="preserve"> PAGEREF _Toc138627983 \h </w:instrText>
        </w:r>
        <w:r>
          <w:rPr>
            <w:noProof/>
            <w:webHidden/>
          </w:rPr>
        </w:r>
        <w:r>
          <w:rPr>
            <w:noProof/>
            <w:webHidden/>
          </w:rPr>
          <w:fldChar w:fldCharType="separate"/>
        </w:r>
        <w:r>
          <w:rPr>
            <w:noProof/>
            <w:webHidden/>
          </w:rPr>
          <w:t>25</w:t>
        </w:r>
        <w:r>
          <w:rPr>
            <w:noProof/>
            <w:webHidden/>
          </w:rPr>
          <w:fldChar w:fldCharType="end"/>
        </w:r>
      </w:hyperlink>
    </w:p>
    <w:p w14:paraId="71CFA027" w14:textId="03CB8741" w:rsidR="00B53EE8" w:rsidRDefault="00B53EE8">
      <w:pPr>
        <w:pStyle w:val="TableofFigures"/>
        <w:tabs>
          <w:tab w:val="right" w:leader="dot" w:pos="7927"/>
        </w:tabs>
        <w:rPr>
          <w:rFonts w:eastAsiaTheme="minorEastAsia"/>
          <w:noProof/>
          <w:kern w:val="2"/>
          <w:lang w:eastAsia="en-ID"/>
          <w14:ligatures w14:val="standardContextual"/>
        </w:rPr>
      </w:pPr>
      <w:hyperlink w:anchor="_Toc138627984" w:history="1">
        <w:r w:rsidRPr="00EF5B32">
          <w:rPr>
            <w:rStyle w:val="Hyperlink"/>
            <w:rFonts w:ascii="Times New Roman" w:hAnsi="Times New Roman" w:cs="Times New Roman"/>
            <w:noProof/>
          </w:rPr>
          <w:t>Gambar 1. 19</w:t>
        </w:r>
        <w:r w:rsidRPr="00EF5B32">
          <w:rPr>
            <w:rStyle w:val="Hyperlink"/>
            <w:noProof/>
          </w:rPr>
          <w:t xml:space="preserve"> </w:t>
        </w:r>
        <w:r w:rsidRPr="00EF5B32">
          <w:rPr>
            <w:rStyle w:val="Hyperlink"/>
            <w:rFonts w:ascii="Times New Roman" w:hAnsi="Times New Roman" w:cs="Times New Roman"/>
            <w:noProof/>
          </w:rPr>
          <w:t>perhitungan cosine similiarity kata pesan</w:t>
        </w:r>
        <w:r>
          <w:rPr>
            <w:noProof/>
            <w:webHidden/>
          </w:rPr>
          <w:tab/>
        </w:r>
        <w:r>
          <w:rPr>
            <w:noProof/>
            <w:webHidden/>
          </w:rPr>
          <w:fldChar w:fldCharType="begin"/>
        </w:r>
        <w:r>
          <w:rPr>
            <w:noProof/>
            <w:webHidden/>
          </w:rPr>
          <w:instrText xml:space="preserve"> PAGEREF _Toc138627984 \h </w:instrText>
        </w:r>
        <w:r>
          <w:rPr>
            <w:noProof/>
            <w:webHidden/>
          </w:rPr>
        </w:r>
        <w:r>
          <w:rPr>
            <w:noProof/>
            <w:webHidden/>
          </w:rPr>
          <w:fldChar w:fldCharType="separate"/>
        </w:r>
        <w:r>
          <w:rPr>
            <w:noProof/>
            <w:webHidden/>
          </w:rPr>
          <w:t>26</w:t>
        </w:r>
        <w:r>
          <w:rPr>
            <w:noProof/>
            <w:webHidden/>
          </w:rPr>
          <w:fldChar w:fldCharType="end"/>
        </w:r>
      </w:hyperlink>
    </w:p>
    <w:p w14:paraId="453FDBE6" w14:textId="480789F7" w:rsidR="00B53EE8" w:rsidRDefault="00B53EE8">
      <w:pPr>
        <w:pStyle w:val="TableofFigures"/>
        <w:tabs>
          <w:tab w:val="right" w:leader="dot" w:pos="7927"/>
        </w:tabs>
        <w:rPr>
          <w:rFonts w:eastAsiaTheme="minorEastAsia"/>
          <w:noProof/>
          <w:kern w:val="2"/>
          <w:lang w:eastAsia="en-ID"/>
          <w14:ligatures w14:val="standardContextual"/>
        </w:rPr>
      </w:pPr>
      <w:hyperlink r:id="rId26" w:anchor="_Toc138627985" w:history="1">
        <w:r w:rsidRPr="00EF5B32">
          <w:rPr>
            <w:rStyle w:val="Hyperlink"/>
            <w:rFonts w:ascii="Times New Roman" w:hAnsi="Times New Roman" w:cs="Times New Roman"/>
            <w:noProof/>
          </w:rPr>
          <w:t>Gambar 1. 20 rumus akurasi</w:t>
        </w:r>
        <w:r>
          <w:rPr>
            <w:noProof/>
            <w:webHidden/>
          </w:rPr>
          <w:tab/>
        </w:r>
        <w:r>
          <w:rPr>
            <w:noProof/>
            <w:webHidden/>
          </w:rPr>
          <w:fldChar w:fldCharType="begin"/>
        </w:r>
        <w:r>
          <w:rPr>
            <w:noProof/>
            <w:webHidden/>
          </w:rPr>
          <w:instrText xml:space="preserve"> PAGEREF _Toc138627985 \h </w:instrText>
        </w:r>
        <w:r>
          <w:rPr>
            <w:noProof/>
            <w:webHidden/>
          </w:rPr>
        </w:r>
        <w:r>
          <w:rPr>
            <w:noProof/>
            <w:webHidden/>
          </w:rPr>
          <w:fldChar w:fldCharType="separate"/>
        </w:r>
        <w:r>
          <w:rPr>
            <w:noProof/>
            <w:webHidden/>
          </w:rPr>
          <w:t>26</w:t>
        </w:r>
        <w:r>
          <w:rPr>
            <w:noProof/>
            <w:webHidden/>
          </w:rPr>
          <w:fldChar w:fldCharType="end"/>
        </w:r>
      </w:hyperlink>
    </w:p>
    <w:p w14:paraId="3DE3D767" w14:textId="59634FBE" w:rsidR="00B53EE8" w:rsidRDefault="00B53EE8">
      <w:pPr>
        <w:pStyle w:val="TableofFigures"/>
        <w:tabs>
          <w:tab w:val="right" w:leader="dot" w:pos="7927"/>
        </w:tabs>
        <w:rPr>
          <w:rFonts w:eastAsiaTheme="minorEastAsia"/>
          <w:noProof/>
          <w:kern w:val="2"/>
          <w:lang w:eastAsia="en-ID"/>
          <w14:ligatures w14:val="standardContextual"/>
        </w:rPr>
      </w:pPr>
      <w:hyperlink r:id="rId27" w:anchor="_Toc138627986" w:history="1">
        <w:r w:rsidRPr="00EF5B32">
          <w:rPr>
            <w:rStyle w:val="Hyperlink"/>
            <w:rFonts w:ascii="Times New Roman" w:hAnsi="Times New Roman" w:cs="Times New Roman"/>
            <w:noProof/>
          </w:rPr>
          <w:t>Gambar 1. 21 rumus recall</w:t>
        </w:r>
        <w:r>
          <w:rPr>
            <w:noProof/>
            <w:webHidden/>
          </w:rPr>
          <w:tab/>
        </w:r>
        <w:r>
          <w:rPr>
            <w:noProof/>
            <w:webHidden/>
          </w:rPr>
          <w:fldChar w:fldCharType="begin"/>
        </w:r>
        <w:r>
          <w:rPr>
            <w:noProof/>
            <w:webHidden/>
          </w:rPr>
          <w:instrText xml:space="preserve"> PAGEREF _Toc138627986 \h </w:instrText>
        </w:r>
        <w:r>
          <w:rPr>
            <w:noProof/>
            <w:webHidden/>
          </w:rPr>
        </w:r>
        <w:r>
          <w:rPr>
            <w:noProof/>
            <w:webHidden/>
          </w:rPr>
          <w:fldChar w:fldCharType="separate"/>
        </w:r>
        <w:r>
          <w:rPr>
            <w:noProof/>
            <w:webHidden/>
          </w:rPr>
          <w:t>27</w:t>
        </w:r>
        <w:r>
          <w:rPr>
            <w:noProof/>
            <w:webHidden/>
          </w:rPr>
          <w:fldChar w:fldCharType="end"/>
        </w:r>
      </w:hyperlink>
    </w:p>
    <w:p w14:paraId="68CB63E1" w14:textId="3F1A4C68" w:rsidR="00B53EE8" w:rsidRDefault="00B53EE8">
      <w:pPr>
        <w:pStyle w:val="TableofFigures"/>
        <w:tabs>
          <w:tab w:val="right" w:leader="dot" w:pos="7927"/>
        </w:tabs>
        <w:rPr>
          <w:rFonts w:eastAsiaTheme="minorEastAsia"/>
          <w:noProof/>
          <w:kern w:val="2"/>
          <w:lang w:eastAsia="en-ID"/>
          <w14:ligatures w14:val="standardContextual"/>
        </w:rPr>
      </w:pPr>
      <w:hyperlink r:id="rId28" w:anchor="_Toc138627987" w:history="1">
        <w:r w:rsidRPr="00EF5B32">
          <w:rPr>
            <w:rStyle w:val="Hyperlink"/>
            <w:rFonts w:ascii="Times New Roman" w:hAnsi="Times New Roman" w:cs="Times New Roman"/>
            <w:noProof/>
          </w:rPr>
          <w:t>Gambar 1. 22 rumus precision</w:t>
        </w:r>
        <w:r>
          <w:rPr>
            <w:noProof/>
            <w:webHidden/>
          </w:rPr>
          <w:tab/>
        </w:r>
        <w:r>
          <w:rPr>
            <w:noProof/>
            <w:webHidden/>
          </w:rPr>
          <w:fldChar w:fldCharType="begin"/>
        </w:r>
        <w:r>
          <w:rPr>
            <w:noProof/>
            <w:webHidden/>
          </w:rPr>
          <w:instrText xml:space="preserve"> PAGEREF _Toc138627987 \h </w:instrText>
        </w:r>
        <w:r>
          <w:rPr>
            <w:noProof/>
            <w:webHidden/>
          </w:rPr>
        </w:r>
        <w:r>
          <w:rPr>
            <w:noProof/>
            <w:webHidden/>
          </w:rPr>
          <w:fldChar w:fldCharType="separate"/>
        </w:r>
        <w:r>
          <w:rPr>
            <w:noProof/>
            <w:webHidden/>
          </w:rPr>
          <w:t>27</w:t>
        </w:r>
        <w:r>
          <w:rPr>
            <w:noProof/>
            <w:webHidden/>
          </w:rPr>
          <w:fldChar w:fldCharType="end"/>
        </w:r>
      </w:hyperlink>
    </w:p>
    <w:p w14:paraId="5DC3AA4B" w14:textId="33A59498" w:rsidR="00B53EE8" w:rsidRDefault="00B53EE8">
      <w:pPr>
        <w:pStyle w:val="TableofFigures"/>
        <w:tabs>
          <w:tab w:val="right" w:leader="dot" w:pos="7927"/>
        </w:tabs>
        <w:rPr>
          <w:rFonts w:eastAsiaTheme="minorEastAsia"/>
          <w:noProof/>
          <w:kern w:val="2"/>
          <w:lang w:eastAsia="en-ID"/>
          <w14:ligatures w14:val="standardContextual"/>
        </w:rPr>
      </w:pPr>
      <w:hyperlink r:id="rId29" w:anchor="_Toc138627988" w:history="1">
        <w:r w:rsidRPr="00EF5B32">
          <w:rPr>
            <w:rStyle w:val="Hyperlink"/>
            <w:rFonts w:ascii="Times New Roman" w:hAnsi="Times New Roman" w:cs="Times New Roman"/>
            <w:noProof/>
          </w:rPr>
          <w:t>Gambar 1. 23 gambar confusion matrix</w:t>
        </w:r>
        <w:r>
          <w:rPr>
            <w:noProof/>
            <w:webHidden/>
          </w:rPr>
          <w:tab/>
        </w:r>
        <w:r>
          <w:rPr>
            <w:noProof/>
            <w:webHidden/>
          </w:rPr>
          <w:fldChar w:fldCharType="begin"/>
        </w:r>
        <w:r>
          <w:rPr>
            <w:noProof/>
            <w:webHidden/>
          </w:rPr>
          <w:instrText xml:space="preserve"> PAGEREF _Toc138627988 \h </w:instrText>
        </w:r>
        <w:r>
          <w:rPr>
            <w:noProof/>
            <w:webHidden/>
          </w:rPr>
        </w:r>
        <w:r>
          <w:rPr>
            <w:noProof/>
            <w:webHidden/>
          </w:rPr>
          <w:fldChar w:fldCharType="separate"/>
        </w:r>
        <w:r>
          <w:rPr>
            <w:noProof/>
            <w:webHidden/>
          </w:rPr>
          <w:t>27</w:t>
        </w:r>
        <w:r>
          <w:rPr>
            <w:noProof/>
            <w:webHidden/>
          </w:rPr>
          <w:fldChar w:fldCharType="end"/>
        </w:r>
      </w:hyperlink>
    </w:p>
    <w:p w14:paraId="0D7EAD7A" w14:textId="3668ED3E" w:rsidR="004973FD" w:rsidRPr="00FF4EA0" w:rsidRDefault="009B06B9" w:rsidP="002D2710">
      <w:pPr>
        <w:spacing w:after="0"/>
        <w:jc w:val="both"/>
        <w:rPr>
          <w:rFonts w:ascii="Times New Roman" w:hAnsi="Times New Roman" w:cs="Times New Roman"/>
          <w:sz w:val="24"/>
          <w:szCs w:val="24"/>
        </w:rPr>
      </w:pPr>
      <w:r w:rsidRPr="00BE448F">
        <w:rPr>
          <w:rFonts w:ascii="Times New Roman" w:hAnsi="Times New Roman" w:cs="Times New Roman"/>
          <w:sz w:val="24"/>
          <w:szCs w:val="24"/>
        </w:rPr>
        <w:fldChar w:fldCharType="end"/>
      </w:r>
    </w:p>
    <w:p w14:paraId="7B81D4D2" w14:textId="29BCBD68" w:rsidR="00FF4EA0" w:rsidRPr="00FF4EA0" w:rsidRDefault="00110F7F">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FF4EA0">
        <w:rPr>
          <w:rFonts w:ascii="Times New Roman" w:hAnsi="Times New Roman" w:cs="Times New Roman"/>
          <w:b/>
          <w:bCs/>
          <w:sz w:val="24"/>
          <w:szCs w:val="24"/>
        </w:rPr>
        <w:fldChar w:fldCharType="begin"/>
      </w:r>
      <w:r w:rsidRPr="00FF4EA0">
        <w:rPr>
          <w:rFonts w:ascii="Times New Roman" w:hAnsi="Times New Roman" w:cs="Times New Roman"/>
          <w:b/>
          <w:bCs/>
          <w:sz w:val="24"/>
          <w:szCs w:val="24"/>
        </w:rPr>
        <w:instrText xml:space="preserve"> TOC \h \z \c "Gambar 3." </w:instrText>
      </w:r>
      <w:r w:rsidRPr="00FF4EA0">
        <w:rPr>
          <w:rFonts w:ascii="Times New Roman" w:hAnsi="Times New Roman" w:cs="Times New Roman"/>
          <w:b/>
          <w:bCs/>
          <w:sz w:val="24"/>
          <w:szCs w:val="24"/>
        </w:rPr>
        <w:fldChar w:fldCharType="separate"/>
      </w:r>
      <w:hyperlink w:anchor="_Toc137732617" w:history="1">
        <w:r w:rsidR="00FF4EA0" w:rsidRPr="00FF4EA0">
          <w:rPr>
            <w:rStyle w:val="Hyperlink"/>
            <w:rFonts w:ascii="Times New Roman" w:hAnsi="Times New Roman" w:cs="Times New Roman"/>
            <w:noProof/>
            <w:sz w:val="24"/>
            <w:szCs w:val="24"/>
          </w:rPr>
          <w:t>Gambar 3. 1 grafik bar data laptop</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17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1</w:t>
        </w:r>
        <w:r w:rsidR="00FF4EA0" w:rsidRPr="00FF4EA0">
          <w:rPr>
            <w:rFonts w:ascii="Times New Roman" w:hAnsi="Times New Roman" w:cs="Times New Roman"/>
            <w:noProof/>
            <w:webHidden/>
            <w:sz w:val="24"/>
            <w:szCs w:val="24"/>
          </w:rPr>
          <w:fldChar w:fldCharType="end"/>
        </w:r>
      </w:hyperlink>
    </w:p>
    <w:p w14:paraId="3ECE6830" w14:textId="373392B9"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18" w:history="1">
        <w:r w:rsidR="00FF4EA0" w:rsidRPr="00FF4EA0">
          <w:rPr>
            <w:rStyle w:val="Hyperlink"/>
            <w:rFonts w:ascii="Times New Roman" w:hAnsi="Times New Roman" w:cs="Times New Roman"/>
            <w:noProof/>
            <w:sz w:val="24"/>
            <w:szCs w:val="24"/>
          </w:rPr>
          <w:t>Gambar 3. 2 grafik bar data handphone</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18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2</w:t>
        </w:r>
        <w:r w:rsidR="00FF4EA0" w:rsidRPr="00FF4EA0">
          <w:rPr>
            <w:rFonts w:ascii="Times New Roman" w:hAnsi="Times New Roman" w:cs="Times New Roman"/>
            <w:noProof/>
            <w:webHidden/>
            <w:sz w:val="24"/>
            <w:szCs w:val="24"/>
          </w:rPr>
          <w:fldChar w:fldCharType="end"/>
        </w:r>
      </w:hyperlink>
    </w:p>
    <w:p w14:paraId="0F7FC27F" w14:textId="729EB053"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19" w:history="1">
        <w:r w:rsidR="00FF4EA0" w:rsidRPr="00FF4EA0">
          <w:rPr>
            <w:rStyle w:val="Hyperlink"/>
            <w:rFonts w:ascii="Times New Roman" w:hAnsi="Times New Roman" w:cs="Times New Roman"/>
            <w:noProof/>
            <w:sz w:val="24"/>
            <w:szCs w:val="24"/>
          </w:rPr>
          <w:t>Gambar 3. 3 grafik bar data kaos</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19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3</w:t>
        </w:r>
        <w:r w:rsidR="00FF4EA0" w:rsidRPr="00FF4EA0">
          <w:rPr>
            <w:rFonts w:ascii="Times New Roman" w:hAnsi="Times New Roman" w:cs="Times New Roman"/>
            <w:noProof/>
            <w:webHidden/>
            <w:sz w:val="24"/>
            <w:szCs w:val="24"/>
          </w:rPr>
          <w:fldChar w:fldCharType="end"/>
        </w:r>
      </w:hyperlink>
    </w:p>
    <w:p w14:paraId="3355396F" w14:textId="6E5FE328"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0" w:history="1">
        <w:r w:rsidR="00FF4EA0" w:rsidRPr="00FF4EA0">
          <w:rPr>
            <w:rStyle w:val="Hyperlink"/>
            <w:rFonts w:ascii="Times New Roman" w:hAnsi="Times New Roman" w:cs="Times New Roman"/>
            <w:noProof/>
            <w:sz w:val="24"/>
            <w:szCs w:val="24"/>
          </w:rPr>
          <w:t>Gambar 3. 4 grafik bar data kemeja</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0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4</w:t>
        </w:r>
        <w:r w:rsidR="00FF4EA0" w:rsidRPr="00FF4EA0">
          <w:rPr>
            <w:rFonts w:ascii="Times New Roman" w:hAnsi="Times New Roman" w:cs="Times New Roman"/>
            <w:noProof/>
            <w:webHidden/>
            <w:sz w:val="24"/>
            <w:szCs w:val="24"/>
          </w:rPr>
          <w:fldChar w:fldCharType="end"/>
        </w:r>
      </w:hyperlink>
    </w:p>
    <w:p w14:paraId="6789331C" w14:textId="573EECF4"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1" w:history="1">
        <w:r w:rsidR="00FF4EA0" w:rsidRPr="00FF4EA0">
          <w:rPr>
            <w:rStyle w:val="Hyperlink"/>
            <w:rFonts w:ascii="Times New Roman" w:hAnsi="Times New Roman" w:cs="Times New Roman"/>
            <w:noProof/>
            <w:sz w:val="24"/>
            <w:szCs w:val="24"/>
          </w:rPr>
          <w:t>Gambar 3. 5 grafik bar data laptop</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1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5</w:t>
        </w:r>
        <w:r w:rsidR="00FF4EA0" w:rsidRPr="00FF4EA0">
          <w:rPr>
            <w:rFonts w:ascii="Times New Roman" w:hAnsi="Times New Roman" w:cs="Times New Roman"/>
            <w:noProof/>
            <w:webHidden/>
            <w:sz w:val="24"/>
            <w:szCs w:val="24"/>
          </w:rPr>
          <w:fldChar w:fldCharType="end"/>
        </w:r>
      </w:hyperlink>
    </w:p>
    <w:p w14:paraId="157AA692" w14:textId="40CD0EE9"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2" w:history="1">
        <w:r w:rsidR="00FF4EA0" w:rsidRPr="00FF4EA0">
          <w:rPr>
            <w:rStyle w:val="Hyperlink"/>
            <w:rFonts w:ascii="Times New Roman" w:hAnsi="Times New Roman" w:cs="Times New Roman"/>
            <w:noProof/>
            <w:sz w:val="24"/>
            <w:szCs w:val="24"/>
          </w:rPr>
          <w:t>Gambar 3. 6 grafik bar data handphone</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2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6</w:t>
        </w:r>
        <w:r w:rsidR="00FF4EA0" w:rsidRPr="00FF4EA0">
          <w:rPr>
            <w:rFonts w:ascii="Times New Roman" w:hAnsi="Times New Roman" w:cs="Times New Roman"/>
            <w:noProof/>
            <w:webHidden/>
            <w:sz w:val="24"/>
            <w:szCs w:val="24"/>
          </w:rPr>
          <w:fldChar w:fldCharType="end"/>
        </w:r>
      </w:hyperlink>
    </w:p>
    <w:p w14:paraId="1D54EA03" w14:textId="667E6571"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3" w:history="1">
        <w:r w:rsidR="00FF4EA0" w:rsidRPr="00FF4EA0">
          <w:rPr>
            <w:rStyle w:val="Hyperlink"/>
            <w:rFonts w:ascii="Times New Roman" w:hAnsi="Times New Roman" w:cs="Times New Roman"/>
            <w:noProof/>
            <w:sz w:val="24"/>
            <w:szCs w:val="24"/>
          </w:rPr>
          <w:t>Gambar 3. 7 grafik data kaos</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3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7</w:t>
        </w:r>
        <w:r w:rsidR="00FF4EA0" w:rsidRPr="00FF4EA0">
          <w:rPr>
            <w:rFonts w:ascii="Times New Roman" w:hAnsi="Times New Roman" w:cs="Times New Roman"/>
            <w:noProof/>
            <w:webHidden/>
            <w:sz w:val="24"/>
            <w:szCs w:val="24"/>
          </w:rPr>
          <w:fldChar w:fldCharType="end"/>
        </w:r>
      </w:hyperlink>
    </w:p>
    <w:p w14:paraId="5DA226B1" w14:textId="7D0F95F3"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4" w:history="1">
        <w:r w:rsidR="00FF4EA0" w:rsidRPr="00FF4EA0">
          <w:rPr>
            <w:rStyle w:val="Hyperlink"/>
            <w:rFonts w:ascii="Times New Roman" w:hAnsi="Times New Roman" w:cs="Times New Roman"/>
            <w:noProof/>
            <w:sz w:val="24"/>
            <w:szCs w:val="24"/>
          </w:rPr>
          <w:t>Gambar 3. 8 grafik bar data kemeja</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4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28</w:t>
        </w:r>
        <w:r w:rsidR="00FF4EA0" w:rsidRPr="00FF4EA0">
          <w:rPr>
            <w:rFonts w:ascii="Times New Roman" w:hAnsi="Times New Roman" w:cs="Times New Roman"/>
            <w:noProof/>
            <w:webHidden/>
            <w:sz w:val="24"/>
            <w:szCs w:val="24"/>
          </w:rPr>
          <w:fldChar w:fldCharType="end"/>
        </w:r>
      </w:hyperlink>
    </w:p>
    <w:p w14:paraId="30B33795" w14:textId="30068780" w:rsidR="00FF4EA0" w:rsidRPr="00FF4EA0"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7732625" w:history="1">
        <w:r w:rsidR="00FF4EA0" w:rsidRPr="00FF4EA0">
          <w:rPr>
            <w:rStyle w:val="Hyperlink"/>
            <w:rFonts w:ascii="Times New Roman" w:hAnsi="Times New Roman" w:cs="Times New Roman"/>
            <w:noProof/>
            <w:sz w:val="24"/>
            <w:szCs w:val="24"/>
          </w:rPr>
          <w:t>Gambar 3. 9 decision tree</w:t>
        </w:r>
        <w:r w:rsidR="00FF4EA0" w:rsidRPr="00FF4EA0">
          <w:rPr>
            <w:rFonts w:ascii="Times New Roman" w:hAnsi="Times New Roman" w:cs="Times New Roman"/>
            <w:noProof/>
            <w:webHidden/>
            <w:sz w:val="24"/>
            <w:szCs w:val="24"/>
          </w:rPr>
          <w:tab/>
        </w:r>
        <w:r w:rsidR="00FF4EA0" w:rsidRPr="00FF4EA0">
          <w:rPr>
            <w:rFonts w:ascii="Times New Roman" w:hAnsi="Times New Roman" w:cs="Times New Roman"/>
            <w:noProof/>
            <w:webHidden/>
            <w:sz w:val="24"/>
            <w:szCs w:val="24"/>
          </w:rPr>
          <w:fldChar w:fldCharType="begin"/>
        </w:r>
        <w:r w:rsidR="00FF4EA0" w:rsidRPr="00FF4EA0">
          <w:rPr>
            <w:rFonts w:ascii="Times New Roman" w:hAnsi="Times New Roman" w:cs="Times New Roman"/>
            <w:noProof/>
            <w:webHidden/>
            <w:sz w:val="24"/>
            <w:szCs w:val="24"/>
          </w:rPr>
          <w:instrText xml:space="preserve"> PAGEREF _Toc137732625 \h </w:instrText>
        </w:r>
        <w:r w:rsidR="00FF4EA0" w:rsidRPr="00FF4EA0">
          <w:rPr>
            <w:rFonts w:ascii="Times New Roman" w:hAnsi="Times New Roman" w:cs="Times New Roman"/>
            <w:noProof/>
            <w:webHidden/>
            <w:sz w:val="24"/>
            <w:szCs w:val="24"/>
          </w:rPr>
        </w:r>
        <w:r w:rsidR="00FF4EA0" w:rsidRPr="00FF4EA0">
          <w:rPr>
            <w:rFonts w:ascii="Times New Roman" w:hAnsi="Times New Roman" w:cs="Times New Roman"/>
            <w:noProof/>
            <w:webHidden/>
            <w:sz w:val="24"/>
            <w:szCs w:val="24"/>
          </w:rPr>
          <w:fldChar w:fldCharType="separate"/>
        </w:r>
        <w:r w:rsidR="00FF4EA0" w:rsidRPr="00FF4EA0">
          <w:rPr>
            <w:rFonts w:ascii="Times New Roman" w:hAnsi="Times New Roman" w:cs="Times New Roman"/>
            <w:noProof/>
            <w:webHidden/>
            <w:sz w:val="24"/>
            <w:szCs w:val="24"/>
          </w:rPr>
          <w:t>46</w:t>
        </w:r>
        <w:r w:rsidR="00FF4EA0" w:rsidRPr="00FF4EA0">
          <w:rPr>
            <w:rFonts w:ascii="Times New Roman" w:hAnsi="Times New Roman" w:cs="Times New Roman"/>
            <w:noProof/>
            <w:webHidden/>
            <w:sz w:val="24"/>
            <w:szCs w:val="24"/>
          </w:rPr>
          <w:fldChar w:fldCharType="end"/>
        </w:r>
      </w:hyperlink>
    </w:p>
    <w:p w14:paraId="03C4F75F" w14:textId="66681C74" w:rsidR="00E67112" w:rsidRDefault="00110F7F" w:rsidP="002D2710">
      <w:pPr>
        <w:spacing w:after="0" w:line="240" w:lineRule="auto"/>
        <w:jc w:val="both"/>
        <w:rPr>
          <w:rFonts w:ascii="Times New Roman" w:hAnsi="Times New Roman" w:cs="Times New Roman"/>
          <w:b/>
          <w:bCs/>
          <w:sz w:val="24"/>
          <w:szCs w:val="24"/>
        </w:rPr>
      </w:pPr>
      <w:r w:rsidRPr="00FF4EA0">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15AAE3CE" w14:textId="77777777" w:rsidR="00862C1A" w:rsidRDefault="00862C1A" w:rsidP="003164EB">
      <w:pPr>
        <w:pStyle w:val="Heading1"/>
        <w:jc w:val="center"/>
        <w:rPr>
          <w:rFonts w:cs="Times New Roman"/>
          <w:b/>
          <w:bCs/>
          <w:szCs w:val="28"/>
        </w:rPr>
        <w:sectPr w:rsidR="00862C1A" w:rsidSect="00DB4E97">
          <w:pgSz w:w="11906" w:h="16838" w:code="9"/>
          <w:pgMar w:top="1701" w:right="1701" w:bottom="1701" w:left="2268" w:header="709" w:footer="709" w:gutter="0"/>
          <w:pgNumType w:fmt="lowerRoman"/>
          <w:cols w:space="708"/>
          <w:docGrid w:linePitch="360"/>
        </w:sectPr>
      </w:pPr>
    </w:p>
    <w:p w14:paraId="1BBF6347" w14:textId="32BE8E6F" w:rsidR="00E67112" w:rsidRPr="003164EB" w:rsidRDefault="00E67112" w:rsidP="003164EB">
      <w:pPr>
        <w:pStyle w:val="Heading1"/>
        <w:jc w:val="center"/>
        <w:rPr>
          <w:rFonts w:cs="Times New Roman"/>
          <w:b/>
          <w:bCs/>
          <w:szCs w:val="28"/>
        </w:rPr>
      </w:pPr>
      <w:bookmarkStart w:id="8" w:name="_Toc138627894"/>
      <w:r w:rsidRPr="003164EB">
        <w:rPr>
          <w:rFonts w:cs="Times New Roman"/>
          <w:b/>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8627895"/>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8627896"/>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val="0"/>
          <w:bCs/>
          <w:szCs w:val="28"/>
        </w:rPr>
      </w:pPr>
      <w:bookmarkStart w:id="11" w:name="_Toc138627897"/>
      <w:r w:rsidRPr="00C91405">
        <w:rPr>
          <w:rFonts w:cs="Times New Roman"/>
          <w:bCs/>
          <w:szCs w:val="28"/>
        </w:rPr>
        <w:t>Latar Belakang Masalah</w:t>
      </w:r>
      <w:bookmarkEnd w:id="11"/>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30"/>
          <w:footerReference w:type="default" r:id="rId31"/>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2"/>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2"/>
      <w:r w:rsidR="00524775">
        <w:rPr>
          <w:rStyle w:val="CommentReference"/>
        </w:rPr>
        <w:commentReference w:id="12"/>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rsidP="00047202">
      <w:pPr>
        <w:pStyle w:val="Heading2"/>
        <w:numPr>
          <w:ilvl w:val="1"/>
          <w:numId w:val="23"/>
        </w:numPr>
        <w:spacing w:line="360" w:lineRule="auto"/>
        <w:jc w:val="both"/>
        <w:rPr>
          <w:rFonts w:cs="Times New Roman"/>
          <w:b w:val="0"/>
          <w:bCs/>
          <w:szCs w:val="24"/>
        </w:rPr>
      </w:pPr>
      <w:bookmarkStart w:id="13" w:name="_Toc138627898"/>
      <w:r w:rsidRPr="00381C84">
        <w:rPr>
          <w:rFonts w:cs="Times New Roman"/>
          <w:bCs/>
          <w:szCs w:val="24"/>
        </w:rPr>
        <w:t>Identifikasi Masalah</w:t>
      </w:r>
      <w:bookmarkEnd w:id="13"/>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3"/>
        </w:numPr>
        <w:rPr>
          <w:rFonts w:cs="Times New Roman"/>
          <w:b w:val="0"/>
          <w:bCs/>
          <w:szCs w:val="28"/>
        </w:rPr>
      </w:pPr>
      <w:bookmarkStart w:id="14" w:name="_Toc138627899"/>
      <w:r w:rsidRPr="00C91405">
        <w:rPr>
          <w:rFonts w:cs="Times New Roman"/>
          <w:bCs/>
          <w:szCs w:val="28"/>
        </w:rPr>
        <w:t>Perumusan Masalah</w:t>
      </w:r>
      <w:bookmarkEnd w:id="14"/>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val="0"/>
          <w:bCs/>
          <w:szCs w:val="28"/>
        </w:rPr>
      </w:pPr>
      <w:bookmarkStart w:id="15" w:name="_Toc138627900"/>
      <w:r w:rsidRPr="00ED4424">
        <w:rPr>
          <w:rFonts w:cs="Times New Roman"/>
          <w:bCs/>
          <w:szCs w:val="28"/>
        </w:rPr>
        <w:t>Batasan Masalah</w:t>
      </w:r>
      <w:bookmarkEnd w:id="15"/>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val="0"/>
          <w:bCs/>
          <w:szCs w:val="28"/>
        </w:rPr>
      </w:pPr>
      <w:bookmarkStart w:id="16" w:name="_Toc138627901"/>
      <w:r w:rsidRPr="000770B6">
        <w:rPr>
          <w:rFonts w:cs="Times New Roman"/>
          <w:bCs/>
          <w:szCs w:val="28"/>
        </w:rPr>
        <w:t>Tujuan dan Manfaat Penelitian</w:t>
      </w:r>
      <w:bookmarkEnd w:id="16"/>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17" w:name="_Toc138627902"/>
      <w:r w:rsidRPr="005409FD">
        <w:rPr>
          <w:rFonts w:cs="Times New Roman"/>
          <w:bCs/>
          <w:szCs w:val="28"/>
        </w:rPr>
        <w:t>Metodologi Penelitian</w:t>
      </w:r>
      <w:bookmarkEnd w:id="17"/>
    </w:p>
    <w:p w14:paraId="45952BE3" w14:textId="149FB411" w:rsidR="00BF0C28" w:rsidRDefault="00BF0C28" w:rsidP="00A12812">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3762F76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C13EFB">
        <w:rPr>
          <w:rFonts w:ascii="Times New Roman" w:hAnsi="Times New Roman" w:cs="Times New Roman"/>
          <w:sz w:val="24"/>
          <w:szCs w:val="24"/>
        </w:rPr>
        <w:t>tugas akhir</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p>
    <w:p w14:paraId="1D2E8E71" w14:textId="16C950FE" w:rsidR="00797C21" w:rsidRPr="00A511E8" w:rsidRDefault="00797C21" w:rsidP="00797C21">
      <w:pPr>
        <w:pStyle w:val="Caption"/>
        <w:jc w:val="center"/>
        <w:rPr>
          <w:rFonts w:ascii="Times New Roman" w:hAnsi="Times New Roman" w:cs="Times New Roman"/>
          <w:i w:val="0"/>
          <w:iCs w:val="0"/>
          <w:color w:val="auto"/>
          <w:sz w:val="32"/>
          <w:szCs w:val="32"/>
        </w:rPr>
      </w:pPr>
      <w:bookmarkStart w:id="18" w:name="_Toc138627932"/>
      <w:r w:rsidRPr="00A511E8">
        <w:rPr>
          <w:rFonts w:ascii="Times New Roman" w:hAnsi="Times New Roman" w:cs="Times New Roman"/>
          <w:i w:val="0"/>
          <w:iCs w:val="0"/>
          <w:color w:val="auto"/>
          <w:sz w:val="22"/>
          <w:szCs w:val="22"/>
        </w:rPr>
        <w:t xml:space="preserve">Tabel 1. </w:t>
      </w:r>
      <w:r w:rsidRPr="00A511E8">
        <w:rPr>
          <w:rFonts w:ascii="Times New Roman" w:hAnsi="Times New Roman" w:cs="Times New Roman"/>
          <w:i w:val="0"/>
          <w:iCs w:val="0"/>
          <w:color w:val="auto"/>
          <w:sz w:val="22"/>
          <w:szCs w:val="22"/>
        </w:rPr>
        <w:fldChar w:fldCharType="begin"/>
      </w:r>
      <w:r w:rsidRPr="00A511E8">
        <w:rPr>
          <w:rFonts w:ascii="Times New Roman" w:hAnsi="Times New Roman" w:cs="Times New Roman"/>
          <w:i w:val="0"/>
          <w:iCs w:val="0"/>
          <w:color w:val="auto"/>
          <w:sz w:val="22"/>
          <w:szCs w:val="22"/>
        </w:rPr>
        <w:instrText xml:space="preserve"> SEQ Tabel_1. \* ARABIC </w:instrText>
      </w:r>
      <w:r w:rsidRPr="00A511E8">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1</w:t>
      </w:r>
      <w:r w:rsidRPr="00A511E8">
        <w:rPr>
          <w:rFonts w:ascii="Times New Roman" w:hAnsi="Times New Roman" w:cs="Times New Roman"/>
          <w:i w:val="0"/>
          <w:iCs w:val="0"/>
          <w:color w:val="auto"/>
          <w:sz w:val="22"/>
          <w:szCs w:val="22"/>
        </w:rPr>
        <w:fldChar w:fldCharType="end"/>
      </w:r>
      <w:r w:rsidRPr="00A511E8">
        <w:rPr>
          <w:rFonts w:ascii="Times New Roman" w:hAnsi="Times New Roman" w:cs="Times New Roman"/>
          <w:i w:val="0"/>
          <w:iCs w:val="0"/>
          <w:color w:val="auto"/>
          <w:sz w:val="22"/>
          <w:szCs w:val="22"/>
        </w:rPr>
        <w:t xml:space="preserve"> tabel data penelitian</w:t>
      </w:r>
      <w:bookmarkEnd w:id="18"/>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rsidP="00387269">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p>
    <w:p w14:paraId="239A2D17" w14:textId="7B1000B1"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887CE4">
        <w:rPr>
          <w:rFonts w:ascii="Times New Roman" w:hAnsi="Times New Roman" w:cs="Times New Roman"/>
          <w:color w:val="000000"/>
          <w:sz w:val="24"/>
          <w:szCs w:val="24"/>
        </w:rPr>
        <w:t>:</w:t>
      </w:r>
    </w:p>
    <w:p w14:paraId="546B7CF5" w14:textId="5C15343F" w:rsidR="00887CE4" w:rsidRPr="00887CE4" w:rsidRDefault="00887CE4" w:rsidP="00887CE4">
      <w:pPr>
        <w:pStyle w:val="Caption"/>
        <w:jc w:val="center"/>
        <w:rPr>
          <w:rFonts w:ascii="Times New Roman" w:hAnsi="Times New Roman" w:cs="Times New Roman"/>
          <w:i w:val="0"/>
          <w:iCs w:val="0"/>
          <w:color w:val="auto"/>
          <w:sz w:val="22"/>
          <w:szCs w:val="22"/>
        </w:rPr>
      </w:pPr>
      <w:bookmarkStart w:id="19" w:name="_Toc138627933"/>
      <w:commentRangeStart w:id="20"/>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2</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pelabelan data</w:t>
      </w:r>
      <w:commentRangeEnd w:id="20"/>
      <w:r w:rsidR="003507C8">
        <w:rPr>
          <w:rStyle w:val="CommentReference"/>
          <w:i w:val="0"/>
          <w:iCs w:val="0"/>
          <w:color w:val="auto"/>
        </w:rPr>
        <w:commentReference w:id="20"/>
      </w:r>
      <w:bookmarkEnd w:id="19"/>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6E3ACD">
              <w:rPr>
                <w:rFonts w:ascii="Times New Roman" w:hAnsi="Times New Roman" w:cs="Times New Roman"/>
                <w:sz w:val="24"/>
                <w:szCs w:val="24"/>
              </w:rPr>
              <w:lastRenderedPageBreak/>
              <w:t>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0553704A" w:rsidR="002C3541" w:rsidRPr="00BC69F3"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2</w:t>
      </w:r>
      <w:r w:rsidR="0064399A">
        <w:rPr>
          <w:rFonts w:ascii="Times New Roman" w:hAnsi="Times New Roman" w:cs="Times New Roman"/>
          <w:sz w:val="24"/>
          <w:szCs w:val="24"/>
        </w:rPr>
        <w:t>.</w:t>
      </w:r>
    </w:p>
    <w:p w14:paraId="3D50463A" w14:textId="0A3ABFDB" w:rsidR="00276EF7" w:rsidRPr="00276EF7" w:rsidRDefault="00276EF7" w:rsidP="00276EF7">
      <w:pPr>
        <w:pStyle w:val="Caption"/>
        <w:jc w:val="center"/>
        <w:rPr>
          <w:rFonts w:ascii="Times New Roman" w:hAnsi="Times New Roman" w:cs="Times New Roman"/>
          <w:color w:val="auto"/>
          <w:sz w:val="22"/>
          <w:szCs w:val="22"/>
        </w:rPr>
      </w:pPr>
      <w:bookmarkStart w:id="21" w:name="_Toc138627934"/>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3</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 data</w:t>
      </w:r>
      <w:bookmarkEnd w:id="21"/>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coba.. Tp looks ok nih.. </w:t>
            </w:r>
            <w:r w:rsidRPr="00AC6AB3">
              <w:rPr>
                <w:rFonts w:ascii="Times New Roman" w:hAnsi="Times New Roman" w:cs="Times New Roman"/>
                <w:sz w:val="24"/>
                <w:szCs w:val="24"/>
              </w:rPr>
              <w:lastRenderedPageBreak/>
              <w:t>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lastRenderedPageBreak/>
              <w:t xml:space="preserve">produk original, pengiriman lumayan cepet. belum di coba.. tp looks ok nih.. </w:t>
            </w:r>
            <w:r w:rsidRPr="00AC6AB3">
              <w:rPr>
                <w:rFonts w:ascii="Times New Roman" w:hAnsi="Times New Roman" w:cs="Times New Roman"/>
                <w:sz w:val="24"/>
                <w:szCs w:val="24"/>
              </w:rPr>
              <w:lastRenderedPageBreak/>
              <w:t>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E9DC2C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3236A5D1"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63F7EEEC"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416C8CD4"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FB7B1DF"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85ADF26"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9EA515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lastRenderedPageBreak/>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67C99260" w14:textId="6291FC5D" w:rsidR="00576052" w:rsidRPr="00576052" w:rsidRDefault="00576052" w:rsidP="00576052">
      <w:pPr>
        <w:pStyle w:val="Caption"/>
        <w:jc w:val="center"/>
        <w:rPr>
          <w:rFonts w:ascii="Times New Roman" w:hAnsi="Times New Roman" w:cs="Times New Roman"/>
          <w:color w:val="auto"/>
          <w:sz w:val="32"/>
          <w:szCs w:val="32"/>
        </w:rPr>
      </w:pPr>
      <w:bookmarkStart w:id="22" w:name="_Toc138627935"/>
      <w:r w:rsidRPr="00576052">
        <w:rPr>
          <w:rFonts w:ascii="Times New Roman" w:hAnsi="Times New Roman" w:cs="Times New Roman"/>
          <w:i w:val="0"/>
          <w:iCs w:val="0"/>
          <w:color w:val="auto"/>
          <w:sz w:val="22"/>
          <w:szCs w:val="22"/>
        </w:rPr>
        <w:t xml:space="preserve">Tabel 1. </w:t>
      </w:r>
      <w:r w:rsidRPr="00576052">
        <w:rPr>
          <w:rFonts w:ascii="Times New Roman" w:hAnsi="Times New Roman" w:cs="Times New Roman"/>
          <w:i w:val="0"/>
          <w:iCs w:val="0"/>
          <w:color w:val="auto"/>
          <w:sz w:val="22"/>
          <w:szCs w:val="22"/>
        </w:rPr>
        <w:fldChar w:fldCharType="begin"/>
      </w:r>
      <w:r w:rsidRPr="00576052">
        <w:rPr>
          <w:rFonts w:ascii="Times New Roman" w:hAnsi="Times New Roman" w:cs="Times New Roman"/>
          <w:i w:val="0"/>
          <w:iCs w:val="0"/>
          <w:color w:val="auto"/>
          <w:sz w:val="22"/>
          <w:szCs w:val="22"/>
        </w:rPr>
        <w:instrText xml:space="preserve"> SEQ Tabel_1. \* ARABIC </w:instrText>
      </w:r>
      <w:r w:rsidRPr="00576052">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4</w:t>
      </w:r>
      <w:r w:rsidRPr="00576052">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punctuation removal</w:t>
      </w:r>
      <w:bookmarkEnd w:id="22"/>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w:t>
            </w:r>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F8781E">
              <w:rPr>
                <w:rFonts w:ascii="Times New Roman" w:hAnsi="Times New Roman" w:cs="Times New Roman"/>
                <w:sz w:val="24"/>
                <w:szCs w:val="24"/>
              </w:rPr>
              <w:lastRenderedPageBreak/>
              <w:t>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0DE01DE7"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b)"},"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496F8712" w14:textId="34ACA6FD" w:rsidR="006C376D" w:rsidRPr="006C376D" w:rsidRDefault="006C376D" w:rsidP="006C376D">
      <w:pPr>
        <w:pStyle w:val="Caption"/>
        <w:jc w:val="center"/>
        <w:rPr>
          <w:rFonts w:ascii="Times New Roman" w:hAnsi="Times New Roman" w:cs="Times New Roman"/>
          <w:color w:val="auto"/>
          <w:sz w:val="32"/>
          <w:szCs w:val="32"/>
        </w:rPr>
      </w:pPr>
      <w:bookmarkStart w:id="23" w:name="_Toc138627936"/>
      <w:r w:rsidRPr="006C376D">
        <w:rPr>
          <w:rFonts w:ascii="Times New Roman" w:hAnsi="Times New Roman" w:cs="Times New Roman"/>
          <w:i w:val="0"/>
          <w:iCs w:val="0"/>
          <w:color w:val="auto"/>
          <w:sz w:val="22"/>
          <w:szCs w:val="22"/>
        </w:rPr>
        <w:t xml:space="preserve">Tabel 1. </w:t>
      </w:r>
      <w:r w:rsidRPr="006C376D">
        <w:rPr>
          <w:rFonts w:ascii="Times New Roman" w:hAnsi="Times New Roman" w:cs="Times New Roman"/>
          <w:i w:val="0"/>
          <w:iCs w:val="0"/>
          <w:color w:val="auto"/>
          <w:sz w:val="22"/>
          <w:szCs w:val="22"/>
        </w:rPr>
        <w:fldChar w:fldCharType="begin"/>
      </w:r>
      <w:r w:rsidRPr="006C376D">
        <w:rPr>
          <w:rFonts w:ascii="Times New Roman" w:hAnsi="Times New Roman" w:cs="Times New Roman"/>
          <w:i w:val="0"/>
          <w:iCs w:val="0"/>
          <w:color w:val="auto"/>
          <w:sz w:val="22"/>
          <w:szCs w:val="22"/>
        </w:rPr>
        <w:instrText xml:space="preserve"> SEQ Tabel_1. \* ARABIC </w:instrText>
      </w:r>
      <w:r w:rsidRPr="006C376D">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5</w:t>
      </w:r>
      <w:r w:rsidRPr="006C376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removal stopwords</w:t>
      </w:r>
      <w:bookmarkEnd w:id="23"/>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w:t>
            </w:r>
            <w:r w:rsidRPr="00F8781E">
              <w:rPr>
                <w:rFonts w:ascii="Times New Roman" w:hAnsi="Times New Roman" w:cs="Times New Roman"/>
                <w:sz w:val="24"/>
                <w:szCs w:val="24"/>
              </w:rPr>
              <w:lastRenderedPageBreak/>
              <w:t>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bagus z pesan </w:t>
            </w:r>
            <w:r w:rsidRPr="00973680">
              <w:rPr>
                <w:rFonts w:ascii="Times New Roman" w:hAnsi="Times New Roman" w:cs="Times New Roman"/>
                <w:sz w:val="24"/>
                <w:szCs w:val="24"/>
              </w:rPr>
              <w:lastRenderedPageBreak/>
              <w:t>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3DEF0BC" w:rsidR="000F7CF4" w:rsidRPr="004B5F70" w:rsidRDefault="000F7CF4" w:rsidP="00625282">
      <w:pPr>
        <w:pStyle w:val="ListParagraph"/>
        <w:spacing w:after="0" w:line="360" w:lineRule="auto"/>
        <w:ind w:left="1800"/>
        <w:jc w:val="both"/>
        <w:rPr>
          <w:rFonts w:ascii="Times New Roman" w:hAnsi="Times New Roman" w:cs="Times New Roman"/>
          <w:sz w:val="24"/>
          <w:szCs w:val="24"/>
        </w:rPr>
      </w:pPr>
      <w:bookmarkStart w:id="24"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p>
    <w:p w14:paraId="5C2A378A" w14:textId="08E5538B" w:rsidR="00E95A26" w:rsidRPr="00E95A26" w:rsidRDefault="00E95A26" w:rsidP="00E95A26">
      <w:pPr>
        <w:pStyle w:val="Caption"/>
        <w:jc w:val="center"/>
        <w:rPr>
          <w:rFonts w:ascii="Times New Roman" w:hAnsi="Times New Roman" w:cs="Times New Roman"/>
          <w:color w:val="auto"/>
          <w:sz w:val="22"/>
          <w:szCs w:val="22"/>
        </w:rPr>
      </w:pPr>
      <w:bookmarkStart w:id="25" w:name="_Toc138627937"/>
      <w:r w:rsidRPr="00E95A26">
        <w:rPr>
          <w:rFonts w:ascii="Times New Roman" w:hAnsi="Times New Roman" w:cs="Times New Roman"/>
          <w:i w:val="0"/>
          <w:iCs w:val="0"/>
          <w:color w:val="auto"/>
          <w:sz w:val="22"/>
          <w:szCs w:val="22"/>
        </w:rPr>
        <w:t xml:space="preserve">Tabel 1. </w:t>
      </w:r>
      <w:r w:rsidRPr="00E95A26">
        <w:rPr>
          <w:rFonts w:ascii="Times New Roman" w:hAnsi="Times New Roman" w:cs="Times New Roman"/>
          <w:i w:val="0"/>
          <w:iCs w:val="0"/>
          <w:color w:val="auto"/>
          <w:sz w:val="22"/>
          <w:szCs w:val="22"/>
        </w:rPr>
        <w:fldChar w:fldCharType="begin"/>
      </w:r>
      <w:r w:rsidRPr="00E95A26">
        <w:rPr>
          <w:rFonts w:ascii="Times New Roman" w:hAnsi="Times New Roman" w:cs="Times New Roman"/>
          <w:i w:val="0"/>
          <w:iCs w:val="0"/>
          <w:color w:val="auto"/>
          <w:sz w:val="22"/>
          <w:szCs w:val="22"/>
        </w:rPr>
        <w:instrText xml:space="preserve"> SEQ Tabel_1. \* ARABIC </w:instrText>
      </w:r>
      <w:r w:rsidRPr="00E95A26">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6</w:t>
      </w:r>
      <w:r w:rsidRPr="00E95A26">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stemming</w:t>
      </w:r>
      <w:bookmarkEnd w:id="25"/>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p w14:paraId="239A16B4" w14:textId="77777777" w:rsidR="009C72F6" w:rsidRDefault="009C72F6" w:rsidP="00625282">
      <w:pPr>
        <w:pStyle w:val="ListParagraph"/>
        <w:spacing w:after="0" w:line="360" w:lineRule="auto"/>
        <w:ind w:left="1800"/>
        <w:jc w:val="both"/>
        <w:rPr>
          <w:rFonts w:ascii="Times New Roman" w:hAnsi="Times New Roman" w:cs="Times New Roman"/>
          <w:sz w:val="24"/>
          <w:szCs w:val="24"/>
        </w:rPr>
      </w:pPr>
    </w:p>
    <w:p w14:paraId="4EEF7B68" w14:textId="77777777" w:rsidR="00131CD3" w:rsidRDefault="00131CD3" w:rsidP="00625282">
      <w:pPr>
        <w:pStyle w:val="ListParagraph"/>
        <w:spacing w:after="0" w:line="360" w:lineRule="auto"/>
        <w:ind w:left="1800"/>
        <w:jc w:val="both"/>
        <w:rPr>
          <w:rFonts w:ascii="Times New Roman" w:hAnsi="Times New Roman" w:cs="Times New Roman"/>
          <w:sz w:val="24"/>
          <w:szCs w:val="24"/>
        </w:rPr>
      </w:pPr>
    </w:p>
    <w:p w14:paraId="6A700315" w14:textId="77777777" w:rsidR="007829E1" w:rsidRDefault="007829E1" w:rsidP="00625282">
      <w:pPr>
        <w:pStyle w:val="ListParagraph"/>
        <w:spacing w:after="0" w:line="360" w:lineRule="auto"/>
        <w:ind w:left="1800"/>
        <w:jc w:val="both"/>
        <w:rPr>
          <w:rFonts w:ascii="Times New Roman" w:hAnsi="Times New Roman" w:cs="Times New Roman"/>
          <w:sz w:val="24"/>
          <w:szCs w:val="24"/>
        </w:rPr>
      </w:pPr>
    </w:p>
    <w:bookmarkEnd w:id="24"/>
    <w:p w14:paraId="5F3439D7" w14:textId="6DB22B5E" w:rsidR="007829E1" w:rsidRDefault="007829E1">
      <w:pPr>
        <w:pStyle w:val="ListParagraph"/>
        <w:numPr>
          <w:ilvl w:val="0"/>
          <w:numId w:val="6"/>
        </w:numPr>
        <w:spacing w:after="0" w:line="360" w:lineRule="auto"/>
        <w:jc w:val="both"/>
        <w:rPr>
          <w:rFonts w:ascii="Times New Roman" w:hAnsi="Times New Roman" w:cs="Times New Roman"/>
          <w:sz w:val="24"/>
          <w:szCs w:val="24"/>
        </w:rPr>
      </w:pPr>
      <w:commentRangeStart w:id="26"/>
      <w:r>
        <w:rPr>
          <w:rFonts w:ascii="Times New Roman" w:hAnsi="Times New Roman" w:cs="Times New Roman"/>
          <w:i/>
          <w:iCs/>
          <w:sz w:val="24"/>
          <w:szCs w:val="24"/>
        </w:rPr>
        <w:t>Wordcloud</w:t>
      </w:r>
      <w:commentRangeEnd w:id="26"/>
      <w:r>
        <w:rPr>
          <w:rStyle w:val="CommentReference"/>
        </w:rPr>
        <w:commentReference w:id="26"/>
      </w:r>
    </w:p>
    <w:p w14:paraId="33EA2824" w14:textId="77777777" w:rsidR="007829E1" w:rsidRDefault="007829E1" w:rsidP="007829E1">
      <w:pPr>
        <w:pStyle w:val="ListParagraph"/>
        <w:spacing w:after="0" w:line="360" w:lineRule="auto"/>
        <w:ind w:left="1800"/>
        <w:jc w:val="both"/>
        <w:rPr>
          <w:rFonts w:ascii="Times New Roman" w:hAnsi="Times New Roman" w:cs="Times New Roman"/>
          <w:sz w:val="24"/>
          <w:szCs w:val="24"/>
        </w:rPr>
      </w:pPr>
    </w:p>
    <w:p w14:paraId="3E0CBA1F" w14:textId="6023F9D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3412ECC7" w:rsidR="00517995" w:rsidRPr="00886938"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886938" w:rsidRPr="00886938">
        <w:rPr>
          <w:rFonts w:ascii="Times New Roman" w:hAnsi="Times New Roman" w:cs="Times New Roman"/>
          <w:i/>
          <w:iCs/>
          <w:sz w:val="24"/>
          <w:szCs w:val="24"/>
        </w:rPr>
        <w:t>Term Frequency Inverse Document</w:t>
      </w:r>
      <w:r w:rsidR="00886938">
        <w:rPr>
          <w:rFonts w:ascii="Times New Roman" w:hAnsi="Times New Roman" w:cs="Times New Roman"/>
          <w:sz w:val="24"/>
          <w:szCs w:val="24"/>
        </w:rPr>
        <w:t xml:space="preserve"> di gambar 1.1 dan gambar 1.2</w:t>
      </w:r>
    </w:p>
    <w:tbl>
      <w:tblPr>
        <w:tblStyle w:val="TableGrid"/>
        <w:tblW w:w="0" w:type="auto"/>
        <w:tblInd w:w="1800" w:type="dxa"/>
        <w:tblLook w:val="04A0" w:firstRow="1" w:lastRow="0" w:firstColumn="1" w:lastColumn="0" w:noHBand="0" w:noVBand="1"/>
      </w:tblPr>
      <w:tblGrid>
        <w:gridCol w:w="6127"/>
      </w:tblGrid>
      <w:tr w:rsidR="00F20EFB" w14:paraId="30B070E5" w14:textId="77777777" w:rsidTr="00F20EFB">
        <w:tc>
          <w:tcPr>
            <w:tcW w:w="7927" w:type="dxa"/>
          </w:tcPr>
          <w:p w14:paraId="519A8A17" w14:textId="205F2074" w:rsidR="00F20EFB" w:rsidRDefault="00766264"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B6D8EED" wp14:editId="71000CAF">
                  <wp:simplePos x="0" y="0"/>
                  <wp:positionH relativeFrom="column">
                    <wp:posOffset>526415</wp:posOffset>
                  </wp:positionH>
                  <wp:positionV relativeFrom="paragraph">
                    <wp:posOffset>57150</wp:posOffset>
                  </wp:positionV>
                  <wp:extent cx="2619375" cy="200025"/>
                  <wp:effectExtent l="0" t="0" r="9525" b="9525"/>
                  <wp:wrapSquare wrapText="bothSides"/>
                  <wp:docPr id="150206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anchor>
              </w:drawing>
            </w:r>
          </w:p>
        </w:tc>
      </w:tr>
    </w:tbl>
    <w:p w14:paraId="2DF90314" w14:textId="7C6CC25A" w:rsidR="00F20EFB" w:rsidRDefault="00766264" w:rsidP="004F5AF9">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79B6F58A" wp14:editId="7A2187B0">
                <wp:simplePos x="0" y="0"/>
                <wp:positionH relativeFrom="column">
                  <wp:posOffset>1664970</wp:posOffset>
                </wp:positionH>
                <wp:positionV relativeFrom="paragraph">
                  <wp:posOffset>137160</wp:posOffset>
                </wp:positionV>
                <wp:extent cx="3038475" cy="635"/>
                <wp:effectExtent l="0" t="0" r="9525" b="0"/>
                <wp:wrapSquare wrapText="bothSides"/>
                <wp:docPr id="2090525888"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1BFD224" w14:textId="6E024876" w:rsidR="00766264" w:rsidRPr="00766264" w:rsidRDefault="00766264" w:rsidP="00766264">
                            <w:pPr>
                              <w:pStyle w:val="Caption"/>
                              <w:rPr>
                                <w:rFonts w:ascii="Times New Roman" w:hAnsi="Times New Roman" w:cs="Times New Roman"/>
                                <w:noProof/>
                                <w:color w:val="auto"/>
                                <w:sz w:val="22"/>
                                <w:szCs w:val="22"/>
                              </w:rPr>
                            </w:pPr>
                            <w:bookmarkStart w:id="27" w:name="_Toc138627966"/>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9B6F58A" id="_x0000_t202" coordsize="21600,21600" o:spt="202" path="m,l,21600r21600,l21600,xe">
                <v:stroke joinstyle="miter"/>
                <v:path gradientshapeok="t" o:connecttype="rect"/>
              </v:shapetype>
              <v:shape id="Text Box 1" o:spid="_x0000_s1026" type="#_x0000_t202" style="position:absolute;left:0;text-align:left;margin-left:131.1pt;margin-top:10.8pt;width:239.2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" stroked="f">
                <v:textbox style="mso-fit-shape-to-text:t" inset="0,0,0,0">
                  <w:txbxContent>
                    <w:p w14:paraId="71BFD224" w14:textId="6E024876" w:rsidR="00766264" w:rsidRPr="00766264" w:rsidRDefault="00766264" w:rsidP="00766264">
                      <w:pPr>
                        <w:pStyle w:val="Caption"/>
                        <w:rPr>
                          <w:rFonts w:ascii="Times New Roman" w:hAnsi="Times New Roman" w:cs="Times New Roman"/>
                          <w:noProof/>
                          <w:color w:val="auto"/>
                          <w:sz w:val="22"/>
                          <w:szCs w:val="22"/>
                        </w:rPr>
                      </w:pPr>
                      <w:bookmarkStart w:id="28" w:name="_Toc138627966"/>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28"/>
                    </w:p>
                  </w:txbxContent>
                </v:textbox>
                <w10:wrap type="square"/>
              </v:shape>
            </w:pict>
          </mc:Fallback>
        </mc:AlternateContent>
      </w:r>
    </w:p>
    <w:p w14:paraId="262D5EF0" w14:textId="77777777" w:rsidR="004850B3" w:rsidRDefault="004850B3" w:rsidP="004F5AF9">
      <w:pPr>
        <w:pStyle w:val="ListParagraph"/>
        <w:spacing w:after="0" w:line="360" w:lineRule="auto"/>
        <w:ind w:left="1800"/>
        <w:jc w:val="both"/>
        <w:rPr>
          <w:rFonts w:ascii="Times New Roman" w:hAnsi="Times New Roman" w:cs="Times New Roman"/>
          <w:sz w:val="24"/>
          <w:szCs w:val="24"/>
        </w:rPr>
      </w:pPr>
    </w:p>
    <w:p w14:paraId="0D2CDFD3" w14:textId="5D81B7DF" w:rsidR="00517995" w:rsidRDefault="00215210" w:rsidP="00F646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DA6DF2C" w14:textId="0BA50AE1" w:rsidR="00215210" w:rsidRDefault="00215210" w:rsidP="00215210">
      <w:pPr>
        <w:spacing w:after="0"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bl>
      <w:tblPr>
        <w:tblStyle w:val="TableGrid"/>
        <w:tblW w:w="0" w:type="auto"/>
        <w:tblInd w:w="1838" w:type="dxa"/>
        <w:tblLook w:val="04A0" w:firstRow="1" w:lastRow="0" w:firstColumn="1" w:lastColumn="0" w:noHBand="0" w:noVBand="1"/>
      </w:tblPr>
      <w:tblGrid>
        <w:gridCol w:w="6089"/>
      </w:tblGrid>
      <w:tr w:rsidR="00215210" w14:paraId="62DB3409" w14:textId="77777777" w:rsidTr="00215210">
        <w:tc>
          <w:tcPr>
            <w:tcW w:w="6089" w:type="dxa"/>
          </w:tcPr>
          <w:p w14:paraId="3ECD3E48" w14:textId="396B94CE" w:rsidR="00215210" w:rsidRDefault="00215210" w:rsidP="00215210">
            <w:pPr>
              <w:spacing w:line="360" w:lineRule="auto"/>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28EB09AE" wp14:editId="42A9E098">
                  <wp:simplePos x="0" y="0"/>
                  <wp:positionH relativeFrom="column">
                    <wp:posOffset>816610</wp:posOffset>
                  </wp:positionH>
                  <wp:positionV relativeFrom="paragraph">
                    <wp:posOffset>3175</wp:posOffset>
                  </wp:positionV>
                  <wp:extent cx="1895475" cy="190500"/>
                  <wp:effectExtent l="0" t="0" r="9525" b="0"/>
                  <wp:wrapSquare wrapText="bothSides"/>
                  <wp:docPr id="717943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95475" cy="190500"/>
                          </a:xfrm>
                          <a:prstGeom prst="rect">
                            <a:avLst/>
                          </a:prstGeom>
                          <a:noFill/>
                          <a:ln>
                            <a:noFill/>
                          </a:ln>
                        </pic:spPr>
                      </pic:pic>
                    </a:graphicData>
                  </a:graphic>
                </wp:anchor>
              </w:drawing>
            </w:r>
          </w:p>
        </w:tc>
      </w:tr>
    </w:tbl>
    <w:p w14:paraId="3DDCC547" w14:textId="6F3870FC" w:rsidR="00215210" w:rsidRDefault="00215210" w:rsidP="00215210">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15F1930E" wp14:editId="0480A020">
                <wp:simplePos x="0" y="0"/>
                <wp:positionH relativeFrom="column">
                  <wp:posOffset>1893570</wp:posOffset>
                </wp:positionH>
                <wp:positionV relativeFrom="paragraph">
                  <wp:posOffset>105410</wp:posOffset>
                </wp:positionV>
                <wp:extent cx="2790825" cy="635"/>
                <wp:effectExtent l="0" t="0" r="9525" b="0"/>
                <wp:wrapSquare wrapText="bothSides"/>
                <wp:docPr id="806825936" name="Text Box 1"/>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494705BC" w14:textId="3B5B201D" w:rsidR="00215210" w:rsidRPr="00215210" w:rsidRDefault="00215210" w:rsidP="00215210">
                            <w:pPr>
                              <w:pStyle w:val="Caption"/>
                              <w:rPr>
                                <w:rFonts w:ascii="Times New Roman" w:hAnsi="Times New Roman" w:cs="Times New Roman"/>
                                <w:noProof/>
                                <w:color w:val="auto"/>
                                <w:sz w:val="22"/>
                                <w:szCs w:val="22"/>
                              </w:rPr>
                            </w:pPr>
                            <w:bookmarkStart w:id="29" w:name="_Toc138627967"/>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2</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F1930E" id="_x0000_s1027" type="#_x0000_t202" style="position:absolute;margin-left:149.1pt;margin-top:8.3pt;width:219.7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" stroked="f">
                <v:textbox style="mso-fit-shape-to-text:t" inset="0,0,0,0">
                  <w:txbxContent>
                    <w:p w14:paraId="494705BC" w14:textId="3B5B201D" w:rsidR="00215210" w:rsidRPr="00215210" w:rsidRDefault="00215210" w:rsidP="00215210">
                      <w:pPr>
                        <w:pStyle w:val="Caption"/>
                        <w:rPr>
                          <w:rFonts w:ascii="Times New Roman" w:hAnsi="Times New Roman" w:cs="Times New Roman"/>
                          <w:noProof/>
                          <w:color w:val="auto"/>
                          <w:sz w:val="22"/>
                          <w:szCs w:val="22"/>
                        </w:rPr>
                      </w:pPr>
                      <w:bookmarkStart w:id="30" w:name="_Toc138627967"/>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2</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30"/>
                    </w:p>
                  </w:txbxContent>
                </v:textbox>
                <w10:wrap type="square"/>
              </v:shape>
            </w:pict>
          </mc:Fallback>
        </mc:AlternateContent>
      </w:r>
    </w:p>
    <w:p w14:paraId="2BB90B4B" w14:textId="5057E354" w:rsidR="00766264" w:rsidRDefault="00766264" w:rsidP="002A612D">
      <w:pPr>
        <w:spacing w:after="0" w:line="360" w:lineRule="auto"/>
        <w:jc w:val="center"/>
        <w:rPr>
          <w:rFonts w:ascii="Times New Roman" w:hAnsi="Times New Roman" w:cs="Times New Roman"/>
          <w:sz w:val="24"/>
          <w:szCs w:val="24"/>
        </w:rPr>
      </w:pPr>
    </w:p>
    <w:p w14:paraId="0CB33534" w14:textId="77777777" w:rsidR="002A612D" w:rsidRDefault="002A612D" w:rsidP="002A612D">
      <w:pPr>
        <w:pStyle w:val="Caption"/>
        <w:jc w:val="center"/>
      </w:pPr>
    </w:p>
    <w:p w14:paraId="19769AC5" w14:textId="35E82E77" w:rsidR="00927B46" w:rsidRPr="002A612D" w:rsidRDefault="002A612D" w:rsidP="002A612D">
      <w:pPr>
        <w:pStyle w:val="Caption"/>
        <w:jc w:val="center"/>
        <w:rPr>
          <w:rFonts w:ascii="Times New Roman" w:hAnsi="Times New Roman" w:cs="Times New Roman"/>
          <w:sz w:val="24"/>
          <w:szCs w:val="24"/>
        </w:rPr>
      </w:pPr>
      <w:bookmarkStart w:id="31" w:name="_Toc138627938"/>
      <w:commentRangeStart w:id="32"/>
      <w:r w:rsidRPr="002A612D">
        <w:rPr>
          <w:rFonts w:ascii="Times New Roman" w:hAnsi="Times New Roman" w:cs="Times New Roman"/>
          <w:i w:val="0"/>
          <w:iCs w:val="0"/>
          <w:color w:val="auto"/>
          <w:sz w:val="22"/>
          <w:szCs w:val="22"/>
        </w:rPr>
        <w:t xml:space="preserve">Tabel 1. </w:t>
      </w:r>
      <w:r w:rsidRPr="002A612D">
        <w:rPr>
          <w:rFonts w:ascii="Times New Roman" w:hAnsi="Times New Roman" w:cs="Times New Roman"/>
          <w:i w:val="0"/>
          <w:iCs w:val="0"/>
          <w:color w:val="auto"/>
          <w:sz w:val="22"/>
          <w:szCs w:val="22"/>
        </w:rPr>
        <w:fldChar w:fldCharType="begin"/>
      </w:r>
      <w:r w:rsidRPr="002A612D">
        <w:rPr>
          <w:rFonts w:ascii="Times New Roman" w:hAnsi="Times New Roman" w:cs="Times New Roman"/>
          <w:i w:val="0"/>
          <w:iCs w:val="0"/>
          <w:color w:val="auto"/>
          <w:sz w:val="22"/>
          <w:szCs w:val="22"/>
        </w:rPr>
        <w:instrText xml:space="preserve"> SEQ Tabel_1. \* ARABIC </w:instrText>
      </w:r>
      <w:r w:rsidRPr="002A612D">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7</w:t>
      </w:r>
      <w:r w:rsidRPr="002A612D">
        <w:rPr>
          <w:rFonts w:ascii="Times New Roman" w:hAnsi="Times New Roman" w:cs="Times New Roman"/>
          <w:i w:val="0"/>
          <w:iCs w:val="0"/>
          <w:color w:val="auto"/>
          <w:sz w:val="22"/>
          <w:szCs w:val="22"/>
        </w:rPr>
        <w:fldChar w:fldCharType="end"/>
      </w:r>
      <w: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End w:id="32"/>
      <w:r w:rsidR="003507C8">
        <w:rPr>
          <w:rStyle w:val="CommentReference"/>
          <w:i w:val="0"/>
          <w:iCs w:val="0"/>
          <w:color w:val="auto"/>
        </w:rPr>
        <w:commentReference w:id="32"/>
      </w:r>
      <w:bookmarkEnd w:id="31"/>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33"/>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33"/>
            <w:r w:rsidR="00E31816">
              <w:rPr>
                <w:rStyle w:val="CommentReference"/>
              </w:rPr>
              <w:commentReference w:id="33"/>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34"/>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34"/>
            <w:r w:rsidR="00124A0D">
              <w:rPr>
                <w:rStyle w:val="CommentReference"/>
              </w:rPr>
              <w:commentReference w:id="34"/>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35"/>
            <w:commentRangeEnd w:id="35"/>
            <w:r>
              <w:rPr>
                <w:rStyle w:val="CommentReference"/>
              </w:rPr>
              <w:commentReference w:id="35"/>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4"/>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w:t>
      </w:r>
      <w:r w:rsidR="00FB7FD3">
        <w:rPr>
          <w:rFonts w:ascii="Times New Roman" w:hAnsi="Times New Roman" w:cs="Times New Roman"/>
          <w:sz w:val="24"/>
          <w:szCs w:val="24"/>
        </w:rPr>
        <w:lastRenderedPageBreak/>
        <w:t xml:space="preserve">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7C1D8730" w:rsidR="007A1897" w:rsidRDefault="002E2BFB"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0DC26B31" wp14:editId="29F4611A">
                <wp:simplePos x="0" y="0"/>
                <wp:positionH relativeFrom="column">
                  <wp:posOffset>2042160</wp:posOffset>
                </wp:positionH>
                <wp:positionV relativeFrom="paragraph">
                  <wp:posOffset>45085</wp:posOffset>
                </wp:positionV>
                <wp:extent cx="1965960" cy="635"/>
                <wp:effectExtent l="0" t="0" r="0" b="0"/>
                <wp:wrapSquare wrapText="bothSides"/>
                <wp:docPr id="1372099014"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208F4A82" w14:textId="5F8556A5"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36" w:name="_Toc138627968"/>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3</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36"/>
                            <w:r w:rsidR="00430390">
                              <w:rPr>
                                <w:rFonts w:ascii="Times New Roman" w:hAnsi="Times New Roman" w:cs="Times New Roman"/>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26B31" id="_x0000_s1028" type="#_x0000_t202" style="position:absolute;left:0;text-align:left;margin-left:160.8pt;margin-top:3.55pt;width:154.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juKGQIAAD8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" stroked="f">
                <v:textbox style="mso-fit-shape-to-text:t" inset="0,0,0,0">
                  <w:txbxContent>
                    <w:p w14:paraId="208F4A82" w14:textId="5F8556A5"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37" w:name="_Toc138627968"/>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3</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37"/>
                      <w:r w:rsidR="00430390">
                        <w:rPr>
                          <w:rFonts w:ascii="Times New Roman" w:hAnsi="Times New Roman" w:cs="Times New Roman"/>
                          <w:color w:val="auto"/>
                          <w:sz w:val="22"/>
                          <w:szCs w:val="22"/>
                        </w:rPr>
                        <w:t xml:space="preserve"> </w:t>
                      </w:r>
                    </w:p>
                  </w:txbxContent>
                </v:textbox>
                <w10:wrap type="square"/>
              </v:shape>
            </w:pict>
          </mc:Fallback>
        </mc:AlternateContent>
      </w:r>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CC3575C" w:rsidR="0088213F" w:rsidRDefault="00D00817"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3056" behindDoc="0" locked="0" layoutInCell="1" allowOverlap="1" wp14:anchorId="71336653" wp14:editId="2893DF7B">
                <wp:simplePos x="0" y="0"/>
                <wp:positionH relativeFrom="column">
                  <wp:posOffset>1341120</wp:posOffset>
                </wp:positionH>
                <wp:positionV relativeFrom="paragraph">
                  <wp:posOffset>207010</wp:posOffset>
                </wp:positionV>
                <wp:extent cx="3512820" cy="635"/>
                <wp:effectExtent l="0" t="0" r="0" b="0"/>
                <wp:wrapSquare wrapText="bothSides"/>
                <wp:docPr id="647210711"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C0D4168" w14:textId="721EFEA9"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38" w:name="_Toc138627969"/>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4</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336653" id="_x0000_s1029" type="#_x0000_t202" style="position:absolute;left:0;text-align:left;margin-left:105.6pt;margin-top:16.3pt;width:27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" stroked="f">
                <v:textbox style="mso-fit-shape-to-text:t" inset="0,0,0,0">
                  <w:txbxContent>
                    <w:p w14:paraId="7C0D4168" w14:textId="721EFEA9"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39" w:name="_Toc138627969"/>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4</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39"/>
                    </w:p>
                  </w:txbxContent>
                </v:textbox>
                <w10:wrap type="square"/>
              </v:shape>
            </w:pict>
          </mc:Fallback>
        </mc:AlternateContent>
      </w:r>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17F42A38"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3</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4</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31DBB3D2" w14:textId="76BFA151"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11251672" w14:textId="77777777" w:rsidR="008C37D3" w:rsidRPr="0062618F" w:rsidRDefault="008C37D3" w:rsidP="00E55AFB">
      <w:pPr>
        <w:pStyle w:val="ListParagraph"/>
        <w:spacing w:after="0" w:line="360" w:lineRule="auto"/>
        <w:ind w:left="2520"/>
        <w:jc w:val="both"/>
        <w:rPr>
          <w:rFonts w:ascii="Times New Roman" w:hAnsi="Times New Roman" w:cs="Times New Roman"/>
          <w:sz w:val="24"/>
          <w:szCs w:val="24"/>
        </w:rPr>
      </w:pPr>
    </w:p>
    <w:p w14:paraId="7F764929" w14:textId="3B675ED5" w:rsidR="00927B46" w:rsidRPr="003507C8" w:rsidRDefault="003507C8" w:rsidP="003507C8">
      <w:pPr>
        <w:pStyle w:val="Caption"/>
        <w:jc w:val="center"/>
        <w:rPr>
          <w:rFonts w:ascii="Times New Roman" w:hAnsi="Times New Roman" w:cs="Times New Roman"/>
          <w:color w:val="auto"/>
          <w:sz w:val="32"/>
          <w:szCs w:val="32"/>
        </w:rPr>
      </w:pPr>
      <w:bookmarkStart w:id="40" w:name="_Toc138627939"/>
      <w:r w:rsidRPr="003507C8">
        <w:rPr>
          <w:rFonts w:ascii="Times New Roman" w:hAnsi="Times New Roman" w:cs="Times New Roman"/>
          <w:i w:val="0"/>
          <w:iCs w:val="0"/>
          <w:color w:val="auto"/>
          <w:sz w:val="22"/>
          <w:szCs w:val="22"/>
        </w:rPr>
        <w:t xml:space="preserve">Tabel 1. </w:t>
      </w:r>
      <w:r w:rsidRPr="003507C8">
        <w:rPr>
          <w:rFonts w:ascii="Times New Roman" w:hAnsi="Times New Roman" w:cs="Times New Roman"/>
          <w:i w:val="0"/>
          <w:iCs w:val="0"/>
          <w:color w:val="auto"/>
          <w:sz w:val="22"/>
          <w:szCs w:val="22"/>
        </w:rPr>
        <w:fldChar w:fldCharType="begin"/>
      </w:r>
      <w:r w:rsidRPr="003507C8">
        <w:rPr>
          <w:rFonts w:ascii="Times New Roman" w:hAnsi="Times New Roman" w:cs="Times New Roman"/>
          <w:i w:val="0"/>
          <w:iCs w:val="0"/>
          <w:color w:val="auto"/>
          <w:sz w:val="22"/>
          <w:szCs w:val="22"/>
        </w:rPr>
        <w:instrText xml:space="preserve"> SEQ Tabel_1. \* ARABIC </w:instrText>
      </w:r>
      <w:r w:rsidRPr="003507C8">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8</w:t>
      </w:r>
      <w:r w:rsidRPr="003507C8">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term frequency inverse document</w:t>
      </w:r>
      <w:bookmarkEnd w:id="40"/>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lastRenderedPageBreak/>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1"/>
            <w:commentRangeEnd w:id="41"/>
            <w:r>
              <w:rPr>
                <w:rStyle w:val="CommentReference"/>
              </w:rPr>
              <w:commentReference w:id="41"/>
            </w:r>
            <w:commentRangeStart w:id="42"/>
            <w:commentRangeEnd w:id="42"/>
            <w:r>
              <w:rPr>
                <w:rStyle w:val="CommentReference"/>
              </w:rPr>
              <w:commentReference w:id="42"/>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p w14:paraId="6BA95AE7" w14:textId="3AFBA23D" w:rsidR="002623CE" w:rsidRDefault="00000000" w:rsidP="002623CE">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nyamandamasalah</m:t>
                  </m:r>
                </m:e>
              </m:d>
            </m:sub>
          </m:sSub>
          <m:r>
            <w:rPr>
              <w:rFonts w:ascii="Cambria Math" w:hAnsi="Cambria Math" w:cs="Times New Roman"/>
              <w:sz w:val="24"/>
              <w:szCs w:val="24"/>
            </w:rPr>
            <m:t>=</m:t>
          </m:r>
        </m:oMath>
      </m:oMathPara>
    </w:p>
    <w:p w14:paraId="5B113DC3" w14:textId="77777777" w:rsidR="002623CE" w:rsidRPr="00325553" w:rsidRDefault="002623CE" w:rsidP="002623CE">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3F7B46C5" w14:textId="77777777" w:rsidR="002623CE" w:rsidRPr="00573E9D" w:rsidRDefault="002623CE" w:rsidP="002623CE">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7756C0BD" w14:textId="6C889C21" w:rsidR="002623CE" w:rsidRDefault="00000000" w:rsidP="002623CE">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kainx dan recomennded</m:t>
                  </m:r>
                </m:e>
              </m:d>
            </m:sub>
          </m:sSub>
          <m:r>
            <w:rPr>
              <w:rFonts w:ascii="Cambria Math" w:hAnsi="Cambria Math" w:cs="Times New Roman"/>
              <w:sz w:val="24"/>
              <w:szCs w:val="24"/>
            </w:rPr>
            <m:t>=</m:t>
          </m:r>
        </m:oMath>
      </m:oMathPara>
    </w:p>
    <w:p w14:paraId="562D164F" w14:textId="010E49B8" w:rsidR="002623CE" w:rsidRPr="00325553" w:rsidRDefault="002623CE" w:rsidP="002623CE">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r>
        <w:rPr>
          <w:rFonts w:ascii="Times New Roman" w:eastAsiaTheme="minorEastAsia" w:hAnsi="Times New Roman" w:cs="Times New Roman"/>
          <w:sz w:val="24"/>
          <w:szCs w:val="24"/>
        </w:rPr>
        <w:t xml:space="preserve"> </w:t>
      </w:r>
    </w:p>
    <w:p w14:paraId="1C3C5BDF" w14:textId="779E2FC3" w:rsidR="00720775" w:rsidRPr="00573E9D" w:rsidRDefault="002623CE" w:rsidP="00720775">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4C7E0471" w14:textId="77777777" w:rsidR="002623CE" w:rsidRDefault="002623CE" w:rsidP="006738D7">
      <w:pPr>
        <w:pStyle w:val="Caption"/>
        <w:rPr>
          <w:rFonts w:ascii="Times New Roman" w:hAnsi="Times New Roman" w:cs="Times New Roman"/>
          <w:i w:val="0"/>
          <w:iCs w:val="0"/>
          <w:color w:val="auto"/>
          <w:sz w:val="22"/>
          <w:szCs w:val="22"/>
        </w:rPr>
      </w:pPr>
    </w:p>
    <w:p w14:paraId="31D3DA40" w14:textId="22CD0857" w:rsidR="003507C8" w:rsidRPr="002623CE" w:rsidRDefault="002623CE" w:rsidP="002623CE">
      <w:pPr>
        <w:pStyle w:val="Caption"/>
        <w:jc w:val="center"/>
        <w:rPr>
          <w:rFonts w:ascii="Times New Roman" w:hAnsi="Times New Roman" w:cs="Times New Roman"/>
          <w:i w:val="0"/>
          <w:iCs w:val="0"/>
          <w:color w:val="auto"/>
          <w:sz w:val="32"/>
          <w:szCs w:val="32"/>
        </w:rPr>
      </w:pPr>
      <w:bookmarkStart w:id="43" w:name="_Toc138627940"/>
      <w:r w:rsidRPr="002623CE">
        <w:rPr>
          <w:rFonts w:ascii="Times New Roman" w:hAnsi="Times New Roman" w:cs="Times New Roman"/>
          <w:i w:val="0"/>
          <w:iCs w:val="0"/>
          <w:color w:val="auto"/>
          <w:sz w:val="22"/>
          <w:szCs w:val="22"/>
        </w:rPr>
        <w:t xml:space="preserve">Tabel 1. </w:t>
      </w:r>
      <w:r w:rsidRPr="002623CE">
        <w:rPr>
          <w:rFonts w:ascii="Times New Roman" w:hAnsi="Times New Roman" w:cs="Times New Roman"/>
          <w:i w:val="0"/>
          <w:iCs w:val="0"/>
          <w:color w:val="auto"/>
          <w:sz w:val="22"/>
          <w:szCs w:val="22"/>
        </w:rPr>
        <w:fldChar w:fldCharType="begin"/>
      </w:r>
      <w:r w:rsidRPr="002623CE">
        <w:rPr>
          <w:rFonts w:ascii="Times New Roman" w:hAnsi="Times New Roman" w:cs="Times New Roman"/>
          <w:i w:val="0"/>
          <w:iCs w:val="0"/>
          <w:color w:val="auto"/>
          <w:sz w:val="22"/>
          <w:szCs w:val="22"/>
        </w:rPr>
        <w:instrText xml:space="preserve"> SEQ Tabel_1. \* ARABIC </w:instrText>
      </w:r>
      <w:r w:rsidRPr="002623CE">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9</w:t>
      </w:r>
      <w:r w:rsidRPr="002623CE">
        <w:rPr>
          <w:rFonts w:ascii="Times New Roman" w:hAnsi="Times New Roman" w:cs="Times New Roman"/>
          <w:i w:val="0"/>
          <w:iCs w:val="0"/>
          <w:color w:val="auto"/>
          <w:sz w:val="22"/>
          <w:szCs w:val="22"/>
        </w:rPr>
        <w:fldChar w:fldCharType="end"/>
      </w:r>
      <w:r w:rsidRPr="002623CE">
        <w:rPr>
          <w:rFonts w:ascii="Times New Roman" w:hAnsi="Times New Roman" w:cs="Times New Roman"/>
          <w:i w:val="0"/>
          <w:iCs w:val="0"/>
          <w:color w:val="auto"/>
          <w:sz w:val="22"/>
          <w:szCs w:val="22"/>
        </w:rPr>
        <w:t xml:space="preserve"> tabel normalisasi</w:t>
      </w:r>
      <w:bookmarkEnd w:id="43"/>
    </w:p>
    <w:tbl>
      <w:tblPr>
        <w:tblStyle w:val="TableGrid"/>
        <w:tblW w:w="0" w:type="auto"/>
        <w:tblInd w:w="1080" w:type="dxa"/>
        <w:tblLook w:val="04A0" w:firstRow="1" w:lastRow="0" w:firstColumn="1" w:lastColumn="0" w:noHBand="0" w:noVBand="1"/>
      </w:tblPr>
      <w:tblGrid>
        <w:gridCol w:w="1394"/>
        <w:gridCol w:w="2037"/>
        <w:gridCol w:w="2037"/>
        <w:gridCol w:w="1379"/>
      </w:tblGrid>
      <w:tr w:rsidR="003507C8" w14:paraId="323781F2" w14:textId="77777777" w:rsidTr="007B01F5">
        <w:tc>
          <w:tcPr>
            <w:tcW w:w="1522"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44"/>
            <w:r>
              <w:rPr>
                <w:rFonts w:ascii="Times New Roman" w:hAnsi="Times New Roman" w:cs="Times New Roman"/>
                <w:sz w:val="24"/>
                <w:szCs w:val="24"/>
              </w:rPr>
              <w:t>Kata</w:t>
            </w:r>
          </w:p>
        </w:tc>
        <w:tc>
          <w:tcPr>
            <w:tcW w:w="2234"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34"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857"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7B01F5">
        <w:tc>
          <w:tcPr>
            <w:tcW w:w="1522"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234"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34"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7B01F5">
        <w:tc>
          <w:tcPr>
            <w:tcW w:w="1522"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234"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5"/>
            <w:commentRangeEnd w:id="45"/>
            <w:r>
              <w:rPr>
                <w:rStyle w:val="CommentReference"/>
              </w:rPr>
              <w:commentReference w:id="45"/>
            </w:r>
            <w:commentRangeStart w:id="46"/>
            <w:commentRangeEnd w:id="46"/>
            <w:r>
              <w:rPr>
                <w:rStyle w:val="CommentReference"/>
              </w:rPr>
              <w:commentReference w:id="46"/>
            </w:r>
          </w:p>
        </w:tc>
      </w:tr>
      <w:tr w:rsidR="007B01F5" w14:paraId="310FD455" w14:textId="77777777" w:rsidTr="007B01F5">
        <w:tc>
          <w:tcPr>
            <w:tcW w:w="1522"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234"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7B01F5">
        <w:tc>
          <w:tcPr>
            <w:tcW w:w="1522"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234"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34"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44"/>
            <w:r w:rsidR="003C5701">
              <w:rPr>
                <w:rStyle w:val="CommentReference"/>
              </w:rPr>
              <w:commentReference w:id="44"/>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1211451E"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0 negatif: </w:t>
      </w:r>
      <w:r>
        <w:rPr>
          <w:rFonts w:ascii="Times New Roman" w:hAnsi="Times New Roman" w:cs="Times New Roman"/>
          <w:sz w:val="24"/>
          <w:szCs w:val="24"/>
        </w:rPr>
        <w:tab/>
      </w:r>
    </w:p>
    <w:p w14:paraId="3B953CC8" w14:textId="2D3DD238" w:rsidR="00716957" w:rsidRDefault="00716957" w:rsidP="00716957">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716957" w14:paraId="5B97FA65" w14:textId="77777777" w:rsidTr="00716957">
        <w:tc>
          <w:tcPr>
            <w:tcW w:w="7927" w:type="dxa"/>
          </w:tcPr>
          <w:p w14:paraId="70467F8B" w14:textId="7DD95972" w:rsidR="00716957" w:rsidRDefault="00716957" w:rsidP="00716957">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4080" behindDoc="0" locked="0" layoutInCell="1" allowOverlap="1" wp14:anchorId="69926D34" wp14:editId="2379EB81">
                  <wp:simplePos x="0" y="0"/>
                  <wp:positionH relativeFrom="column">
                    <wp:posOffset>1010285</wp:posOffset>
                  </wp:positionH>
                  <wp:positionV relativeFrom="paragraph">
                    <wp:posOffset>38735</wp:posOffset>
                  </wp:positionV>
                  <wp:extent cx="2941320" cy="556260"/>
                  <wp:effectExtent l="0" t="0" r="0" b="0"/>
                  <wp:wrapSquare wrapText="bothSides"/>
                  <wp:docPr id="437012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2C89A96D" w14:textId="137F72F5" w:rsidR="00716957" w:rsidRDefault="00B615BD" w:rsidP="00716957">
      <w:pPr>
        <w:pStyle w:val="ListParagraph"/>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96128" behindDoc="0" locked="0" layoutInCell="1" allowOverlap="1" wp14:anchorId="544EB73D" wp14:editId="50243926">
                <wp:simplePos x="0" y="0"/>
                <wp:positionH relativeFrom="column">
                  <wp:posOffset>1082040</wp:posOffset>
                </wp:positionH>
                <wp:positionV relativeFrom="paragraph">
                  <wp:posOffset>161290</wp:posOffset>
                </wp:positionV>
                <wp:extent cx="2941320" cy="635"/>
                <wp:effectExtent l="0" t="0" r="0" b="0"/>
                <wp:wrapSquare wrapText="bothSides"/>
                <wp:docPr id="1676414512"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3442B770" w14:textId="64F13DE4"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47" w:name="_Toc138627970"/>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5</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4EB73D" id="_x0000_s1030" type="#_x0000_t202" style="position:absolute;left:0;text-align:left;margin-left:85.2pt;margin-top:12.7pt;width:231.6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" stroked="f">
                <v:textbox style="mso-fit-shape-to-text:t" inset="0,0,0,0">
                  <w:txbxContent>
                    <w:p w14:paraId="3442B770" w14:textId="64F13DE4"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48" w:name="_Toc138627970"/>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5</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48"/>
                    </w:p>
                  </w:txbxContent>
                </v:textbox>
                <w10:wrap type="square"/>
              </v:shape>
            </w:pict>
          </mc:Fallback>
        </mc:AlternateContent>
      </w:r>
      <w:r w:rsidR="00BD7364">
        <w:rPr>
          <w:rFonts w:ascii="Times New Roman" w:hAnsi="Times New Roman" w:cs="Times New Roman"/>
          <w:sz w:val="24"/>
          <w:szCs w:val="24"/>
        </w:rPr>
        <w:t xml:space="preserve"> </w:t>
      </w:r>
    </w:p>
    <w:p w14:paraId="47EC2EA1"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029EFAA3" w14:textId="0E2BDCCE" w:rsidR="00716957" w:rsidRDefault="00716957" w:rsidP="00716957">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w:t>
      </w:r>
      <w:r w:rsidR="00BD7364">
        <w:rPr>
          <w:rFonts w:ascii="Times New Roman" w:hAnsi="Times New Roman" w:cs="Times New Roman"/>
          <w:sz w:val="24"/>
          <w:szCs w:val="24"/>
        </w:rPr>
        <w:t>0</w:t>
      </w:r>
      <w:r>
        <w:rPr>
          <w:rFonts w:ascii="Times New Roman" w:hAnsi="Times New Roman" w:cs="Times New Roman"/>
          <w:sz w:val="24"/>
          <w:szCs w:val="24"/>
        </w:rPr>
        <w:t>negatif:</w:t>
      </w:r>
      <w:r>
        <w:rPr>
          <w:rFonts w:ascii="Times New Roman" w:hAnsi="Times New Roman" w:cs="Times New Roman"/>
          <w:sz w:val="24"/>
          <w:szCs w:val="24"/>
        </w:rPr>
        <w:tab/>
      </w:r>
    </w:p>
    <w:p w14:paraId="2801E79A"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Gini impurity &gt; </w:t>
      </w:r>
      <w:r w:rsidRPr="00CB0D52">
        <w:rPr>
          <w:rFonts w:ascii="Times New Roman" w:hAnsi="Times New Roman" w:cs="Times New Roman"/>
          <w:sz w:val="24"/>
          <w:szCs w:val="24"/>
        </w:rPr>
        <w:t>0</w:t>
      </w:r>
      <w:r>
        <w:rPr>
          <w:rFonts w:ascii="Times New Roman" w:hAnsi="Times New Roman" w:cs="Times New Roman"/>
          <w:sz w:val="24"/>
          <w:szCs w:val="24"/>
        </w:rPr>
        <w:t>,</w:t>
      </w:r>
      <w:r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14A5B3F3" w14:textId="77777777" w:rsidR="00BD7364" w:rsidRDefault="00BD7364" w:rsidP="00716957">
      <w:pPr>
        <w:pStyle w:val="ListParagraph"/>
        <w:spacing w:after="0" w:line="360" w:lineRule="auto"/>
        <w:ind w:left="0"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D7364" w14:paraId="35B0389E" w14:textId="77777777" w:rsidTr="00BD7364">
        <w:tc>
          <w:tcPr>
            <w:tcW w:w="7927" w:type="dxa"/>
          </w:tcPr>
          <w:p w14:paraId="73EBBCA0" w14:textId="74914440" w:rsidR="00BD7364" w:rsidRDefault="00BD7364" w:rsidP="00BD736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8176" behindDoc="0" locked="0" layoutInCell="1" allowOverlap="1" wp14:anchorId="14899BF8" wp14:editId="7B219BD8">
                  <wp:simplePos x="0" y="0"/>
                  <wp:positionH relativeFrom="column">
                    <wp:posOffset>804545</wp:posOffset>
                  </wp:positionH>
                  <wp:positionV relativeFrom="paragraph">
                    <wp:posOffset>18415</wp:posOffset>
                  </wp:positionV>
                  <wp:extent cx="2941320" cy="556260"/>
                  <wp:effectExtent l="0" t="0" r="0" b="0"/>
                  <wp:wrapSquare wrapText="bothSides"/>
                  <wp:docPr id="1059871415" name="Picture 105987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69D5FCAC" w14:textId="2B893ABE" w:rsidR="00B62C6A" w:rsidRDefault="00B62C6A" w:rsidP="00B62C6A">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62C6051B" wp14:editId="674BCB13">
                <wp:simplePos x="0" y="0"/>
                <wp:positionH relativeFrom="column">
                  <wp:posOffset>975360</wp:posOffset>
                </wp:positionH>
                <wp:positionV relativeFrom="paragraph">
                  <wp:posOffset>87630</wp:posOffset>
                </wp:positionV>
                <wp:extent cx="2941320" cy="635"/>
                <wp:effectExtent l="0" t="0" r="0" b="0"/>
                <wp:wrapSquare wrapText="bothSides"/>
                <wp:docPr id="472999168"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13C0D6F4" w14:textId="4E12B39E" w:rsidR="00B62C6A" w:rsidRPr="00B62C6A" w:rsidRDefault="00B62C6A" w:rsidP="00B62C6A">
                            <w:pPr>
                              <w:pStyle w:val="Caption"/>
                              <w:jc w:val="center"/>
                              <w:rPr>
                                <w:i w:val="0"/>
                                <w:iCs w:val="0"/>
                                <w:noProof/>
                              </w:rPr>
                            </w:pPr>
                            <w:bookmarkStart w:id="49" w:name="_Toc138627971"/>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6</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6051B" id="_x0000_s1031" type="#_x0000_t202" style="position:absolute;left:0;text-align:left;margin-left:76.8pt;margin-top:6.9pt;width:231.6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a8HGQIAAD8EAAAOAAAAZHJzL2Uyb0RvYy54bWysU8Fu2zAMvQ/YPwi6L07Srdi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" stroked="f">
                <v:textbox style="mso-fit-shape-to-text:t" inset="0,0,0,0">
                  <w:txbxContent>
                    <w:p w14:paraId="13C0D6F4" w14:textId="4E12B39E" w:rsidR="00B62C6A" w:rsidRPr="00B62C6A" w:rsidRDefault="00B62C6A" w:rsidP="00B62C6A">
                      <w:pPr>
                        <w:pStyle w:val="Caption"/>
                        <w:jc w:val="center"/>
                        <w:rPr>
                          <w:i w:val="0"/>
                          <w:iCs w:val="0"/>
                          <w:noProof/>
                        </w:rPr>
                      </w:pPr>
                      <w:bookmarkStart w:id="50" w:name="_Toc138627971"/>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6</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50"/>
                    </w:p>
                  </w:txbxContent>
                </v:textbox>
                <w10:wrap type="square"/>
              </v:shape>
            </w:pict>
          </mc:Fallback>
        </mc:AlternateContent>
      </w:r>
    </w:p>
    <w:p w14:paraId="505CCADE" w14:textId="296EEB7E" w:rsidR="00B62C6A" w:rsidRDefault="00B62C6A" w:rsidP="00B62C6A">
      <w:pPr>
        <w:spacing w:after="0" w:line="360" w:lineRule="auto"/>
        <w:jc w:val="both"/>
        <w:rPr>
          <w:rFonts w:ascii="Times New Roman" w:hAnsi="Times New Roman" w:cs="Times New Roman"/>
          <w:sz w:val="24"/>
          <w:szCs w:val="24"/>
        </w:rPr>
      </w:pP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2D7E6BD8" w:rsidR="006775A6" w:rsidRDefault="00716957" w:rsidP="00716957">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w:p>
    <w:tbl>
      <w:tblPr>
        <w:tblStyle w:val="TableGrid"/>
        <w:tblW w:w="0" w:type="auto"/>
        <w:tblLook w:val="04A0" w:firstRow="1" w:lastRow="0" w:firstColumn="1" w:lastColumn="0" w:noHBand="0" w:noVBand="1"/>
      </w:tblPr>
      <w:tblGrid>
        <w:gridCol w:w="7927"/>
      </w:tblGrid>
      <w:tr w:rsidR="006775A6" w14:paraId="49D54C23" w14:textId="77777777" w:rsidTr="006775A6">
        <w:tc>
          <w:tcPr>
            <w:tcW w:w="7927" w:type="dxa"/>
          </w:tcPr>
          <w:p w14:paraId="322829B8" w14:textId="527A8684" w:rsidR="006775A6" w:rsidRDefault="006775A6" w:rsidP="00716957">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701248" behindDoc="0" locked="0" layoutInCell="1" allowOverlap="1" wp14:anchorId="248C5AE1" wp14:editId="178D4779">
                  <wp:simplePos x="0" y="0"/>
                  <wp:positionH relativeFrom="column">
                    <wp:posOffset>1612265</wp:posOffset>
                  </wp:positionH>
                  <wp:positionV relativeFrom="paragraph">
                    <wp:posOffset>2540</wp:posOffset>
                  </wp:positionV>
                  <wp:extent cx="1478280" cy="426720"/>
                  <wp:effectExtent l="0" t="0" r="7620" b="0"/>
                  <wp:wrapSquare wrapText="bothSides"/>
                  <wp:docPr id="3962885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478280" cy="426720"/>
                          </a:xfrm>
                          <a:prstGeom prst="rect">
                            <a:avLst/>
                          </a:prstGeom>
                          <a:noFill/>
                          <a:ln>
                            <a:noFill/>
                          </a:ln>
                        </pic:spPr>
                      </pic:pic>
                    </a:graphicData>
                  </a:graphic>
                </wp:anchor>
              </w:drawing>
            </w:r>
          </w:p>
        </w:tc>
      </w:tr>
    </w:tbl>
    <w:p w14:paraId="75E2A607" w14:textId="41876286" w:rsidR="00716957" w:rsidRDefault="006775A6" w:rsidP="00716957">
      <w:pPr>
        <w:spacing w:after="0" w:line="360" w:lineRule="auto"/>
        <w:ind w:firstLine="720"/>
        <w:jc w:val="both"/>
        <w:rPr>
          <w:rFonts w:ascii="Times New Roman" w:eastAsiaTheme="minorEastAsia" w:hAnsi="Times New Roman" w:cs="Times New Roman"/>
          <w:sz w:val="24"/>
          <w:szCs w:val="24"/>
        </w:rPr>
      </w:pPr>
      <w:r>
        <w:rPr>
          <w:noProof/>
        </w:rPr>
        <mc:AlternateContent>
          <mc:Choice Requires="wps">
            <w:drawing>
              <wp:anchor distT="0" distB="0" distL="114300" distR="114300" simplePos="0" relativeHeight="251703296" behindDoc="0" locked="0" layoutInCell="1" allowOverlap="1" wp14:anchorId="7EC1F052" wp14:editId="1F3AD8BA">
                <wp:simplePos x="0" y="0"/>
                <wp:positionH relativeFrom="column">
                  <wp:posOffset>1684020</wp:posOffset>
                </wp:positionH>
                <wp:positionV relativeFrom="paragraph">
                  <wp:posOffset>111760</wp:posOffset>
                </wp:positionV>
                <wp:extent cx="1478280" cy="635"/>
                <wp:effectExtent l="0" t="0" r="0" b="0"/>
                <wp:wrapSquare wrapText="bothSides"/>
                <wp:docPr id="530177063" name="Text Box 1"/>
                <wp:cNvGraphicFramePr/>
                <a:graphic xmlns:a="http://schemas.openxmlformats.org/drawingml/2006/main">
                  <a:graphicData uri="http://schemas.microsoft.com/office/word/2010/wordprocessingShape">
                    <wps:wsp>
                      <wps:cNvSpPr txBox="1"/>
                      <wps:spPr>
                        <a:xfrm>
                          <a:off x="0" y="0"/>
                          <a:ext cx="1478280" cy="635"/>
                        </a:xfrm>
                        <a:prstGeom prst="rect">
                          <a:avLst/>
                        </a:prstGeom>
                        <a:solidFill>
                          <a:prstClr val="white"/>
                        </a:solidFill>
                        <a:ln>
                          <a:noFill/>
                        </a:ln>
                      </wps:spPr>
                      <wps:txbx>
                        <w:txbxContent>
                          <w:p w14:paraId="7A0AED91" w14:textId="771283EE" w:rsidR="006775A6" w:rsidRPr="006775A6" w:rsidRDefault="006775A6" w:rsidP="006775A6">
                            <w:pPr>
                              <w:pStyle w:val="Caption"/>
                              <w:jc w:val="center"/>
                              <w:rPr>
                                <w:rFonts w:ascii="Times New Roman" w:hAnsi="Times New Roman" w:cs="Times New Roman"/>
                                <w:noProof/>
                                <w:color w:val="auto"/>
                                <w:sz w:val="22"/>
                                <w:szCs w:val="22"/>
                              </w:rPr>
                            </w:pPr>
                            <w:bookmarkStart w:id="51" w:name="_Toc138627972"/>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7</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C1F052" id="_x0000_s1032" type="#_x0000_t202" style="position:absolute;left:0;text-align:left;margin-left:132.6pt;margin-top:8.8pt;width:116.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iCIGQIAAD8EAAAOAAAAZHJzL2Uyb0RvYy54bWysU02P0zAQvSPxHyzfadoCSxU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" stroked="f">
                <v:textbox style="mso-fit-shape-to-text:t" inset="0,0,0,0">
                  <w:txbxContent>
                    <w:p w14:paraId="7A0AED91" w14:textId="771283EE" w:rsidR="006775A6" w:rsidRPr="006775A6" w:rsidRDefault="006775A6" w:rsidP="006775A6">
                      <w:pPr>
                        <w:pStyle w:val="Caption"/>
                        <w:jc w:val="center"/>
                        <w:rPr>
                          <w:rFonts w:ascii="Times New Roman" w:hAnsi="Times New Roman" w:cs="Times New Roman"/>
                          <w:noProof/>
                          <w:color w:val="auto"/>
                          <w:sz w:val="22"/>
                          <w:szCs w:val="22"/>
                        </w:rPr>
                      </w:pPr>
                      <w:bookmarkStart w:id="52" w:name="_Toc138627972"/>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7</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52"/>
                    </w:p>
                  </w:txbxContent>
                </v:textbox>
                <w10:wrap type="square"/>
              </v:shape>
            </w:pict>
          </mc:Fallback>
        </mc:AlternateContent>
      </w: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71A2EAA9" w14:textId="76777ED5" w:rsidR="00716957" w:rsidRPr="0005079A" w:rsidRDefault="0005079A" w:rsidP="001C7186">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r w:rsidR="001D03C6">
        <w:rPr>
          <w:rFonts w:ascii="Times New Roman" w:hAnsi="Times New Roman" w:cs="Times New Roman"/>
          <w:sz w:val="24"/>
          <w:szCs w:val="24"/>
        </w:rPr>
        <w:t>.</w:t>
      </w: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53"/>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53"/>
      <w:r w:rsidR="003C5701">
        <w:rPr>
          <w:rStyle w:val="CommentReference"/>
        </w:rPr>
        <w:commentReference w:id="53"/>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rsidP="00BB6A5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rsidP="00515DBF">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2BBF74A7"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8</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6857B6">
            <w:pPr>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7BA02597" w14:textId="0CEE4110" w:rsidR="00EE26A5" w:rsidRPr="008C1D93" w:rsidRDefault="006857B6" w:rsidP="0088029E">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232B1E95" wp14:editId="2A34B8D3">
                <wp:simplePos x="0" y="0"/>
                <wp:positionH relativeFrom="column">
                  <wp:posOffset>2125980</wp:posOffset>
                </wp:positionH>
                <wp:positionV relativeFrom="paragraph">
                  <wp:posOffset>210820</wp:posOffset>
                </wp:positionV>
                <wp:extent cx="2133600" cy="635"/>
                <wp:effectExtent l="0" t="0" r="0" b="0"/>
                <wp:wrapSquare wrapText="bothSides"/>
                <wp:docPr id="353788551"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3AE06397" w14:textId="22D3D7C4" w:rsidR="006857B6" w:rsidRPr="006857B6" w:rsidRDefault="006857B6" w:rsidP="006857B6">
                            <w:pPr>
                              <w:pStyle w:val="Caption"/>
                              <w:rPr>
                                <w:rFonts w:ascii="Times New Roman" w:hAnsi="Times New Roman" w:cs="Times New Roman"/>
                                <w:noProof/>
                                <w:color w:val="auto"/>
                                <w:sz w:val="22"/>
                                <w:szCs w:val="22"/>
                              </w:rPr>
                            </w:pPr>
                            <w:bookmarkStart w:id="54" w:name="_Toc138627973"/>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8</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B1E95" id="_x0000_s1033" type="#_x0000_t202" style="position:absolute;left:0;text-align:left;margin-left:167.4pt;margin-top:16.6pt;width:16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yjMGgIAAD8EAAAOAAAAZHJzL2Uyb0RvYy54bWysU01v2zAMvQ/YfxB0X5wPLBu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" stroked="f">
                <v:textbox style="mso-fit-shape-to-text:t" inset="0,0,0,0">
                  <w:txbxContent>
                    <w:p w14:paraId="3AE06397" w14:textId="22D3D7C4" w:rsidR="006857B6" w:rsidRPr="006857B6" w:rsidRDefault="006857B6" w:rsidP="006857B6">
                      <w:pPr>
                        <w:pStyle w:val="Caption"/>
                        <w:rPr>
                          <w:rFonts w:ascii="Times New Roman" w:hAnsi="Times New Roman" w:cs="Times New Roman"/>
                          <w:noProof/>
                          <w:color w:val="auto"/>
                          <w:sz w:val="22"/>
                          <w:szCs w:val="22"/>
                        </w:rPr>
                      </w:pPr>
                      <w:bookmarkStart w:id="55" w:name="_Toc138627973"/>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8</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55"/>
                    </w:p>
                  </w:txbxContent>
                </v:textbox>
                <w10:wrap type="square"/>
              </v:shape>
            </w:pict>
          </mc:Fallback>
        </mc:AlternateContent>
      </w:r>
    </w:p>
    <w:p w14:paraId="3CC5A6B3" w14:textId="77777777" w:rsidR="00D93022" w:rsidRDefault="00D93022" w:rsidP="00D93022">
      <w:pPr>
        <w:pStyle w:val="ListParagraph"/>
        <w:spacing w:after="0" w:line="360" w:lineRule="auto"/>
        <w:ind w:left="1800"/>
        <w:jc w:val="both"/>
        <w:rPr>
          <w:rFonts w:ascii="Times New Roman" w:hAnsi="Times New Roman" w:cs="Times New Roman"/>
          <w:sz w:val="24"/>
          <w:szCs w:val="24"/>
        </w:rPr>
      </w:pPr>
    </w:p>
    <w:p w14:paraId="17382799" w14:textId="67FFC827"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Pada gambar 1.8</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736BD632" w14:textId="4F5CED61" w:rsidR="0008220C" w:rsidRPr="006173B3" w:rsidRDefault="0008220C" w:rsidP="0008220C">
      <w:pPr>
        <w:pStyle w:val="Caption"/>
        <w:jc w:val="center"/>
        <w:rPr>
          <w:rFonts w:ascii="Times New Roman" w:hAnsi="Times New Roman" w:cs="Times New Roman"/>
          <w:color w:val="auto"/>
          <w:sz w:val="32"/>
          <w:szCs w:val="32"/>
        </w:rPr>
      </w:pPr>
      <w:bookmarkStart w:id="56" w:name="_Toc138627941"/>
      <w:r w:rsidRPr="006173B3">
        <w:rPr>
          <w:rFonts w:ascii="Times New Roman" w:hAnsi="Times New Roman" w:cs="Times New Roman"/>
          <w:i w:val="0"/>
          <w:iCs w:val="0"/>
          <w:color w:val="auto"/>
          <w:sz w:val="22"/>
          <w:szCs w:val="22"/>
        </w:rPr>
        <w:t xml:space="preserve">Tabel 1. </w:t>
      </w:r>
      <w:r w:rsidRPr="006173B3">
        <w:rPr>
          <w:rFonts w:ascii="Times New Roman" w:hAnsi="Times New Roman" w:cs="Times New Roman"/>
          <w:i w:val="0"/>
          <w:iCs w:val="0"/>
          <w:color w:val="auto"/>
          <w:sz w:val="22"/>
          <w:szCs w:val="22"/>
        </w:rPr>
        <w:fldChar w:fldCharType="begin"/>
      </w:r>
      <w:r w:rsidRPr="006173B3">
        <w:rPr>
          <w:rFonts w:ascii="Times New Roman" w:hAnsi="Times New Roman" w:cs="Times New Roman"/>
          <w:i w:val="0"/>
          <w:iCs w:val="0"/>
          <w:color w:val="auto"/>
          <w:sz w:val="22"/>
          <w:szCs w:val="22"/>
        </w:rPr>
        <w:instrText xml:space="preserve"> SEQ Tabel_1. \* ARABIC </w:instrText>
      </w:r>
      <w:r w:rsidRPr="006173B3">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10</w:t>
      </w:r>
      <w:r w:rsidRPr="006173B3">
        <w:rPr>
          <w:rFonts w:ascii="Times New Roman" w:hAnsi="Times New Roman" w:cs="Times New Roman"/>
          <w:i w:val="0"/>
          <w:iCs w:val="0"/>
          <w:color w:val="auto"/>
          <w:sz w:val="22"/>
          <w:szCs w:val="22"/>
        </w:rPr>
        <w:fldChar w:fldCharType="end"/>
      </w:r>
      <w:r w:rsidRPr="006173B3">
        <w:rPr>
          <w:rFonts w:ascii="Times New Roman" w:hAnsi="Times New Roman" w:cs="Times New Roman"/>
          <w:i w:val="0"/>
          <w:iCs w:val="0"/>
          <w:color w:val="auto"/>
          <w:sz w:val="22"/>
          <w:szCs w:val="22"/>
        </w:rPr>
        <w:t xml:space="preserve"> tabel data untuk perhitungan </w:t>
      </w:r>
      <w:r w:rsidRPr="006173B3">
        <w:rPr>
          <w:rFonts w:ascii="Times New Roman" w:hAnsi="Times New Roman" w:cs="Times New Roman"/>
          <w:color w:val="auto"/>
          <w:sz w:val="22"/>
          <w:szCs w:val="22"/>
        </w:rPr>
        <w:t>navies bayes</w:t>
      </w:r>
      <w:bookmarkEnd w:id="56"/>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57"/>
            <w:commentRangeEnd w:id="57"/>
            <w:r>
              <w:rPr>
                <w:rStyle w:val="CommentReference"/>
              </w:rPr>
              <w:commentReference w:id="57"/>
            </w:r>
            <w:commentRangeStart w:id="58"/>
            <w:commentRangeEnd w:id="58"/>
            <w:r>
              <w:rPr>
                <w:rStyle w:val="CommentReference"/>
              </w:rPr>
              <w:commentReference w:id="58"/>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2D33B5E7" w14:textId="46C4C554" w:rsidR="0008220C" w:rsidRDefault="0008220C" w:rsidP="0053234E">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244B73" w:rsidRPr="0053234E">
        <w:rPr>
          <w:rFonts w:ascii="Times New Roman" w:hAnsi="Times New Roman" w:cs="Times New Roman"/>
          <w:sz w:val="24"/>
          <w:szCs w:val="24"/>
        </w:rPr>
        <w:t>:</w:t>
      </w:r>
    </w:p>
    <w:p w14:paraId="2A251077" w14:textId="3688A113" w:rsidR="009D6C6B" w:rsidRDefault="009D6C6B" w:rsidP="0053234E">
      <w:pPr>
        <w:spacing w:after="0" w:line="360" w:lineRule="auto"/>
        <w:ind w:firstLine="720"/>
        <w:jc w:val="both"/>
        <w:rPr>
          <w:rFonts w:ascii="Times New Roman" w:hAnsi="Times New Roman" w:cs="Times New Roman"/>
          <w:sz w:val="24"/>
          <w:szCs w:val="24"/>
        </w:rPr>
      </w:pPr>
      <w:commentRangeStart w:id="59"/>
      <w:r>
        <w:rPr>
          <w:rFonts w:ascii="Times New Roman" w:hAnsi="Times New Roman" w:cs="Times New Roman"/>
          <w:sz w:val="24"/>
          <w:szCs w:val="24"/>
        </w:rPr>
        <w:t>Diketahui probabilitas label positif:</w:t>
      </w:r>
      <w:commentRangeEnd w:id="59"/>
      <w:r w:rsidR="00D62F21">
        <w:rPr>
          <w:rStyle w:val="CommentReference"/>
        </w:rPr>
        <w:commentReference w:id="59"/>
      </w:r>
    </w:p>
    <w:tbl>
      <w:tblPr>
        <w:tblStyle w:val="TableGrid"/>
        <w:tblW w:w="7927" w:type="dxa"/>
        <w:tblInd w:w="703" w:type="dxa"/>
        <w:tblLook w:val="04A0" w:firstRow="1" w:lastRow="0" w:firstColumn="1" w:lastColumn="0" w:noHBand="0" w:noVBand="1"/>
      </w:tblPr>
      <w:tblGrid>
        <w:gridCol w:w="7927"/>
      </w:tblGrid>
      <w:tr w:rsidR="009D6C6B" w14:paraId="52296F9E" w14:textId="77777777" w:rsidTr="009D6C6B">
        <w:tc>
          <w:tcPr>
            <w:tcW w:w="7927" w:type="dxa"/>
          </w:tcPr>
          <w:p w14:paraId="42D72168" w14:textId="597400C6" w:rsidR="009D6C6B" w:rsidRDefault="009D6C6B" w:rsidP="0053234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p(positif)=</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 xml:space="preserve"> = 0,5</m:t>
                </m:r>
              </m:oMath>
            </m:oMathPara>
          </w:p>
        </w:tc>
      </w:tr>
    </w:tbl>
    <w:p w14:paraId="46C34D37" w14:textId="77777777" w:rsidR="009D6C6B" w:rsidRDefault="009D6C6B" w:rsidP="0053234E">
      <w:pPr>
        <w:spacing w:after="0" w:line="360" w:lineRule="auto"/>
        <w:ind w:firstLine="720"/>
        <w:jc w:val="both"/>
        <w:rPr>
          <w:rFonts w:ascii="Times New Roman" w:hAnsi="Times New Roman" w:cs="Times New Roman"/>
          <w:sz w:val="24"/>
          <w:szCs w:val="24"/>
        </w:rPr>
      </w:pPr>
    </w:p>
    <w:p w14:paraId="05D4D583" w14:textId="77777777" w:rsidR="009D6C6B" w:rsidRDefault="009D6C6B" w:rsidP="009D6C6B">
      <w:pPr>
        <w:spacing w:after="0" w:line="360" w:lineRule="auto"/>
        <w:ind w:firstLine="720"/>
        <w:jc w:val="both"/>
        <w:rPr>
          <w:rFonts w:ascii="Times New Roman" w:hAnsi="Times New Roman" w:cs="Times New Roman"/>
          <w:sz w:val="24"/>
          <w:szCs w:val="24"/>
        </w:rPr>
      </w:pPr>
      <w:commentRangeStart w:id="60"/>
      <w:r>
        <w:rPr>
          <w:rFonts w:ascii="Times New Roman" w:hAnsi="Times New Roman" w:cs="Times New Roman"/>
          <w:sz w:val="24"/>
          <w:szCs w:val="24"/>
        </w:rPr>
        <w:t>Diketahui probabilitas label positif:</w:t>
      </w:r>
      <w:commentRangeEnd w:id="60"/>
      <w:r w:rsidR="00D62F21">
        <w:rPr>
          <w:rStyle w:val="CommentReference"/>
        </w:rPr>
        <w:commentReference w:id="60"/>
      </w:r>
    </w:p>
    <w:tbl>
      <w:tblPr>
        <w:tblStyle w:val="TableGrid"/>
        <w:tblW w:w="7927" w:type="dxa"/>
        <w:tblInd w:w="619" w:type="dxa"/>
        <w:tblLook w:val="04A0" w:firstRow="1" w:lastRow="0" w:firstColumn="1" w:lastColumn="0" w:noHBand="0" w:noVBand="1"/>
      </w:tblPr>
      <w:tblGrid>
        <w:gridCol w:w="7927"/>
      </w:tblGrid>
      <w:tr w:rsidR="006975D2" w14:paraId="11FE39C7" w14:textId="77777777" w:rsidTr="00CD6C30">
        <w:trPr>
          <w:trHeight w:val="968"/>
        </w:trPr>
        <w:tc>
          <w:tcPr>
            <w:tcW w:w="7927" w:type="dxa"/>
          </w:tcPr>
          <w:p w14:paraId="7ED023E6" w14:textId="5517901F" w:rsidR="006975D2" w:rsidRDefault="00CD6C30" w:rsidP="009D6C6B">
            <w:pPr>
              <w:spacing w:line="360" w:lineRule="auto"/>
              <w:jc w:val="both"/>
              <w:rPr>
                <w:rFonts w:ascii="Times New Roman" w:hAnsi="Times New Roman" w:cs="Times New Roman"/>
                <w:sz w:val="24"/>
                <w:szCs w:val="24"/>
              </w:rPr>
            </w:pPr>
            <w:r>
              <w:rPr>
                <w:noProof/>
              </w:rPr>
              <w:drawing>
                <wp:anchor distT="0" distB="0" distL="114300" distR="114300" simplePos="0" relativeHeight="251720704" behindDoc="0" locked="0" layoutInCell="1" allowOverlap="1" wp14:anchorId="697C7B08" wp14:editId="4DE82149">
                  <wp:simplePos x="0" y="0"/>
                  <wp:positionH relativeFrom="column">
                    <wp:posOffset>1226820</wp:posOffset>
                  </wp:positionH>
                  <wp:positionV relativeFrom="paragraph">
                    <wp:posOffset>41275</wp:posOffset>
                  </wp:positionV>
                  <wp:extent cx="2087880" cy="426720"/>
                  <wp:effectExtent l="0" t="0" r="7620" b="0"/>
                  <wp:wrapSquare wrapText="bothSides"/>
                  <wp:docPr id="9896895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anchor>
              </w:drawing>
            </w:r>
          </w:p>
        </w:tc>
      </w:tr>
    </w:tbl>
    <w:p w14:paraId="3F0A2BB5" w14:textId="77777777" w:rsidR="006975D2" w:rsidRDefault="006975D2" w:rsidP="009D6C6B">
      <w:pPr>
        <w:spacing w:after="0" w:line="360" w:lineRule="auto"/>
        <w:ind w:firstLine="720"/>
        <w:jc w:val="both"/>
        <w:rPr>
          <w:rFonts w:ascii="Times New Roman" w:hAnsi="Times New Roman" w:cs="Times New Roman"/>
          <w:sz w:val="24"/>
          <w:szCs w:val="24"/>
        </w:rPr>
      </w:pPr>
    </w:p>
    <w:p w14:paraId="11831A5C" w14:textId="35B5D71F" w:rsidR="0053234E" w:rsidRDefault="0053234E" w:rsidP="0053234E">
      <w:pPr>
        <w:spacing w:after="0" w:line="360" w:lineRule="auto"/>
        <w:ind w:firstLine="720"/>
        <w:jc w:val="both"/>
        <w:rPr>
          <w:rFonts w:ascii="Times New Roman" w:hAnsi="Times New Roman" w:cs="Times New Roman"/>
          <w:sz w:val="24"/>
          <w:szCs w:val="24"/>
        </w:rPr>
      </w:pPr>
      <w:commentRangeStart w:id="61"/>
      <w:r w:rsidRPr="0053234E">
        <w:rPr>
          <w:rFonts w:ascii="Times New Roman" w:hAnsi="Times New Roman" w:cs="Times New Roman"/>
          <w:sz w:val="24"/>
          <w:szCs w:val="24"/>
        </w:rPr>
        <w:t>Perhitungan</w:t>
      </w:r>
      <w:r w:rsidR="008606B0">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61"/>
      <w:r w:rsidR="00D62F21">
        <w:rPr>
          <w:rStyle w:val="CommentReference"/>
        </w:rPr>
        <w:commentReference w:id="61"/>
      </w:r>
    </w:p>
    <w:tbl>
      <w:tblPr>
        <w:tblStyle w:val="TableGrid"/>
        <w:tblW w:w="7927" w:type="dxa"/>
        <w:tblInd w:w="619" w:type="dxa"/>
        <w:tblLook w:val="04A0" w:firstRow="1" w:lastRow="0" w:firstColumn="1" w:lastColumn="0" w:noHBand="0" w:noVBand="1"/>
      </w:tblPr>
      <w:tblGrid>
        <w:gridCol w:w="8166"/>
      </w:tblGrid>
      <w:tr w:rsidR="006975D2" w14:paraId="3380E197" w14:textId="77777777" w:rsidTr="006975D2">
        <w:tc>
          <w:tcPr>
            <w:tcW w:w="7927" w:type="dxa"/>
          </w:tcPr>
          <w:p w14:paraId="434B1C13" w14:textId="6D5679AD" w:rsidR="006975D2" w:rsidRDefault="006975D2" w:rsidP="006975D2">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713536" behindDoc="0" locked="0" layoutInCell="1" allowOverlap="1" wp14:anchorId="333E89A5" wp14:editId="136E2A53">
                  <wp:simplePos x="0" y="0"/>
                  <wp:positionH relativeFrom="column">
                    <wp:posOffset>-65405</wp:posOffset>
                  </wp:positionH>
                  <wp:positionV relativeFrom="paragraph">
                    <wp:posOffset>1905</wp:posOffset>
                  </wp:positionV>
                  <wp:extent cx="5039995" cy="353695"/>
                  <wp:effectExtent l="0" t="0" r="8255" b="8255"/>
                  <wp:wrapSquare wrapText="bothSides"/>
                  <wp:docPr id="14461440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039995" cy="353695"/>
                          </a:xfrm>
                          <a:prstGeom prst="rect">
                            <a:avLst/>
                          </a:prstGeom>
                          <a:noFill/>
                          <a:ln>
                            <a:noFill/>
                          </a:ln>
                        </pic:spPr>
                      </pic:pic>
                    </a:graphicData>
                  </a:graphic>
                </wp:anchor>
              </w:drawing>
            </w:r>
          </w:p>
        </w:tc>
      </w:tr>
    </w:tbl>
    <w:p w14:paraId="52C02F90" w14:textId="37B03CAA" w:rsidR="006975D2" w:rsidRDefault="006975D2" w:rsidP="006975D2">
      <w:pPr>
        <w:pStyle w:val="Caption"/>
        <w:jc w:val="center"/>
        <w:rPr>
          <w:rFonts w:ascii="Times New Roman" w:hAnsi="Times New Roman" w:cs="Times New Roman"/>
          <w:i w:val="0"/>
          <w:iCs w:val="0"/>
          <w:color w:val="auto"/>
          <w:sz w:val="22"/>
          <w:szCs w:val="22"/>
        </w:rPr>
      </w:pPr>
      <w:bookmarkStart w:id="62" w:name="_Toc138627974"/>
      <w:r w:rsidRPr="001B47DD">
        <w:rPr>
          <w:rFonts w:ascii="Times New Roman" w:hAnsi="Times New Roman" w:cs="Times New Roman"/>
          <w:color w:val="auto"/>
          <w:sz w:val="22"/>
          <w:szCs w:val="22"/>
        </w:rPr>
        <w:t xml:space="preserve">Gambar 1. </w:t>
      </w:r>
      <w:r w:rsidRPr="001B47DD">
        <w:rPr>
          <w:rFonts w:ascii="Times New Roman" w:hAnsi="Times New Roman" w:cs="Times New Roman"/>
          <w:color w:val="auto"/>
          <w:sz w:val="22"/>
          <w:szCs w:val="22"/>
        </w:rPr>
        <w:fldChar w:fldCharType="begin"/>
      </w:r>
      <w:r w:rsidRPr="001B47DD">
        <w:rPr>
          <w:rFonts w:ascii="Times New Roman" w:hAnsi="Times New Roman" w:cs="Times New Roman"/>
          <w:color w:val="auto"/>
          <w:sz w:val="22"/>
          <w:szCs w:val="22"/>
        </w:rPr>
        <w:instrText xml:space="preserve"> SEQ Gambar_1. \* ARABIC </w:instrText>
      </w:r>
      <w:r w:rsidRPr="001B47DD">
        <w:rPr>
          <w:rFonts w:ascii="Times New Roman" w:hAnsi="Times New Roman" w:cs="Times New Roman"/>
          <w:color w:val="auto"/>
          <w:sz w:val="22"/>
          <w:szCs w:val="22"/>
        </w:rPr>
        <w:fldChar w:fldCharType="separate"/>
      </w:r>
      <w:r w:rsidR="00FF79C8">
        <w:rPr>
          <w:rFonts w:ascii="Times New Roman" w:hAnsi="Times New Roman" w:cs="Times New Roman"/>
          <w:noProof/>
          <w:color w:val="auto"/>
          <w:sz w:val="22"/>
          <w:szCs w:val="22"/>
        </w:rPr>
        <w:t>9</w:t>
      </w:r>
      <w:r w:rsidRPr="001B47DD">
        <w:rPr>
          <w:rFonts w:ascii="Times New Roman" w:hAnsi="Times New Roman" w:cs="Times New Roman"/>
          <w:color w:val="auto"/>
          <w:sz w:val="22"/>
          <w:szCs w:val="22"/>
        </w:rPr>
        <w:fldChar w:fldCharType="end"/>
      </w:r>
      <w:r w:rsidRPr="001B47DD">
        <w:rPr>
          <w:rFonts w:ascii="Times New Roman" w:hAnsi="Times New Roman" w:cs="Times New Roman"/>
          <w:i w:val="0"/>
          <w:iCs w:val="0"/>
          <w:color w:val="auto"/>
          <w:sz w:val="22"/>
          <w:szCs w:val="22"/>
        </w:rPr>
        <w:t xml:space="preserve"> perhitungan label positif untuk kata nyaman</w:t>
      </w:r>
      <w:bookmarkEnd w:id="62"/>
    </w:p>
    <w:p w14:paraId="7FEE2021" w14:textId="77777777" w:rsidR="004C1C41" w:rsidRDefault="004C1C41" w:rsidP="004C1C41"/>
    <w:p w14:paraId="3C3E5AFA" w14:textId="77777777" w:rsidR="004C1C41" w:rsidRPr="004C1C41" w:rsidRDefault="004C1C41" w:rsidP="004C1C41"/>
    <w:tbl>
      <w:tblPr>
        <w:tblStyle w:val="TableGrid"/>
        <w:tblW w:w="7927" w:type="dxa"/>
        <w:tblInd w:w="631" w:type="dxa"/>
        <w:tblLook w:val="04A0" w:firstRow="1" w:lastRow="0" w:firstColumn="1" w:lastColumn="0" w:noHBand="0" w:noVBand="1"/>
      </w:tblPr>
      <w:tblGrid>
        <w:gridCol w:w="8166"/>
      </w:tblGrid>
      <w:tr w:rsidR="004C1C41" w14:paraId="611F2620" w14:textId="77777777" w:rsidTr="004C1C41">
        <w:tc>
          <w:tcPr>
            <w:tcW w:w="7927" w:type="dxa"/>
          </w:tcPr>
          <w:p w14:paraId="5B6231D9" w14:textId="6C4588BA" w:rsidR="004C1C41" w:rsidRDefault="004C1C41" w:rsidP="0053234E">
            <w:pPr>
              <w:spacing w:line="360" w:lineRule="auto"/>
              <w:jc w:val="both"/>
              <w:rPr>
                <w:rFonts w:ascii="Times New Roman" w:hAnsi="Times New Roman" w:cs="Times New Roman"/>
                <w:sz w:val="24"/>
                <w:szCs w:val="24"/>
              </w:rPr>
            </w:pPr>
            <w:r>
              <w:rPr>
                <w:noProof/>
              </w:rPr>
              <w:drawing>
                <wp:inline distT="0" distB="0" distL="0" distR="0" wp14:anchorId="309C46F5" wp14:editId="361C0701">
                  <wp:extent cx="5039995" cy="343535"/>
                  <wp:effectExtent l="0" t="0" r="8255" b="0"/>
                  <wp:docPr id="10148822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343535"/>
                          </a:xfrm>
                          <a:prstGeom prst="rect">
                            <a:avLst/>
                          </a:prstGeom>
                          <a:noFill/>
                          <a:ln>
                            <a:noFill/>
                          </a:ln>
                        </pic:spPr>
                      </pic:pic>
                    </a:graphicData>
                  </a:graphic>
                </wp:inline>
              </w:drawing>
            </w:r>
          </w:p>
        </w:tc>
      </w:tr>
    </w:tbl>
    <w:p w14:paraId="70C99DC9" w14:textId="3F34F985" w:rsidR="00345C94" w:rsidRDefault="00CB136C"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09EE5461" wp14:editId="5051B18E">
                <wp:simplePos x="0" y="0"/>
                <wp:positionH relativeFrom="column">
                  <wp:posOffset>595630</wp:posOffset>
                </wp:positionH>
                <wp:positionV relativeFrom="paragraph">
                  <wp:posOffset>109855</wp:posOffset>
                </wp:positionV>
                <wp:extent cx="4948555" cy="635"/>
                <wp:effectExtent l="0" t="0" r="0" b="0"/>
                <wp:wrapSquare wrapText="bothSides"/>
                <wp:docPr id="1355070712" name="Text Box 1"/>
                <wp:cNvGraphicFramePr/>
                <a:graphic xmlns:a="http://schemas.openxmlformats.org/drawingml/2006/main">
                  <a:graphicData uri="http://schemas.microsoft.com/office/word/2010/wordprocessingShape">
                    <wps:wsp>
                      <wps:cNvSpPr txBox="1"/>
                      <wps:spPr>
                        <a:xfrm>
                          <a:off x="0" y="0"/>
                          <a:ext cx="4948555" cy="635"/>
                        </a:xfrm>
                        <a:prstGeom prst="rect">
                          <a:avLst/>
                        </a:prstGeom>
                        <a:solidFill>
                          <a:prstClr val="white"/>
                        </a:solidFill>
                        <a:ln>
                          <a:noFill/>
                        </a:ln>
                      </wps:spPr>
                      <wps:txbx>
                        <w:txbxContent>
                          <w:p w14:paraId="2A4F75A1" w14:textId="27C83069" w:rsidR="001B47DD" w:rsidRPr="001B47DD" w:rsidRDefault="001B47DD" w:rsidP="001B47DD">
                            <w:pPr>
                              <w:pStyle w:val="Caption"/>
                              <w:jc w:val="center"/>
                              <w:rPr>
                                <w:noProof/>
                              </w:rPr>
                            </w:pPr>
                            <w:bookmarkStart w:id="63" w:name="_Toc138627975"/>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0</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E5461" id="_x0000_s1034" type="#_x0000_t202" style="position:absolute;left:0;text-align:left;margin-left:46.9pt;margin-top:8.65pt;width:389.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" stroked="f">
                <v:textbox style="mso-fit-shape-to-text:t" inset="0,0,0,0">
                  <w:txbxContent>
                    <w:p w14:paraId="2A4F75A1" w14:textId="27C83069" w:rsidR="001B47DD" w:rsidRPr="001B47DD" w:rsidRDefault="001B47DD" w:rsidP="001B47DD">
                      <w:pPr>
                        <w:pStyle w:val="Caption"/>
                        <w:jc w:val="center"/>
                        <w:rPr>
                          <w:noProof/>
                        </w:rPr>
                      </w:pPr>
                      <w:bookmarkStart w:id="64" w:name="_Toc138627975"/>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0</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64"/>
                    </w:p>
                  </w:txbxContent>
                </v:textbox>
                <w10:wrap type="square"/>
              </v:shape>
            </w:pict>
          </mc:Fallback>
        </mc:AlternateContent>
      </w:r>
    </w:p>
    <w:p w14:paraId="68755C90" w14:textId="275ACD0A" w:rsidR="00345C94" w:rsidRDefault="00345C94" w:rsidP="00345C94">
      <w:pPr>
        <w:spacing w:after="0" w:line="360" w:lineRule="auto"/>
        <w:jc w:val="both"/>
        <w:rPr>
          <w:rFonts w:ascii="Times New Roman" w:hAnsi="Times New Roman" w:cs="Times New Roman"/>
          <w:sz w:val="24"/>
          <w:szCs w:val="24"/>
        </w:rPr>
      </w:pPr>
    </w:p>
    <w:p w14:paraId="0A5A74D8" w14:textId="596CEDBC"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7A057F" w14:paraId="1B26BF46" w14:textId="77777777" w:rsidTr="007A057F">
        <w:tc>
          <w:tcPr>
            <w:tcW w:w="7927" w:type="dxa"/>
          </w:tcPr>
          <w:p w14:paraId="2E01EE7B" w14:textId="6F94DC21" w:rsidR="007A057F" w:rsidRDefault="007A057F"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4560" behindDoc="0" locked="0" layoutInCell="1" allowOverlap="1" wp14:anchorId="3747DC77" wp14:editId="7540CD08">
                  <wp:simplePos x="0" y="0"/>
                  <wp:positionH relativeFrom="column">
                    <wp:posOffset>530225</wp:posOffset>
                  </wp:positionH>
                  <wp:positionV relativeFrom="paragraph">
                    <wp:posOffset>0</wp:posOffset>
                  </wp:positionV>
                  <wp:extent cx="3238500" cy="449580"/>
                  <wp:effectExtent l="0" t="0" r="0" b="7620"/>
                  <wp:wrapSquare wrapText="bothSides"/>
                  <wp:docPr id="10622497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38500" cy="449580"/>
                          </a:xfrm>
                          <a:prstGeom prst="rect">
                            <a:avLst/>
                          </a:prstGeom>
                          <a:noFill/>
                          <a:ln>
                            <a:noFill/>
                          </a:ln>
                        </pic:spPr>
                      </pic:pic>
                    </a:graphicData>
                  </a:graphic>
                </wp:anchor>
              </w:drawing>
            </w:r>
          </w:p>
        </w:tc>
      </w:tr>
    </w:tbl>
    <w:p w14:paraId="1D527286" w14:textId="3CCDC3D1" w:rsidR="007A057F" w:rsidRDefault="00E31F06"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6D92D3C0" wp14:editId="670AE089">
                <wp:simplePos x="0" y="0"/>
                <wp:positionH relativeFrom="column">
                  <wp:posOffset>1059180</wp:posOffset>
                </wp:positionH>
                <wp:positionV relativeFrom="paragraph">
                  <wp:posOffset>81280</wp:posOffset>
                </wp:positionV>
                <wp:extent cx="3238500" cy="635"/>
                <wp:effectExtent l="0" t="0" r="0" b="0"/>
                <wp:wrapSquare wrapText="bothSides"/>
                <wp:docPr id="788715191" name="Text Box 1"/>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wps:spPr>
                      <wps:txbx>
                        <w:txbxContent>
                          <w:p w14:paraId="3D75C1F1" w14:textId="47422466" w:rsidR="00E31F06" w:rsidRPr="00E31F06" w:rsidRDefault="00E31F06" w:rsidP="00E31F06">
                            <w:pPr>
                              <w:pStyle w:val="Caption"/>
                              <w:jc w:val="center"/>
                              <w:rPr>
                                <w:i w:val="0"/>
                                <w:iCs w:val="0"/>
                                <w:noProof/>
                              </w:rPr>
                            </w:pPr>
                            <w:bookmarkStart w:id="65" w:name="_Toc138627976"/>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1</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2D3C0" id="_x0000_s1035" type="#_x0000_t202" style="position:absolute;left:0;text-align:left;margin-left:83.4pt;margin-top:6.4pt;width:25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" stroked="f">
                <v:textbox style="mso-fit-shape-to-text:t" inset="0,0,0,0">
                  <w:txbxContent>
                    <w:p w14:paraId="3D75C1F1" w14:textId="47422466" w:rsidR="00E31F06" w:rsidRPr="00E31F06" w:rsidRDefault="00E31F06" w:rsidP="00E31F06">
                      <w:pPr>
                        <w:pStyle w:val="Caption"/>
                        <w:jc w:val="center"/>
                        <w:rPr>
                          <w:i w:val="0"/>
                          <w:iCs w:val="0"/>
                          <w:noProof/>
                        </w:rPr>
                      </w:pPr>
                      <w:bookmarkStart w:id="66" w:name="_Toc138627976"/>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1</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66"/>
                    </w:p>
                  </w:txbxContent>
                </v:textbox>
                <w10:wrap type="square"/>
              </v:shape>
            </w:pict>
          </mc:Fallback>
        </mc:AlternateContent>
      </w:r>
    </w:p>
    <w:p w14:paraId="46AAAD87" w14:textId="073F31A3"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EB5A0D" w14:paraId="7E20F425" w14:textId="77777777" w:rsidTr="00EB5A0D">
        <w:tc>
          <w:tcPr>
            <w:tcW w:w="7927" w:type="dxa"/>
          </w:tcPr>
          <w:p w14:paraId="2891D83A" w14:textId="68B9108F" w:rsidR="00EB5A0D" w:rsidRDefault="00EB5A0D"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7632" behindDoc="0" locked="0" layoutInCell="1" allowOverlap="1" wp14:anchorId="48937873" wp14:editId="5E69EC4B">
                  <wp:simplePos x="0" y="0"/>
                  <wp:positionH relativeFrom="column">
                    <wp:posOffset>530225</wp:posOffset>
                  </wp:positionH>
                  <wp:positionV relativeFrom="paragraph">
                    <wp:posOffset>2540</wp:posOffset>
                  </wp:positionV>
                  <wp:extent cx="3215640" cy="449580"/>
                  <wp:effectExtent l="0" t="0" r="3810" b="7620"/>
                  <wp:wrapSquare wrapText="bothSides"/>
                  <wp:docPr id="1010759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7ABF41E4" w14:textId="1EBD31F1" w:rsidR="00E31F06" w:rsidRDefault="00EB5A0D"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9680" behindDoc="0" locked="0" layoutInCell="1" allowOverlap="1" wp14:anchorId="0D7FF2FE" wp14:editId="017D3473">
                <wp:simplePos x="0" y="0"/>
                <wp:positionH relativeFrom="column">
                  <wp:posOffset>1082040</wp:posOffset>
                </wp:positionH>
                <wp:positionV relativeFrom="paragraph">
                  <wp:posOffset>72390</wp:posOffset>
                </wp:positionV>
                <wp:extent cx="3215640" cy="635"/>
                <wp:effectExtent l="0" t="0" r="0" b="0"/>
                <wp:wrapSquare wrapText="bothSides"/>
                <wp:docPr id="2063088390" name="Text Box 1"/>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36A27A21" w14:textId="118515A2" w:rsidR="00EB5A0D" w:rsidRPr="00393B59" w:rsidRDefault="00EB5A0D" w:rsidP="00C842DD">
                            <w:pPr>
                              <w:pStyle w:val="Caption"/>
                              <w:jc w:val="center"/>
                              <w:rPr>
                                <w:noProof/>
                              </w:rPr>
                            </w:pPr>
                            <w:bookmarkStart w:id="67" w:name="_Toc138627977"/>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2</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FF2FE" id="_x0000_s1036" type="#_x0000_t202" style="position:absolute;left:0;text-align:left;margin-left:85.2pt;margin-top:5.7pt;width:25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Vsm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" stroked="f">
                <v:textbox style="mso-fit-shape-to-text:t" inset="0,0,0,0">
                  <w:txbxContent>
                    <w:p w14:paraId="36A27A21" w14:textId="118515A2" w:rsidR="00EB5A0D" w:rsidRPr="00393B59" w:rsidRDefault="00EB5A0D" w:rsidP="00C842DD">
                      <w:pPr>
                        <w:pStyle w:val="Caption"/>
                        <w:jc w:val="center"/>
                        <w:rPr>
                          <w:noProof/>
                        </w:rPr>
                      </w:pPr>
                      <w:bookmarkStart w:id="68" w:name="_Toc138627977"/>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2</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68"/>
                    </w:p>
                  </w:txbxContent>
                </v:textbox>
                <w10:wrap type="square"/>
              </v:shape>
            </w:pict>
          </mc:Fallback>
        </mc:AlternateContent>
      </w:r>
    </w:p>
    <w:p w14:paraId="2185EF5D" w14:textId="77777777" w:rsidR="00EB5A0D" w:rsidRDefault="00EB5A0D" w:rsidP="00156B3B">
      <w:pPr>
        <w:spacing w:after="0" w:line="360" w:lineRule="auto"/>
        <w:ind w:left="720"/>
        <w:jc w:val="both"/>
        <w:rPr>
          <w:rFonts w:ascii="Times New Roman" w:hAnsi="Times New Roman" w:cs="Times New Roman"/>
          <w:sz w:val="24"/>
          <w:szCs w:val="24"/>
        </w:rPr>
      </w:pPr>
    </w:p>
    <w:p w14:paraId="6F7198E7" w14:textId="77777777" w:rsidR="00EB5A0D" w:rsidRDefault="00EB5A0D" w:rsidP="00156B3B">
      <w:pPr>
        <w:spacing w:after="0" w:line="360" w:lineRule="auto"/>
        <w:ind w:left="720"/>
        <w:jc w:val="both"/>
        <w:rPr>
          <w:rFonts w:ascii="Times New Roman" w:hAnsi="Times New Roman" w:cs="Times New Roman"/>
          <w:sz w:val="24"/>
          <w:szCs w:val="24"/>
        </w:rPr>
      </w:pPr>
    </w:p>
    <w:p w14:paraId="606A0DCC" w14:textId="2754C967" w:rsidR="00345C94" w:rsidRDefault="00B37A7A" w:rsidP="00156B3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gambar 1.9 dan gambar 1.10 merupakan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r w:rsidR="00156B3B">
        <w:rPr>
          <w:rFonts w:ascii="Times New Roman" w:hAnsi="Times New Roman" w:cs="Times New Roman"/>
          <w:sz w:val="24"/>
          <w:szCs w:val="24"/>
        </w:rPr>
        <w:t>.</w:t>
      </w:r>
    </w:p>
    <w:p w14:paraId="34EB7809" w14:textId="77777777" w:rsidR="000F3048" w:rsidRDefault="000F3048" w:rsidP="00156B3B">
      <w:pPr>
        <w:spacing w:after="0" w:line="360" w:lineRule="auto"/>
        <w:ind w:left="720"/>
        <w:jc w:val="both"/>
        <w:rPr>
          <w:rFonts w:ascii="Times New Roman" w:hAnsi="Times New Roman" w:cs="Times New Roman"/>
          <w:sz w:val="24"/>
          <w:szCs w:val="24"/>
        </w:rPr>
      </w:pPr>
    </w:p>
    <w:p w14:paraId="1504CF2B" w14:textId="1B5F8DE3" w:rsidR="000F3048" w:rsidRDefault="000F3048" w:rsidP="000F3048">
      <w:pPr>
        <w:spacing w:after="0" w:line="360" w:lineRule="auto"/>
        <w:ind w:firstLine="720"/>
        <w:jc w:val="both"/>
        <w:rPr>
          <w:rFonts w:ascii="Times New Roman" w:hAnsi="Times New Roman" w:cs="Times New Roman"/>
          <w:sz w:val="24"/>
          <w:szCs w:val="24"/>
        </w:rPr>
      </w:pPr>
      <w:commentRangeStart w:id="69"/>
      <w:r w:rsidRPr="0053234E">
        <w:rPr>
          <w:rFonts w:ascii="Times New Roman" w:hAnsi="Times New Roman" w:cs="Times New Roman"/>
          <w:sz w:val="24"/>
          <w:szCs w:val="24"/>
        </w:rPr>
        <w:t xml:space="preserve">Perhitungan </w:t>
      </w:r>
      <w:r w:rsidR="004E0076">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69"/>
      <w:r w:rsidR="00D62F21">
        <w:rPr>
          <w:rStyle w:val="CommentReference"/>
        </w:rPr>
        <w:commentReference w:id="69"/>
      </w:r>
    </w:p>
    <w:tbl>
      <w:tblPr>
        <w:tblStyle w:val="TableGrid"/>
        <w:tblW w:w="8166" w:type="dxa"/>
        <w:tblInd w:w="559" w:type="dxa"/>
        <w:tblLook w:val="04A0" w:firstRow="1" w:lastRow="0" w:firstColumn="1" w:lastColumn="0" w:noHBand="0" w:noVBand="1"/>
      </w:tblPr>
      <w:tblGrid>
        <w:gridCol w:w="8166"/>
      </w:tblGrid>
      <w:tr w:rsidR="004E0076" w14:paraId="019C6C72" w14:textId="77777777" w:rsidTr="00420F00">
        <w:trPr>
          <w:trHeight w:val="790"/>
        </w:trPr>
        <w:tc>
          <w:tcPr>
            <w:tcW w:w="8166" w:type="dxa"/>
          </w:tcPr>
          <w:p w14:paraId="7680B767" w14:textId="7211835D" w:rsidR="006315A0" w:rsidRDefault="00A97A0E" w:rsidP="006315A0">
            <w:pPr>
              <w:keepNext/>
              <w:spacing w:line="360" w:lineRule="auto"/>
              <w:jc w:val="both"/>
            </w:pPr>
            <w:r>
              <w:rPr>
                <w:noProof/>
              </w:rPr>
              <w:drawing>
                <wp:anchor distT="0" distB="0" distL="114300" distR="114300" simplePos="0" relativeHeight="251725824" behindDoc="0" locked="0" layoutInCell="1" allowOverlap="1" wp14:anchorId="71F1CF1A" wp14:editId="6977D9FD">
                  <wp:simplePos x="0" y="0"/>
                  <wp:positionH relativeFrom="column">
                    <wp:posOffset>0</wp:posOffset>
                  </wp:positionH>
                  <wp:positionV relativeFrom="paragraph">
                    <wp:posOffset>181610</wp:posOffset>
                  </wp:positionV>
                  <wp:extent cx="5039995" cy="351155"/>
                  <wp:effectExtent l="0" t="0" r="8255" b="0"/>
                  <wp:wrapSquare wrapText="bothSides"/>
                  <wp:docPr id="946854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39995" cy="351155"/>
                          </a:xfrm>
                          <a:prstGeom prst="rect">
                            <a:avLst/>
                          </a:prstGeom>
                          <a:noFill/>
                          <a:ln>
                            <a:noFill/>
                          </a:ln>
                        </pic:spPr>
                      </pic:pic>
                    </a:graphicData>
                  </a:graphic>
                </wp:anchor>
              </w:drawing>
            </w:r>
          </w:p>
          <w:p w14:paraId="0A873F84" w14:textId="279DF6CB" w:rsidR="004E0076" w:rsidRDefault="004E0076" w:rsidP="006315A0">
            <w:pPr>
              <w:pStyle w:val="Caption"/>
              <w:jc w:val="both"/>
              <w:rPr>
                <w:rFonts w:ascii="Times New Roman" w:hAnsi="Times New Roman" w:cs="Times New Roman"/>
                <w:sz w:val="24"/>
                <w:szCs w:val="24"/>
              </w:rPr>
            </w:pPr>
          </w:p>
        </w:tc>
      </w:tr>
    </w:tbl>
    <w:p w14:paraId="377BEAF5" w14:textId="1AB0457F" w:rsidR="006315A0" w:rsidRPr="006315A0" w:rsidRDefault="006315A0" w:rsidP="006315A0">
      <w:pPr>
        <w:pStyle w:val="Caption"/>
        <w:jc w:val="center"/>
        <w:rPr>
          <w:rFonts w:ascii="Times New Roman" w:hAnsi="Times New Roman" w:cs="Times New Roman"/>
          <w:i w:val="0"/>
          <w:iCs w:val="0"/>
          <w:color w:val="auto"/>
          <w:sz w:val="22"/>
          <w:szCs w:val="22"/>
        </w:rPr>
      </w:pPr>
      <w:bookmarkStart w:id="70" w:name="_Toc138627978"/>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3</w:t>
      </w:r>
      <w:r w:rsidRPr="005001F1">
        <w:rPr>
          <w:rFonts w:ascii="Times New Roman" w:hAnsi="Times New Roman" w:cs="Times New Roman"/>
          <w:i w:val="0"/>
          <w:iCs w:val="0"/>
          <w:color w:val="auto"/>
          <w:sz w:val="22"/>
          <w:szCs w:val="22"/>
        </w:rPr>
        <w:fldChar w:fldCharType="end"/>
      </w:r>
      <w:r w:rsidRPr="006315A0">
        <w:rPr>
          <w:rFonts w:ascii="Times New Roman" w:hAnsi="Times New Roman" w:cs="Times New Roman"/>
          <w:i w:val="0"/>
          <w:iCs w:val="0"/>
          <w:color w:val="auto"/>
          <w:sz w:val="22"/>
          <w:szCs w:val="22"/>
        </w:rPr>
        <w:t xml:space="preserve"> perhitungan label negatif untuk kata masalah</w:t>
      </w:r>
      <w:bookmarkEnd w:id="70"/>
    </w:p>
    <w:p w14:paraId="1B81377C" w14:textId="14A775E0" w:rsidR="004E0076" w:rsidRDefault="005001F1" w:rsidP="000F3048">
      <w:pPr>
        <w:spacing w:after="0"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2EA33022" wp14:editId="26D86E90">
                <wp:simplePos x="0" y="0"/>
                <wp:positionH relativeFrom="column">
                  <wp:posOffset>323215</wp:posOffset>
                </wp:positionH>
                <wp:positionV relativeFrom="paragraph">
                  <wp:posOffset>1143000</wp:posOffset>
                </wp:positionV>
                <wp:extent cx="5039995" cy="635"/>
                <wp:effectExtent l="0" t="0" r="0" b="0"/>
                <wp:wrapSquare wrapText="bothSides"/>
                <wp:docPr id="15893108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2F158F1" w14:textId="4CB35E6D" w:rsidR="005001F1" w:rsidRPr="005001F1" w:rsidRDefault="005001F1" w:rsidP="005001F1">
                            <w:pPr>
                              <w:pStyle w:val="Caption"/>
                              <w:jc w:val="center"/>
                              <w:rPr>
                                <w:i w:val="0"/>
                                <w:iCs w:val="0"/>
                                <w:noProof/>
                              </w:rPr>
                            </w:pPr>
                            <w:bookmarkStart w:id="71" w:name="_Toc138627979"/>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4</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3022" id="_x0000_s1037" type="#_x0000_t202" style="position:absolute;left:0;text-align:left;margin-left:25.45pt;margin-top:90pt;width:396.8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" stroked="f">
                <v:textbox style="mso-fit-shape-to-text:t" inset="0,0,0,0">
                  <w:txbxContent>
                    <w:p w14:paraId="12F158F1" w14:textId="4CB35E6D" w:rsidR="005001F1" w:rsidRPr="005001F1" w:rsidRDefault="005001F1" w:rsidP="005001F1">
                      <w:pPr>
                        <w:pStyle w:val="Caption"/>
                        <w:jc w:val="center"/>
                        <w:rPr>
                          <w:i w:val="0"/>
                          <w:iCs w:val="0"/>
                          <w:noProof/>
                        </w:rPr>
                      </w:pPr>
                      <w:bookmarkStart w:id="72" w:name="_Toc138627979"/>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4</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72"/>
                    </w:p>
                  </w:txbxContent>
                </v:textbox>
                <w10:wrap type="square"/>
              </v:shape>
            </w:pict>
          </mc:Fallback>
        </mc:AlternateContent>
      </w:r>
    </w:p>
    <w:tbl>
      <w:tblPr>
        <w:tblStyle w:val="TableGrid"/>
        <w:tblW w:w="7927" w:type="dxa"/>
        <w:tblInd w:w="499" w:type="dxa"/>
        <w:tblLook w:val="04A0" w:firstRow="1" w:lastRow="0" w:firstColumn="1" w:lastColumn="0" w:noHBand="0" w:noVBand="1"/>
      </w:tblPr>
      <w:tblGrid>
        <w:gridCol w:w="8166"/>
      </w:tblGrid>
      <w:tr w:rsidR="005001F1" w14:paraId="28E0B87B" w14:textId="77777777" w:rsidTr="005001F1">
        <w:tc>
          <w:tcPr>
            <w:tcW w:w="7927" w:type="dxa"/>
          </w:tcPr>
          <w:p w14:paraId="57245BC0" w14:textId="0355FBBF" w:rsidR="005001F1" w:rsidRDefault="005001F1" w:rsidP="000F3048">
            <w:pPr>
              <w:spacing w:line="360" w:lineRule="auto"/>
              <w:jc w:val="both"/>
              <w:rPr>
                <w:rFonts w:ascii="Times New Roman" w:hAnsi="Times New Roman" w:cs="Times New Roman"/>
                <w:sz w:val="24"/>
                <w:szCs w:val="24"/>
              </w:rPr>
            </w:pPr>
            <w:r>
              <w:rPr>
                <w:noProof/>
              </w:rPr>
              <w:drawing>
                <wp:anchor distT="0" distB="0" distL="114300" distR="114300" simplePos="0" relativeHeight="251722752" behindDoc="0" locked="0" layoutInCell="1" allowOverlap="1" wp14:anchorId="0772FD16" wp14:editId="51272BF3">
                  <wp:simplePos x="0" y="0"/>
                  <wp:positionH relativeFrom="column">
                    <wp:posOffset>-65405</wp:posOffset>
                  </wp:positionH>
                  <wp:positionV relativeFrom="paragraph">
                    <wp:posOffset>47625</wp:posOffset>
                  </wp:positionV>
                  <wp:extent cx="5039995" cy="365125"/>
                  <wp:effectExtent l="0" t="0" r="8255" b="0"/>
                  <wp:wrapSquare wrapText="bothSides"/>
                  <wp:docPr id="109450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365125"/>
                          </a:xfrm>
                          <a:prstGeom prst="rect">
                            <a:avLst/>
                          </a:prstGeom>
                          <a:noFill/>
                          <a:ln>
                            <a:noFill/>
                          </a:ln>
                        </pic:spPr>
                      </pic:pic>
                    </a:graphicData>
                  </a:graphic>
                </wp:anchor>
              </w:drawing>
            </w:r>
          </w:p>
        </w:tc>
      </w:tr>
    </w:tbl>
    <w:p w14:paraId="161F9698" w14:textId="77777777" w:rsidR="00A13E56" w:rsidRPr="0053234E" w:rsidRDefault="00A13E56" w:rsidP="000F3048">
      <w:pPr>
        <w:spacing w:after="0" w:line="360" w:lineRule="auto"/>
        <w:ind w:firstLine="720"/>
        <w:jc w:val="both"/>
        <w:rPr>
          <w:rFonts w:ascii="Times New Roman" w:hAnsi="Times New Roman" w:cs="Times New Roman"/>
          <w:sz w:val="24"/>
          <w:szCs w:val="24"/>
        </w:rPr>
      </w:pPr>
    </w:p>
    <w:p w14:paraId="770B456D" w14:textId="66EA2F88" w:rsidR="000F3048" w:rsidRPr="00B37A7A" w:rsidRDefault="000F3048" w:rsidP="00156B3B">
      <w:pPr>
        <w:spacing w:after="0" w:line="360" w:lineRule="auto"/>
        <w:ind w:left="720"/>
        <w:jc w:val="both"/>
        <w:rPr>
          <w:rFonts w:ascii="Times New Roman" w:hAnsi="Times New Roman" w:cs="Times New Roman"/>
          <w:sz w:val="24"/>
          <w:szCs w:val="24"/>
        </w:rPr>
      </w:pPr>
    </w:p>
    <w:tbl>
      <w:tblPr>
        <w:tblStyle w:val="TableGrid"/>
        <w:tblW w:w="7927" w:type="dxa"/>
        <w:tblInd w:w="523" w:type="dxa"/>
        <w:tblLook w:val="04A0" w:firstRow="1" w:lastRow="0" w:firstColumn="1" w:lastColumn="0" w:noHBand="0" w:noVBand="1"/>
      </w:tblPr>
      <w:tblGrid>
        <w:gridCol w:w="7927"/>
      </w:tblGrid>
      <w:tr w:rsidR="00ED0136" w14:paraId="60ED18D4" w14:textId="77777777" w:rsidTr="00ED0136">
        <w:tc>
          <w:tcPr>
            <w:tcW w:w="7927" w:type="dxa"/>
          </w:tcPr>
          <w:p w14:paraId="38B70950" w14:textId="37815C39" w:rsidR="00ED0136" w:rsidRDefault="006F45AF" w:rsidP="00345C94">
            <w:pPr>
              <w:spacing w:line="360" w:lineRule="auto"/>
              <w:jc w:val="both"/>
              <w:rPr>
                <w:rFonts w:ascii="Times New Roman" w:hAnsi="Times New Roman" w:cs="Times New Roman"/>
                <w:sz w:val="24"/>
                <w:szCs w:val="24"/>
              </w:rPr>
            </w:pPr>
            <w:r>
              <w:rPr>
                <w:noProof/>
              </w:rPr>
              <w:drawing>
                <wp:anchor distT="0" distB="0" distL="114300" distR="114300" simplePos="0" relativeHeight="251726848" behindDoc="0" locked="0" layoutInCell="1" allowOverlap="1" wp14:anchorId="376D80BB" wp14:editId="1FEEF66A">
                  <wp:simplePos x="0" y="0"/>
                  <wp:positionH relativeFrom="column">
                    <wp:posOffset>533400</wp:posOffset>
                  </wp:positionH>
                  <wp:positionV relativeFrom="paragraph">
                    <wp:posOffset>0</wp:posOffset>
                  </wp:positionV>
                  <wp:extent cx="3421380" cy="449580"/>
                  <wp:effectExtent l="0" t="0" r="7620" b="7620"/>
                  <wp:wrapSquare wrapText="bothSides"/>
                  <wp:docPr id="1619731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421380" cy="449580"/>
                          </a:xfrm>
                          <a:prstGeom prst="rect">
                            <a:avLst/>
                          </a:prstGeom>
                          <a:noFill/>
                          <a:ln>
                            <a:noFill/>
                          </a:ln>
                        </pic:spPr>
                      </pic:pic>
                    </a:graphicData>
                  </a:graphic>
                </wp:anchor>
              </w:drawing>
            </w:r>
          </w:p>
        </w:tc>
      </w:tr>
    </w:tbl>
    <w:p w14:paraId="20F22AB5" w14:textId="78BBD23B" w:rsidR="00345C94" w:rsidRPr="00345C94" w:rsidRDefault="00B32A9F" w:rsidP="00345C94">
      <w:pPr>
        <w:spacing w:after="0"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28896" behindDoc="0" locked="0" layoutInCell="1" allowOverlap="1" wp14:anchorId="771F23DF" wp14:editId="7DC8CA3B">
                <wp:simplePos x="0" y="0"/>
                <wp:positionH relativeFrom="column">
                  <wp:posOffset>937260</wp:posOffset>
                </wp:positionH>
                <wp:positionV relativeFrom="paragraph">
                  <wp:posOffset>195580</wp:posOffset>
                </wp:positionV>
                <wp:extent cx="3421380" cy="635"/>
                <wp:effectExtent l="0" t="0" r="0" b="0"/>
                <wp:wrapSquare wrapText="bothSides"/>
                <wp:docPr id="746063826" name="Text Box 1"/>
                <wp:cNvGraphicFramePr/>
                <a:graphic xmlns:a="http://schemas.openxmlformats.org/drawingml/2006/main">
                  <a:graphicData uri="http://schemas.microsoft.com/office/word/2010/wordprocessingShape">
                    <wps:wsp>
                      <wps:cNvSpPr txBox="1"/>
                      <wps:spPr>
                        <a:xfrm>
                          <a:off x="0" y="0"/>
                          <a:ext cx="3421380" cy="635"/>
                        </a:xfrm>
                        <a:prstGeom prst="rect">
                          <a:avLst/>
                        </a:prstGeom>
                        <a:solidFill>
                          <a:prstClr val="white"/>
                        </a:solidFill>
                        <a:ln>
                          <a:noFill/>
                        </a:ln>
                      </wps:spPr>
                      <wps:txbx>
                        <w:txbxContent>
                          <w:p w14:paraId="4D815248" w14:textId="2CEFE056" w:rsidR="00B32A9F" w:rsidRPr="00B32A9F" w:rsidRDefault="00B32A9F" w:rsidP="00B32A9F">
                            <w:pPr>
                              <w:pStyle w:val="Caption"/>
                              <w:jc w:val="center"/>
                              <w:rPr>
                                <w:i w:val="0"/>
                                <w:iCs w:val="0"/>
                                <w:noProof/>
                              </w:rPr>
                            </w:pPr>
                            <w:bookmarkStart w:id="73" w:name="_Toc138627980"/>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5</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F23DF" id="_x0000_s1038" type="#_x0000_t202" style="position:absolute;left:0;text-align:left;margin-left:73.8pt;margin-top:15.4pt;width:269.4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" stroked="f">
                <v:textbox style="mso-fit-shape-to-text:t" inset="0,0,0,0">
                  <w:txbxContent>
                    <w:p w14:paraId="4D815248" w14:textId="2CEFE056" w:rsidR="00B32A9F" w:rsidRPr="00B32A9F" w:rsidRDefault="00B32A9F" w:rsidP="00B32A9F">
                      <w:pPr>
                        <w:pStyle w:val="Caption"/>
                        <w:jc w:val="center"/>
                        <w:rPr>
                          <w:i w:val="0"/>
                          <w:iCs w:val="0"/>
                          <w:noProof/>
                        </w:rPr>
                      </w:pPr>
                      <w:bookmarkStart w:id="74" w:name="_Toc138627980"/>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5</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74"/>
                    </w:p>
                  </w:txbxContent>
                </v:textbox>
                <w10:wrap type="square"/>
              </v:shape>
            </w:pict>
          </mc:Fallback>
        </mc:AlternateContent>
      </w:r>
    </w:p>
    <w:p w14:paraId="0B356E3E" w14:textId="64ED510E" w:rsidR="00244B73" w:rsidRDefault="00244B73" w:rsidP="0008220C">
      <w:pPr>
        <w:pStyle w:val="ListParagraph"/>
        <w:spacing w:after="0" w:line="360" w:lineRule="auto"/>
        <w:ind w:left="2160"/>
        <w:jc w:val="both"/>
        <w:rPr>
          <w:rFonts w:ascii="Times New Roman" w:hAnsi="Times New Roman" w:cs="Times New Roman"/>
          <w:sz w:val="24"/>
          <w:szCs w:val="24"/>
        </w:rPr>
      </w:pPr>
    </w:p>
    <w:tbl>
      <w:tblPr>
        <w:tblStyle w:val="TableGrid"/>
        <w:tblW w:w="7706" w:type="dxa"/>
        <w:tblInd w:w="794" w:type="dxa"/>
        <w:tblLook w:val="04A0" w:firstRow="1" w:lastRow="0" w:firstColumn="1" w:lastColumn="0" w:noHBand="0" w:noVBand="1"/>
      </w:tblPr>
      <w:tblGrid>
        <w:gridCol w:w="7706"/>
      </w:tblGrid>
      <w:tr w:rsidR="00EA5D36" w14:paraId="0F7F9A1C" w14:textId="77777777" w:rsidTr="00EA5D36">
        <w:tc>
          <w:tcPr>
            <w:tcW w:w="7706" w:type="dxa"/>
          </w:tcPr>
          <w:p w14:paraId="5F13A3CB" w14:textId="2DA3DE60" w:rsidR="00EA5D36" w:rsidRDefault="00EA5D36" w:rsidP="0008220C">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29920" behindDoc="0" locked="0" layoutInCell="1" allowOverlap="1" wp14:anchorId="08154A6C" wp14:editId="4095C029">
                  <wp:simplePos x="0" y="0"/>
                  <wp:positionH relativeFrom="column">
                    <wp:posOffset>338455</wp:posOffset>
                  </wp:positionH>
                  <wp:positionV relativeFrom="paragraph">
                    <wp:posOffset>3175</wp:posOffset>
                  </wp:positionV>
                  <wp:extent cx="3733800" cy="449580"/>
                  <wp:effectExtent l="0" t="0" r="0" b="7620"/>
                  <wp:wrapSquare wrapText="bothSides"/>
                  <wp:docPr id="18197228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733800" cy="449580"/>
                          </a:xfrm>
                          <a:prstGeom prst="rect">
                            <a:avLst/>
                          </a:prstGeom>
                          <a:noFill/>
                          <a:ln>
                            <a:noFill/>
                          </a:ln>
                        </pic:spPr>
                      </pic:pic>
                    </a:graphicData>
                  </a:graphic>
                </wp:anchor>
              </w:drawing>
            </w:r>
          </w:p>
        </w:tc>
      </w:tr>
    </w:tbl>
    <w:p w14:paraId="12C1A951" w14:textId="722B1C26" w:rsidR="00EA5D36" w:rsidRDefault="00EA5D36" w:rsidP="0008220C">
      <w:pPr>
        <w:pStyle w:val="ListParagraph"/>
        <w:spacing w:after="0" w:line="360" w:lineRule="auto"/>
        <w:ind w:left="2160"/>
        <w:jc w:val="both"/>
        <w:rPr>
          <w:rFonts w:ascii="Times New Roman" w:hAnsi="Times New Roman" w:cs="Times New Roman"/>
          <w:sz w:val="24"/>
          <w:szCs w:val="24"/>
        </w:rPr>
      </w:pPr>
      <w:r>
        <w:rPr>
          <w:noProof/>
        </w:rPr>
        <mc:AlternateContent>
          <mc:Choice Requires="wps">
            <w:drawing>
              <wp:anchor distT="0" distB="0" distL="114300" distR="114300" simplePos="0" relativeHeight="251731968" behindDoc="0" locked="0" layoutInCell="1" allowOverlap="1" wp14:anchorId="2B361F63" wp14:editId="0B015D57">
                <wp:simplePos x="0" y="0"/>
                <wp:positionH relativeFrom="column">
                  <wp:posOffset>914400</wp:posOffset>
                </wp:positionH>
                <wp:positionV relativeFrom="paragraph">
                  <wp:posOffset>43180</wp:posOffset>
                </wp:positionV>
                <wp:extent cx="3733800" cy="635"/>
                <wp:effectExtent l="0" t="0" r="0" b="0"/>
                <wp:wrapSquare wrapText="bothSides"/>
                <wp:docPr id="1525446850" name="Text Box 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5289E16F" w14:textId="70CDDBE7" w:rsidR="00EA5D36" w:rsidRPr="00EA5D36" w:rsidRDefault="00EA5D36" w:rsidP="00EA5D36">
                            <w:pPr>
                              <w:pStyle w:val="Caption"/>
                              <w:jc w:val="center"/>
                              <w:rPr>
                                <w:noProof/>
                                <w:color w:val="auto"/>
                              </w:rPr>
                            </w:pPr>
                            <w:bookmarkStart w:id="75" w:name="_Toc138627981"/>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6</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361F63" id="_x0000_s1039" type="#_x0000_t202" style="position:absolute;left:0;text-align:left;margin-left:1in;margin-top:3.4pt;width:29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SOFGgIAAEAEAAAOAAAAZHJzL2Uyb0RvYy54bWysU8Fu2zAMvQ/YPwi6L04arCu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" stroked="f">
                <v:textbox style="mso-fit-shape-to-text:t" inset="0,0,0,0">
                  <w:txbxContent>
                    <w:p w14:paraId="5289E16F" w14:textId="70CDDBE7" w:rsidR="00EA5D36" w:rsidRPr="00EA5D36" w:rsidRDefault="00EA5D36" w:rsidP="00EA5D36">
                      <w:pPr>
                        <w:pStyle w:val="Caption"/>
                        <w:jc w:val="center"/>
                        <w:rPr>
                          <w:noProof/>
                          <w:color w:val="auto"/>
                        </w:rPr>
                      </w:pPr>
                      <w:bookmarkStart w:id="76" w:name="_Toc138627981"/>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6</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76"/>
                    </w:p>
                  </w:txbxContent>
                </v:textbox>
                <w10:wrap type="square"/>
              </v:shape>
            </w:pict>
          </mc:Fallback>
        </mc:AlternateContent>
      </w:r>
      <w:r>
        <w:rPr>
          <w:rFonts w:ascii="Times New Roman" w:hAnsi="Times New Roman" w:cs="Times New Roman"/>
          <w:sz w:val="24"/>
          <w:szCs w:val="24"/>
        </w:rPr>
        <w:t xml:space="preserve"> </w:t>
      </w: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043F3FE9" w14:textId="3878880C" w:rsidR="00907248" w:rsidRPr="00907248" w:rsidRDefault="00907248" w:rsidP="00907248">
      <w:pPr>
        <w:pStyle w:val="Caption"/>
        <w:jc w:val="center"/>
        <w:rPr>
          <w:rFonts w:ascii="Times New Roman" w:hAnsi="Times New Roman" w:cs="Times New Roman"/>
          <w:color w:val="auto"/>
          <w:sz w:val="32"/>
          <w:szCs w:val="32"/>
        </w:rPr>
      </w:pPr>
      <w:bookmarkStart w:id="77" w:name="_Toc138627942"/>
      <w:r w:rsidRPr="00907248">
        <w:rPr>
          <w:rFonts w:ascii="Times New Roman" w:hAnsi="Times New Roman" w:cs="Times New Roman"/>
          <w:i w:val="0"/>
          <w:iCs w:val="0"/>
          <w:color w:val="auto"/>
          <w:sz w:val="22"/>
          <w:szCs w:val="22"/>
        </w:rPr>
        <w:t xml:space="preserve">Tabel 1. </w:t>
      </w:r>
      <w:r w:rsidRPr="00907248">
        <w:rPr>
          <w:rFonts w:ascii="Times New Roman" w:hAnsi="Times New Roman" w:cs="Times New Roman"/>
          <w:i w:val="0"/>
          <w:iCs w:val="0"/>
          <w:color w:val="auto"/>
          <w:sz w:val="22"/>
          <w:szCs w:val="22"/>
        </w:rPr>
        <w:fldChar w:fldCharType="begin"/>
      </w:r>
      <w:r w:rsidRPr="00907248">
        <w:rPr>
          <w:rFonts w:ascii="Times New Roman" w:hAnsi="Times New Roman" w:cs="Times New Roman"/>
          <w:i w:val="0"/>
          <w:iCs w:val="0"/>
          <w:color w:val="auto"/>
          <w:sz w:val="22"/>
          <w:szCs w:val="22"/>
        </w:rPr>
        <w:instrText xml:space="preserve"> SEQ Tabel_1. \* ARABIC </w:instrText>
      </w:r>
      <w:r w:rsidRPr="00907248">
        <w:rPr>
          <w:rFonts w:ascii="Times New Roman" w:hAnsi="Times New Roman" w:cs="Times New Roman"/>
          <w:i w:val="0"/>
          <w:iCs w:val="0"/>
          <w:color w:val="auto"/>
          <w:sz w:val="22"/>
          <w:szCs w:val="22"/>
        </w:rPr>
        <w:fldChar w:fldCharType="separate"/>
      </w:r>
      <w:r w:rsidR="003623CC">
        <w:rPr>
          <w:rFonts w:ascii="Times New Roman" w:hAnsi="Times New Roman" w:cs="Times New Roman"/>
          <w:i w:val="0"/>
          <w:iCs w:val="0"/>
          <w:noProof/>
          <w:color w:val="auto"/>
          <w:sz w:val="22"/>
          <w:szCs w:val="22"/>
        </w:rPr>
        <w:t>11</w:t>
      </w:r>
      <w:r w:rsidRPr="00907248">
        <w:rPr>
          <w:rFonts w:ascii="Times New Roman" w:hAnsi="Times New Roman" w:cs="Times New Roman"/>
          <w:i w:val="0"/>
          <w:iCs w:val="0"/>
          <w:color w:val="auto"/>
          <w:sz w:val="22"/>
          <w:szCs w:val="22"/>
        </w:rPr>
        <w:fldChar w:fldCharType="end"/>
      </w:r>
      <w:r w:rsidRPr="00907248">
        <w:rPr>
          <w:rFonts w:ascii="Times New Roman" w:hAnsi="Times New Roman" w:cs="Times New Roman"/>
          <w:i w:val="0"/>
          <w:iCs w:val="0"/>
          <w:color w:val="auto"/>
          <w:sz w:val="22"/>
          <w:szCs w:val="22"/>
        </w:rPr>
        <w:t xml:space="preserve"> uji pengujian </w:t>
      </w:r>
      <w:r w:rsidRPr="00907248">
        <w:rPr>
          <w:rFonts w:ascii="Times New Roman" w:hAnsi="Times New Roman" w:cs="Times New Roman"/>
          <w:color w:val="auto"/>
          <w:sz w:val="22"/>
          <w:szCs w:val="22"/>
        </w:rPr>
        <w:t>naives bayes</w:t>
      </w:r>
      <w:bookmarkEnd w:id="77"/>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4126C51D" w14:textId="4AC6358D" w:rsidR="00907248" w:rsidRDefault="00907248"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positif</w:t>
      </w:r>
    </w:p>
    <w:p w14:paraId="7A576FD4" w14:textId="68BF8DE0"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positif</m:t>
            </m:r>
          </m:e>
        </m:d>
        <m:r>
          <w:rPr>
            <w:rFonts w:ascii="Cambria Math" w:eastAsiaTheme="minorEastAsia" w:hAnsi="Cambria Math" w:cs="Times New Roman"/>
            <w:sz w:val="24"/>
            <w:szCs w:val="24"/>
          </w:rPr>
          <m:t xml:space="preserve">=  </m:t>
        </m:r>
      </m:oMath>
    </w:p>
    <w:p w14:paraId="4ED0E7AF" w14:textId="597379B5"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posi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posit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positf</m:t>
            </m:r>
          </m:e>
        </m:d>
        <m:r>
          <w:rPr>
            <w:rFonts w:ascii="Cambria Math" w:hAnsi="Cambria Math" w:cs="Times New Roman"/>
            <w:sz w:val="24"/>
            <w:szCs w:val="24"/>
          </w:rPr>
          <m:t>*p(posiitf)</m:t>
        </m:r>
      </m:oMath>
    </w:p>
    <w:p w14:paraId="2BE17CF4" w14:textId="3B8BB61F"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3692</m:t>
        </m:r>
      </m:oMath>
    </w:p>
    <w:p w14:paraId="162811F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1ECD135" w14:textId="180B4BAE" w:rsidR="00907248" w:rsidRDefault="00A70476"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p w14:paraId="5B1A7565" w14:textId="0C17DA02"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negatif</m:t>
            </m:r>
          </m:e>
        </m:d>
        <m:r>
          <w:rPr>
            <w:rFonts w:ascii="Cambria Math" w:eastAsiaTheme="minorEastAsia" w:hAnsi="Cambria Math" w:cs="Times New Roman"/>
            <w:sz w:val="24"/>
            <w:szCs w:val="24"/>
          </w:rPr>
          <m:t xml:space="preserve">=  </m:t>
        </m:r>
      </m:oMath>
    </w:p>
    <w:p w14:paraId="21167BA9" w14:textId="0E5BB52D"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neagtif</m:t>
            </m:r>
          </m:e>
        </m:d>
        <m:r>
          <w:rPr>
            <w:rFonts w:ascii="Cambria Math" w:hAnsi="Cambria Math" w:cs="Times New Roman"/>
            <w:sz w:val="24"/>
            <w:szCs w:val="24"/>
          </w:rPr>
          <m:t>*p(negatif)</m:t>
        </m:r>
      </m:oMath>
    </w:p>
    <w:p w14:paraId="7692BF4F" w14:textId="284DA8CE"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59</m:t>
        </m:r>
      </m:oMath>
    </w:p>
    <w:p w14:paraId="6892C371" w14:textId="77777777" w:rsidR="00A70476" w:rsidRDefault="00A70476" w:rsidP="0008220C">
      <w:pPr>
        <w:pStyle w:val="ListParagraph"/>
        <w:spacing w:after="0" w:line="360" w:lineRule="auto"/>
        <w:ind w:left="2160"/>
        <w:jc w:val="both"/>
        <w:rPr>
          <w:rFonts w:ascii="Times New Roman" w:hAnsi="Times New Roman" w:cs="Times New Roman"/>
          <w:sz w:val="24"/>
          <w:szCs w:val="24"/>
        </w:rPr>
      </w:pPr>
    </w:p>
    <w:p w14:paraId="7A7BC8C3" w14:textId="2E4F93F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78"/>
      <w:r>
        <w:rPr>
          <w:rFonts w:ascii="Times New Roman" w:hAnsi="Times New Roman" w:cs="Times New Roman"/>
          <w:i/>
          <w:iCs/>
          <w:sz w:val="24"/>
          <w:szCs w:val="24"/>
        </w:rPr>
        <w:t>K-Nearest-Neighbor</w:t>
      </w:r>
      <w:commentRangeEnd w:id="78"/>
      <w:r w:rsidR="003C5701">
        <w:rPr>
          <w:rStyle w:val="CommentReference"/>
        </w:rPr>
        <w:commentReference w:id="78"/>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rsidP="00920B26">
      <w:pPr>
        <w:pStyle w:val="ListParagraph"/>
        <w:numPr>
          <w:ilvl w:val="0"/>
          <w:numId w:val="48"/>
        </w:numPr>
        <w:spacing w:after="0" w:line="360" w:lineRule="auto"/>
        <w:jc w:val="both"/>
        <w:rPr>
          <w:rFonts w:ascii="Times New Roman" w:hAnsi="Times New Roman" w:cs="Times New Roman"/>
          <w:sz w:val="24"/>
          <w:szCs w:val="24"/>
        </w:rPr>
      </w:pPr>
      <w:commentRangeStart w:id="79"/>
      <w:r>
        <w:rPr>
          <w:rFonts w:ascii="Times New Roman" w:hAnsi="Times New Roman" w:cs="Times New Roman"/>
          <w:sz w:val="24"/>
          <w:szCs w:val="24"/>
        </w:rPr>
        <w:lastRenderedPageBreak/>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79"/>
      <w:r w:rsidR="009F4035">
        <w:rPr>
          <w:rStyle w:val="CommentReference"/>
        </w:rPr>
        <w:commentReference w:id="79"/>
      </w:r>
    </w:p>
    <w:p w14:paraId="391D3AEA" w14:textId="6368690D" w:rsidR="00920B26" w:rsidRDefault="00225351" w:rsidP="00920B26">
      <w:pPr>
        <w:pStyle w:val="ListParagraph"/>
        <w:numPr>
          <w:ilvl w:val="0"/>
          <w:numId w:val="4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48CCC147" w:rsidR="006C3130" w:rsidRDefault="006C3130" w:rsidP="006C3130">
      <w:pPr>
        <w:pStyle w:val="ListParagraph"/>
        <w:spacing w:after="0" w:line="360" w:lineRule="auto"/>
        <w:ind w:left="2520"/>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62A7C06A" wp14:editId="45768FC4">
                <wp:simplePos x="0" y="0"/>
                <wp:positionH relativeFrom="column">
                  <wp:posOffset>1546860</wp:posOffset>
                </wp:positionH>
                <wp:positionV relativeFrom="paragraph">
                  <wp:posOffset>1263015</wp:posOffset>
                </wp:positionV>
                <wp:extent cx="3383280" cy="635"/>
                <wp:effectExtent l="0" t="0" r="0" b="0"/>
                <wp:wrapSquare wrapText="bothSides"/>
                <wp:docPr id="587725830"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4DBE7991" w14:textId="5A1D6C67" w:rsidR="006C3130" w:rsidRPr="006C3130" w:rsidRDefault="006C3130" w:rsidP="006C3130">
                            <w:pPr>
                              <w:pStyle w:val="Caption"/>
                              <w:jc w:val="center"/>
                              <w:rPr>
                                <w:rFonts w:ascii="Times New Roman" w:hAnsi="Times New Roman" w:cs="Times New Roman"/>
                                <w:color w:val="auto"/>
                                <w:sz w:val="22"/>
                                <w:szCs w:val="22"/>
                              </w:rPr>
                            </w:pPr>
                            <w:bookmarkStart w:id="80" w:name="_Toc138627982"/>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7</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A7C06A" id="_x0000_s1040" type="#_x0000_t202" style="position:absolute;left:0;text-align:left;margin-left:121.8pt;margin-top:99.45pt;width:266.4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" stroked="f">
                <v:textbox style="mso-fit-shape-to-text:t" inset="0,0,0,0">
                  <w:txbxContent>
                    <w:p w14:paraId="4DBE7991" w14:textId="5A1D6C67" w:rsidR="006C3130" w:rsidRPr="006C3130" w:rsidRDefault="006C3130" w:rsidP="006C3130">
                      <w:pPr>
                        <w:pStyle w:val="Caption"/>
                        <w:jc w:val="center"/>
                        <w:rPr>
                          <w:rFonts w:ascii="Times New Roman" w:hAnsi="Times New Roman" w:cs="Times New Roman"/>
                          <w:color w:val="auto"/>
                          <w:sz w:val="22"/>
                          <w:szCs w:val="22"/>
                        </w:rPr>
                      </w:pPr>
                      <w:bookmarkStart w:id="81" w:name="_Toc138627982"/>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7</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81"/>
                    </w:p>
                  </w:txbxContent>
                </v:textbox>
                <w10:wrap type="square"/>
              </v:shape>
            </w:pict>
          </mc:Fallback>
        </mc:AlternateContent>
      </w: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207F3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52">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7777777" w:rsidR="00207F36" w:rsidRDefault="00207F36" w:rsidP="00207F36">
      <w:pPr>
        <w:pStyle w:val="ListParagraph"/>
        <w:spacing w:after="0" w:line="360" w:lineRule="auto"/>
        <w:ind w:left="2520"/>
        <w:jc w:val="both"/>
        <w:rPr>
          <w:rFonts w:ascii="Times New Roman" w:hAnsi="Times New Roman" w:cs="Times New Roman"/>
          <w:sz w:val="24"/>
          <w:szCs w:val="24"/>
        </w:rPr>
      </w:pPr>
    </w:p>
    <w:p w14:paraId="2C38E1D0" w14:textId="08E7FA24" w:rsidR="00B629F9" w:rsidRDefault="00B629F9" w:rsidP="00B629F9">
      <w:pPr>
        <w:spacing w:after="0" w:line="360" w:lineRule="auto"/>
        <w:jc w:val="both"/>
        <w:rPr>
          <w:rFonts w:ascii="Times New Roman" w:hAnsi="Times New Roman" w:cs="Times New Roman"/>
          <w:sz w:val="24"/>
          <w:szCs w:val="24"/>
        </w:rPr>
      </w:pPr>
      <w:r w:rsidRPr="006A6689">
        <w:rPr>
          <w:rFonts w:ascii="Times New Roman" w:hAnsi="Times New Roman" w:cs="Times New Roman"/>
          <w:sz w:val="24"/>
          <w:szCs w:val="24"/>
        </w:rPr>
        <w:t>M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Pr="006A6689">
        <w:rPr>
          <w:rFonts w:ascii="Times New Roman" w:hAnsi="Times New Roman" w:cs="Times New Roman"/>
          <w:sz w:val="24"/>
          <w:szCs w:val="24"/>
        </w:rPr>
        <w:t xml:space="preserve">” menghasilkan kelas, menghitung similiaritas menggunakan </w:t>
      </w:r>
      <w:r w:rsidRPr="006A6689">
        <w:rPr>
          <w:rFonts w:ascii="Times New Roman" w:hAnsi="Times New Roman" w:cs="Times New Roman"/>
          <w:i/>
          <w:iCs/>
          <w:sz w:val="24"/>
          <w:szCs w:val="24"/>
        </w:rPr>
        <w:t>cosine similiarity</w:t>
      </w:r>
      <w:r w:rsidRPr="006A6689">
        <w:rPr>
          <w:rFonts w:ascii="Times New Roman" w:hAnsi="Times New Roman" w:cs="Times New Roman"/>
          <w:sz w:val="24"/>
          <w:szCs w:val="24"/>
        </w:rPr>
        <w:t>:</w:t>
      </w:r>
    </w:p>
    <w:p w14:paraId="02131956"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E064AC" w14:paraId="7DCF3E8A" w14:textId="77777777" w:rsidTr="00E064AC">
        <w:tc>
          <w:tcPr>
            <w:tcW w:w="7927" w:type="dxa"/>
          </w:tcPr>
          <w:p w14:paraId="5D64C465" w14:textId="3FE0BA52" w:rsidR="00E064AC" w:rsidRDefault="001652BD" w:rsidP="00B629F9">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Query(</m:t>
                </m:r>
                <m:r>
                  <m:rPr>
                    <m:sty m:val="p"/>
                  </m:rPr>
                  <w:rPr>
                    <w:rFonts w:ascii="Cambria Math" w:hAnsi="Cambria Math" w:cs="Times New Roman"/>
                    <w:sz w:val="24"/>
                    <w:szCs w:val="24"/>
                  </w:rPr>
                  <m:t>recommend</m:t>
                </m:r>
                <m:r>
                  <w:rPr>
                    <w:rFonts w:ascii="Cambria Math" w:hAnsi="Cambria Math" w:cs="Times New Roman"/>
                    <w:sz w:val="24"/>
                    <w:szCs w:val="24"/>
                  </w:rPr>
                  <m:t xml:space="preserve">)= </m:t>
                </m:r>
                <m:r>
                  <m:rPr>
                    <m:sty m:val="p"/>
                  </m:rPr>
                  <w:rPr>
                    <w:rFonts w:ascii="Cambria Math" w:hAnsi="Cambria Math" w:cs="Times New Roman"/>
                    <w:sz w:val="24"/>
                    <w:szCs w:val="24"/>
                  </w:rPr>
                  <m:t>0,36247623315782616029223613581376</m:t>
                </m:r>
              </m:oMath>
            </m:oMathPara>
          </w:p>
        </w:tc>
      </w:tr>
    </w:tbl>
    <w:p w14:paraId="22CF30A3"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7927" w:type="dxa"/>
        <w:tblLook w:val="04A0" w:firstRow="1" w:lastRow="0" w:firstColumn="1" w:lastColumn="0" w:noHBand="0" w:noVBand="1"/>
      </w:tblPr>
      <w:tblGrid>
        <w:gridCol w:w="7927"/>
      </w:tblGrid>
      <w:tr w:rsidR="001652BD" w14:paraId="5FE29A62" w14:textId="77777777" w:rsidTr="001652BD">
        <w:tc>
          <w:tcPr>
            <w:tcW w:w="7927" w:type="dxa"/>
          </w:tcPr>
          <w:p w14:paraId="7BE3D29F" w14:textId="228D2F3E" w:rsidR="001652BD" w:rsidRDefault="001652BD" w:rsidP="001652BD">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Query(</m:t>
                </m:r>
                <m:r>
                  <w:rPr>
                    <w:rFonts w:ascii="Cambria Math" w:hAnsi="Cambria Math" w:cs="Times New Roman"/>
                    <w:sz w:val="24"/>
                    <w:szCs w:val="24"/>
                  </w:rPr>
                  <m:t>pesan</m:t>
                </m:r>
                <m:r>
                  <w:rPr>
                    <w:rFonts w:ascii="Cambria Math" w:hAnsi="Cambria Math" w:cs="Times New Roman"/>
                    <w:sz w:val="24"/>
                    <w:szCs w:val="24"/>
                  </w:rPr>
                  <m:t xml:space="preserve">)= </m:t>
                </m:r>
                <m:r>
                  <m:rPr>
                    <m:sty m:val="p"/>
                  </m:rPr>
                  <w:rPr>
                    <w:rFonts w:ascii="Cambria Math" w:hAnsi="Cambria Math" w:cs="Times New Roman"/>
                    <w:sz w:val="24"/>
                    <w:szCs w:val="24"/>
                  </w:rPr>
                  <m:t>3,26228609842043544263012522232384</m:t>
                </m:r>
              </m:oMath>
            </m:oMathPara>
          </w:p>
        </w:tc>
      </w:tr>
    </w:tbl>
    <w:p w14:paraId="466B2D64" w14:textId="77777777" w:rsidR="00B629F9" w:rsidRDefault="00B629F9" w:rsidP="00B629F9">
      <w:pPr>
        <w:spacing w:after="0" w:line="360" w:lineRule="auto"/>
        <w:jc w:val="both"/>
        <w:rPr>
          <w:rFonts w:ascii="Times New Roman" w:hAnsi="Times New Roman" w:cs="Times New Roman"/>
          <w:sz w:val="24"/>
          <w:szCs w:val="24"/>
        </w:rPr>
      </w:pPr>
    </w:p>
    <w:p w14:paraId="698B3A0B" w14:textId="77777777" w:rsidR="001652BD" w:rsidRDefault="001652BD" w:rsidP="00B629F9">
      <w:pPr>
        <w:spacing w:after="0" w:line="360" w:lineRule="auto"/>
        <w:jc w:val="both"/>
        <w:rPr>
          <w:rFonts w:ascii="Times New Roman" w:hAnsi="Times New Roman" w:cs="Times New Roman"/>
          <w:sz w:val="24"/>
          <w:szCs w:val="24"/>
        </w:rPr>
      </w:pPr>
    </w:p>
    <w:p w14:paraId="68CB9B93" w14:textId="77777777" w:rsidR="001652BD" w:rsidRDefault="001652BD" w:rsidP="00B629F9">
      <w:pPr>
        <w:spacing w:after="0" w:line="360" w:lineRule="auto"/>
        <w:jc w:val="both"/>
        <w:rPr>
          <w:rFonts w:ascii="Times New Roman" w:hAnsi="Times New Roman" w:cs="Times New Roman"/>
          <w:sz w:val="24"/>
          <w:szCs w:val="24"/>
        </w:rPr>
      </w:pPr>
    </w:p>
    <w:p w14:paraId="41929EF4" w14:textId="44448A0E"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1.12 angka yang didapatkan dari perhitungan berasa dari tabel 1.7, yaitu tabel </w:t>
      </w:r>
      <w:r>
        <w:rPr>
          <w:rFonts w:ascii="Times New Roman" w:hAnsi="Times New Roman" w:cs="Times New Roman"/>
          <w:i/>
          <w:iCs/>
          <w:sz w:val="24"/>
          <w:szCs w:val="24"/>
        </w:rPr>
        <w:t>term frequency inverse document</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42C8369B" w14:textId="015E1CE9" w:rsidR="003623CC" w:rsidRPr="003623CC" w:rsidRDefault="003623CC" w:rsidP="003623CC">
      <w:pPr>
        <w:pStyle w:val="Caption"/>
        <w:jc w:val="center"/>
        <w:rPr>
          <w:rFonts w:ascii="Times New Roman" w:hAnsi="Times New Roman" w:cs="Times New Roman"/>
          <w:color w:val="auto"/>
          <w:sz w:val="32"/>
          <w:szCs w:val="32"/>
        </w:rPr>
      </w:pPr>
      <w:bookmarkStart w:id="82" w:name="_Toc138627943"/>
      <w:r w:rsidRPr="003623CC">
        <w:rPr>
          <w:rFonts w:ascii="Times New Roman" w:hAnsi="Times New Roman" w:cs="Times New Roman"/>
          <w:i w:val="0"/>
          <w:iCs w:val="0"/>
          <w:color w:val="auto"/>
          <w:sz w:val="22"/>
          <w:szCs w:val="22"/>
        </w:rPr>
        <w:t xml:space="preserve">Tabel 1. </w:t>
      </w:r>
      <w:r w:rsidRPr="003623CC">
        <w:rPr>
          <w:rFonts w:ascii="Times New Roman" w:hAnsi="Times New Roman" w:cs="Times New Roman"/>
          <w:i w:val="0"/>
          <w:iCs w:val="0"/>
          <w:color w:val="auto"/>
          <w:sz w:val="22"/>
          <w:szCs w:val="22"/>
        </w:rPr>
        <w:fldChar w:fldCharType="begin"/>
      </w:r>
      <w:r w:rsidRPr="003623CC">
        <w:rPr>
          <w:rFonts w:ascii="Times New Roman" w:hAnsi="Times New Roman" w:cs="Times New Roman"/>
          <w:i w:val="0"/>
          <w:iCs w:val="0"/>
          <w:color w:val="auto"/>
          <w:sz w:val="22"/>
          <w:szCs w:val="22"/>
        </w:rPr>
        <w:instrText xml:space="preserve"> SEQ Tabel_1. \* ARABIC </w:instrText>
      </w:r>
      <w:r w:rsidRPr="003623CC">
        <w:rPr>
          <w:rFonts w:ascii="Times New Roman" w:hAnsi="Times New Roman" w:cs="Times New Roman"/>
          <w:i w:val="0"/>
          <w:iCs w:val="0"/>
          <w:color w:val="auto"/>
          <w:sz w:val="22"/>
          <w:szCs w:val="22"/>
        </w:rPr>
        <w:fldChar w:fldCharType="separate"/>
      </w:r>
      <w:r w:rsidRPr="003623CC">
        <w:rPr>
          <w:rFonts w:ascii="Times New Roman" w:hAnsi="Times New Roman" w:cs="Times New Roman"/>
          <w:i w:val="0"/>
          <w:iCs w:val="0"/>
          <w:noProof/>
          <w:color w:val="auto"/>
          <w:sz w:val="22"/>
          <w:szCs w:val="22"/>
        </w:rPr>
        <w:t>12</w:t>
      </w:r>
      <w:r w:rsidRPr="003623CC">
        <w:rPr>
          <w:rFonts w:ascii="Times New Roman" w:hAnsi="Times New Roman" w:cs="Times New Roman"/>
          <w:i w:val="0"/>
          <w:iCs w:val="0"/>
          <w:color w:val="auto"/>
          <w:sz w:val="22"/>
          <w:szCs w:val="22"/>
        </w:rPr>
        <w:fldChar w:fldCharType="end"/>
      </w:r>
      <w:r w:rsidRPr="003623CC">
        <w:rPr>
          <w:rFonts w:ascii="Times New Roman" w:hAnsi="Times New Roman" w:cs="Times New Roman"/>
          <w:i w:val="0"/>
          <w:iCs w:val="0"/>
          <w:color w:val="auto"/>
          <w:sz w:val="22"/>
          <w:szCs w:val="22"/>
        </w:rPr>
        <w:t xml:space="preserve"> tabel perhitungan TF-IDF untuk </w:t>
      </w:r>
      <w:r w:rsidRPr="003623CC">
        <w:rPr>
          <w:rFonts w:ascii="Times New Roman" w:hAnsi="Times New Roman" w:cs="Times New Roman"/>
          <w:color w:val="auto"/>
          <w:sz w:val="22"/>
          <w:szCs w:val="22"/>
        </w:rPr>
        <w:t>cosine similiairty</w:t>
      </w:r>
      <w:bookmarkEnd w:id="82"/>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w:t>
            </w:r>
            <w:r w:rsidRPr="001846D0">
              <w:rPr>
                <w:rFonts w:ascii="Times New Roman" w:hAnsi="Times New Roman" w:cs="Times New Roman"/>
                <w:sz w:val="24"/>
                <w:szCs w:val="24"/>
              </w:rPr>
              <w:lastRenderedPageBreak/>
              <w:t>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w:t>
            </w:r>
            <w:r w:rsidRPr="001D26F1">
              <w:rPr>
                <w:rFonts w:ascii="Times New Roman" w:hAnsi="Times New Roman" w:cs="Times New Roman"/>
                <w:sz w:val="24"/>
                <w:szCs w:val="24"/>
              </w:rPr>
              <w:lastRenderedPageBreak/>
              <w:t>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w:t>
            </w:r>
            <w:r w:rsidRPr="001D26F1">
              <w:rPr>
                <w:rFonts w:ascii="Times New Roman" w:hAnsi="Times New Roman" w:cs="Times New Roman"/>
                <w:sz w:val="24"/>
                <w:szCs w:val="24"/>
              </w:rPr>
              <w:lastRenderedPageBreak/>
              <w:t>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D72A273" w:rsidR="00246E6E" w:rsidRDefault="003F7756"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14393EC5" wp14:editId="474A6E34">
                  <wp:extent cx="5039995" cy="248920"/>
                  <wp:effectExtent l="0" t="0" r="8255" b="0"/>
                  <wp:docPr id="81245226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2489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61072AE0" w:rsidR="009A14B9" w:rsidRPr="00B2544D" w:rsidRDefault="003F7756" w:rsidP="00E064AC">
            <w:pPr>
              <w:pStyle w:val="ListParagraph"/>
              <w:spacing w:line="360" w:lineRule="auto"/>
              <w:ind w:left="0"/>
              <w:jc w:val="both"/>
              <w:rPr>
                <w:rFonts w:ascii="Times New Roman" w:hAnsi="Times New Roman" w:cs="Times New Roman"/>
                <w:noProof/>
                <w:sz w:val="24"/>
                <w:szCs w:val="24"/>
              </w:rPr>
            </w:pPr>
            <w:r w:rsidRPr="00B2544D">
              <w:rPr>
                <w:rFonts w:ascii="Times New Roman" w:hAnsi="Times New Roman" w:cs="Times New Roman"/>
                <w:noProof/>
                <w:sz w:val="24"/>
                <w:szCs w:val="24"/>
              </w:rPr>
              <w:t xml:space="preserve">= </w:t>
            </w:r>
            <w:r w:rsidRPr="00B2544D">
              <w:rPr>
                <w:rFonts w:ascii="Times New Roman" w:hAnsi="Times New Roman" w:cs="Times New Roman"/>
                <w:noProof/>
                <w:sz w:val="24"/>
                <w:szCs w:val="24"/>
              </w:rPr>
              <w:t>0</w:t>
            </w:r>
            <w:r w:rsidRPr="00B2544D">
              <w:rPr>
                <w:rFonts w:ascii="Times New Roman" w:hAnsi="Times New Roman" w:cs="Times New Roman"/>
                <w:noProof/>
                <w:sz w:val="24"/>
                <w:szCs w:val="24"/>
              </w:rPr>
              <w:t>,</w:t>
            </w:r>
            <w:r w:rsidRPr="00B2544D">
              <w:rPr>
                <w:rFonts w:ascii="Times New Roman" w:hAnsi="Times New Roman" w:cs="Times New Roman"/>
                <w:noProof/>
                <w:sz w:val="24"/>
                <w:szCs w:val="24"/>
              </w:rPr>
              <w:t>3015113445777636</w:t>
            </w:r>
          </w:p>
        </w:tc>
      </w:tr>
      <w:tr w:rsidR="009A14B9" w14:paraId="6F149161" w14:textId="77777777" w:rsidTr="00934EA8">
        <w:trPr>
          <w:trHeight w:val="694"/>
        </w:trPr>
        <w:tc>
          <w:tcPr>
            <w:tcW w:w="8216" w:type="dxa"/>
          </w:tcPr>
          <w:p w14:paraId="69153EBC" w14:textId="29238B7F" w:rsidR="009A14B9" w:rsidRPr="00B2544D" w:rsidRDefault="003F7756" w:rsidP="00E064AC">
            <w:pPr>
              <w:pStyle w:val="ListParagraph"/>
              <w:spacing w:line="360" w:lineRule="auto"/>
              <w:ind w:left="0"/>
              <w:jc w:val="both"/>
              <w:rPr>
                <w:rFonts w:ascii="Times New Roman" w:hAnsi="Times New Roman" w:cs="Times New Roman"/>
                <w:noProof/>
                <w:sz w:val="24"/>
                <w:szCs w:val="24"/>
              </w:rPr>
            </w:pPr>
            <w:r w:rsidRPr="00B2544D">
              <w:rPr>
                <w:rFonts w:ascii="Times New Roman" w:hAnsi="Times New Roman" w:cs="Times New Roman"/>
                <w:noProof/>
                <w:sz w:val="24"/>
                <w:szCs w:val="24"/>
              </w:rPr>
              <w:drawing>
                <wp:inline distT="0" distB="0" distL="0" distR="0" wp14:anchorId="5DC85D5B" wp14:editId="6B0B3CAC">
                  <wp:extent cx="5039995" cy="248920"/>
                  <wp:effectExtent l="0" t="0" r="8255" b="0"/>
                  <wp:docPr id="43763060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39995" cy="24892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54A6B110" w:rsidR="009A14B9" w:rsidRPr="00B2544D" w:rsidRDefault="009A14B9" w:rsidP="00E064AC">
            <w:pPr>
              <w:pStyle w:val="ListParagraph"/>
              <w:spacing w:line="360" w:lineRule="auto"/>
              <w:ind w:left="0"/>
              <w:jc w:val="both"/>
              <w:rPr>
                <w:rFonts w:ascii="Times New Roman" w:hAnsi="Times New Roman" w:cs="Times New Roman"/>
                <w:noProof/>
                <w:sz w:val="24"/>
                <w:szCs w:val="24"/>
              </w:rPr>
            </w:pPr>
            <w:r w:rsidRPr="00B2544D">
              <w:rPr>
                <w:rFonts w:ascii="Times New Roman" w:hAnsi="Times New Roman" w:cs="Times New Roman"/>
                <w:noProof/>
                <w:sz w:val="24"/>
                <w:szCs w:val="24"/>
              </w:rPr>
              <w:t xml:space="preserve"> </w:t>
            </w:r>
            <w:r w:rsidR="003F7756" w:rsidRPr="00B2544D">
              <w:rPr>
                <w:rFonts w:ascii="Times New Roman" w:hAnsi="Times New Roman" w:cs="Times New Roman"/>
                <w:noProof/>
                <w:sz w:val="24"/>
                <w:szCs w:val="24"/>
              </w:rPr>
              <w:t>= 0,3015113445777636</w:t>
            </w:r>
          </w:p>
        </w:tc>
      </w:tr>
      <w:tr w:rsidR="009A14B9" w14:paraId="02D9F03F" w14:textId="77777777" w:rsidTr="00934EA8">
        <w:trPr>
          <w:trHeight w:val="694"/>
        </w:trPr>
        <w:tc>
          <w:tcPr>
            <w:tcW w:w="8216" w:type="dxa"/>
          </w:tcPr>
          <w:p w14:paraId="02FEC50B" w14:textId="69E7A0E1" w:rsidR="009A14B9" w:rsidRPr="00B2544D" w:rsidRDefault="00B2544D" w:rsidP="00E064AC">
            <w:pPr>
              <w:pStyle w:val="ListParagraph"/>
              <w:spacing w:line="360" w:lineRule="auto"/>
              <w:ind w:left="0"/>
              <w:jc w:val="both"/>
              <w:rPr>
                <w:rFonts w:ascii="Times New Roman" w:hAnsi="Times New Roman" w:cs="Times New Roman"/>
                <w:noProof/>
                <w:sz w:val="24"/>
                <w:szCs w:val="24"/>
              </w:rPr>
            </w:pPr>
            <w:r w:rsidRPr="00B2544D">
              <w:rPr>
                <w:rFonts w:ascii="Times New Roman" w:hAnsi="Times New Roman" w:cs="Times New Roman"/>
                <w:noProof/>
                <w:sz w:val="24"/>
                <w:szCs w:val="24"/>
              </w:rPr>
              <w:drawing>
                <wp:inline distT="0" distB="0" distL="0" distR="0" wp14:anchorId="7C60B50F" wp14:editId="61FE0A8D">
                  <wp:extent cx="5039995" cy="252095"/>
                  <wp:effectExtent l="0" t="0" r="8255" b="0"/>
                  <wp:docPr id="11453193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252095"/>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24E4E3E3" w:rsidR="009A14B9" w:rsidRPr="00B2544D" w:rsidRDefault="00B2544D" w:rsidP="00E064AC">
            <w:pPr>
              <w:pStyle w:val="ListParagraph"/>
              <w:spacing w:line="360" w:lineRule="auto"/>
              <w:ind w:left="0"/>
              <w:jc w:val="both"/>
              <w:rPr>
                <w:rFonts w:ascii="Times New Roman" w:hAnsi="Times New Roman" w:cs="Times New Roman"/>
                <w:noProof/>
                <w:sz w:val="24"/>
                <w:szCs w:val="24"/>
              </w:rPr>
            </w:pPr>
            <w:r w:rsidRPr="00B2544D">
              <w:rPr>
                <w:rFonts w:ascii="Times New Roman" w:hAnsi="Times New Roman" w:cs="Times New Roman"/>
                <w:noProof/>
                <w:sz w:val="24"/>
                <w:szCs w:val="24"/>
              </w:rPr>
              <w:t xml:space="preserve">= </w:t>
            </w:r>
            <w:r w:rsidRPr="00B2544D">
              <w:rPr>
                <w:rFonts w:ascii="Times New Roman" w:hAnsi="Times New Roman" w:cs="Times New Roman"/>
                <w:noProof/>
                <w:sz w:val="24"/>
                <w:szCs w:val="24"/>
              </w:rPr>
              <w:t>0</w:t>
            </w:r>
            <w:r>
              <w:rPr>
                <w:rFonts w:ascii="Times New Roman" w:hAnsi="Times New Roman" w:cs="Times New Roman"/>
                <w:noProof/>
                <w:sz w:val="24"/>
                <w:szCs w:val="24"/>
              </w:rPr>
              <w:t>,</w:t>
            </w:r>
            <w:r w:rsidRPr="00B2544D">
              <w:rPr>
                <w:rFonts w:ascii="Times New Roman" w:hAnsi="Times New Roman" w:cs="Times New Roman"/>
                <w:noProof/>
                <w:sz w:val="24"/>
                <w:szCs w:val="24"/>
              </w:rPr>
              <w:t>89442719099991588</w:t>
            </w:r>
          </w:p>
        </w:tc>
      </w:tr>
      <w:tr w:rsidR="00E3175E" w14:paraId="72C9986E" w14:textId="77777777" w:rsidTr="00934EA8">
        <w:trPr>
          <w:trHeight w:val="694"/>
        </w:trPr>
        <w:tc>
          <w:tcPr>
            <w:tcW w:w="8216" w:type="dxa"/>
          </w:tcPr>
          <w:p w14:paraId="71C6CD94" w14:textId="45DB8E56" w:rsidR="00E3175E" w:rsidRPr="00B2544D" w:rsidRDefault="00E4451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08E83872" wp14:editId="4AFC231B">
                  <wp:extent cx="5039995" cy="248920"/>
                  <wp:effectExtent l="0" t="0" r="8255" b="0"/>
                  <wp:docPr id="20382052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24892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68EE508" w:rsidR="00E3175E" w:rsidRPr="00B2544D" w:rsidRDefault="00E44512" w:rsidP="00015687">
            <w:pPr>
              <w:pStyle w:val="ListParagraph"/>
              <w:keepNext/>
              <w:spacing w:line="360" w:lineRule="auto"/>
              <w:ind w:left="0"/>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Pr="00E44512">
              <w:rPr>
                <w:rFonts w:ascii="Times New Roman" w:hAnsi="Times New Roman" w:cs="Times New Roman"/>
                <w:noProof/>
                <w:sz w:val="24"/>
                <w:szCs w:val="24"/>
              </w:rPr>
              <w:t>0</w:t>
            </w:r>
            <w:r>
              <w:rPr>
                <w:rFonts w:ascii="Times New Roman" w:hAnsi="Times New Roman" w:cs="Times New Roman"/>
                <w:noProof/>
                <w:sz w:val="24"/>
                <w:szCs w:val="24"/>
              </w:rPr>
              <w:t>,</w:t>
            </w:r>
            <w:r w:rsidRPr="00E44512">
              <w:rPr>
                <w:rFonts w:ascii="Times New Roman" w:hAnsi="Times New Roman" w:cs="Times New Roman"/>
                <w:noProof/>
                <w:sz w:val="24"/>
                <w:szCs w:val="24"/>
              </w:rPr>
              <w:t>3015113445777636</w:t>
            </w:r>
          </w:p>
        </w:tc>
      </w:tr>
    </w:tbl>
    <w:p w14:paraId="064AFB82" w14:textId="40285354" w:rsidR="00015687" w:rsidRPr="00CF000D" w:rsidRDefault="00015687" w:rsidP="00015687">
      <w:pPr>
        <w:pStyle w:val="Caption"/>
        <w:jc w:val="center"/>
        <w:rPr>
          <w:rFonts w:ascii="Times New Roman" w:hAnsi="Times New Roman" w:cs="Times New Roman"/>
          <w:color w:val="auto"/>
          <w:sz w:val="22"/>
          <w:szCs w:val="22"/>
        </w:rPr>
      </w:pPr>
      <w:bookmarkStart w:id="83" w:name="_Toc138627983"/>
      <w:r w:rsidRPr="00501D4D">
        <w:rPr>
          <w:rFonts w:ascii="Times New Roman" w:hAnsi="Times New Roman" w:cs="Times New Roman"/>
          <w:i w:val="0"/>
          <w:iCs w:val="0"/>
          <w:color w:val="auto"/>
          <w:sz w:val="22"/>
          <w:szCs w:val="22"/>
        </w:rPr>
        <w:t xml:space="preserve">Gambar 1. </w:t>
      </w:r>
      <w:r w:rsidRPr="00501D4D">
        <w:rPr>
          <w:rFonts w:ascii="Times New Roman" w:hAnsi="Times New Roman" w:cs="Times New Roman"/>
          <w:i w:val="0"/>
          <w:iCs w:val="0"/>
          <w:color w:val="auto"/>
          <w:sz w:val="22"/>
          <w:szCs w:val="22"/>
        </w:rPr>
        <w:fldChar w:fldCharType="begin"/>
      </w:r>
      <w:r w:rsidRPr="00501D4D">
        <w:rPr>
          <w:rFonts w:ascii="Times New Roman" w:hAnsi="Times New Roman" w:cs="Times New Roman"/>
          <w:i w:val="0"/>
          <w:iCs w:val="0"/>
          <w:color w:val="auto"/>
          <w:sz w:val="22"/>
          <w:szCs w:val="22"/>
        </w:rPr>
        <w:instrText xml:space="preserve"> SEQ Gambar_1. \* ARABIC </w:instrText>
      </w:r>
      <w:r w:rsidRPr="00501D4D">
        <w:rPr>
          <w:rFonts w:ascii="Times New Roman" w:hAnsi="Times New Roman" w:cs="Times New Roman"/>
          <w:i w:val="0"/>
          <w:iCs w:val="0"/>
          <w:color w:val="auto"/>
          <w:sz w:val="22"/>
          <w:szCs w:val="22"/>
        </w:rPr>
        <w:fldChar w:fldCharType="separate"/>
      </w:r>
      <w:r w:rsidR="00FF79C8">
        <w:rPr>
          <w:rFonts w:ascii="Times New Roman" w:hAnsi="Times New Roman" w:cs="Times New Roman"/>
          <w:i w:val="0"/>
          <w:iCs w:val="0"/>
          <w:noProof/>
          <w:color w:val="auto"/>
          <w:sz w:val="22"/>
          <w:szCs w:val="22"/>
        </w:rPr>
        <w:t>18</w:t>
      </w:r>
      <w:r w:rsidRPr="00501D4D">
        <w:rPr>
          <w:rFonts w:ascii="Times New Roman" w:hAnsi="Times New Roman" w:cs="Times New Roman"/>
          <w:i w:val="0"/>
          <w:iCs w:val="0"/>
          <w:color w:val="auto"/>
          <w:sz w:val="22"/>
          <w:szCs w:val="22"/>
        </w:rPr>
        <w:fldChar w:fldCharType="end"/>
      </w:r>
      <w:r w:rsidRPr="00501D4D">
        <w:rPr>
          <w:rFonts w:ascii="Times New Roman" w:hAnsi="Times New Roman" w:cs="Times New Roman"/>
          <w:i w:val="0"/>
          <w:iCs w:val="0"/>
          <w:color w:val="auto"/>
          <w:sz w:val="22"/>
          <w:szCs w:val="22"/>
        </w:rPr>
        <w:t xml:space="preserve"> 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sidR="00CF000D">
        <w:rPr>
          <w:rFonts w:ascii="Times New Roman" w:hAnsi="Times New Roman" w:cs="Times New Roman"/>
          <w:color w:val="auto"/>
          <w:sz w:val="22"/>
          <w:szCs w:val="22"/>
        </w:rPr>
        <w:t>recommended</w:t>
      </w:r>
      <w:bookmarkEnd w:id="83"/>
    </w:p>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17869B6E" w:rsidR="00501D4D" w:rsidRDefault="000C09B2"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FFCDE35" wp14:editId="6050D19F">
                  <wp:extent cx="5039995" cy="263525"/>
                  <wp:effectExtent l="0" t="0" r="8255" b="3175"/>
                  <wp:docPr id="70425993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263525"/>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025CD032" w:rsidR="00501D4D" w:rsidRDefault="000C09B2" w:rsidP="00A5260C">
            <w:pPr>
              <w:pStyle w:val="ListParagraph"/>
              <w:spacing w:line="360" w:lineRule="auto"/>
              <w:ind w:left="0"/>
              <w:jc w:val="both"/>
              <w:rPr>
                <w:noProof/>
              </w:rPr>
            </w:pPr>
            <w:r>
              <w:rPr>
                <w:noProof/>
              </w:rPr>
              <w:t xml:space="preserve">= </w:t>
            </w:r>
            <w:r w:rsidRPr="00B2544D">
              <w:rPr>
                <w:rFonts w:ascii="Times New Roman" w:hAnsi="Times New Roman" w:cs="Times New Roman"/>
                <w:noProof/>
                <w:sz w:val="24"/>
                <w:szCs w:val="24"/>
              </w:rPr>
              <w:t>0,3015113445777636</w:t>
            </w:r>
          </w:p>
        </w:tc>
      </w:tr>
      <w:tr w:rsidR="00501D4D" w14:paraId="6CEED295" w14:textId="77777777" w:rsidTr="00A5260C">
        <w:trPr>
          <w:trHeight w:val="694"/>
        </w:trPr>
        <w:tc>
          <w:tcPr>
            <w:tcW w:w="8216" w:type="dxa"/>
          </w:tcPr>
          <w:p w14:paraId="18B82EF9" w14:textId="73534AA4" w:rsidR="00501D4D" w:rsidRDefault="000C09B2" w:rsidP="00A5260C">
            <w:pPr>
              <w:pStyle w:val="ListParagraph"/>
              <w:spacing w:line="360" w:lineRule="auto"/>
              <w:ind w:left="0"/>
              <w:jc w:val="both"/>
              <w:rPr>
                <w:noProof/>
              </w:rPr>
            </w:pPr>
            <w:r>
              <w:rPr>
                <w:noProof/>
              </w:rPr>
              <w:lastRenderedPageBreak/>
              <w:drawing>
                <wp:inline distT="0" distB="0" distL="0" distR="0" wp14:anchorId="4909B4A7" wp14:editId="6867DB41">
                  <wp:extent cx="5039995" cy="263525"/>
                  <wp:effectExtent l="0" t="0" r="8255" b="3175"/>
                  <wp:docPr id="199799994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9995" cy="263525"/>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7C71553" w:rsidR="000C09B2" w:rsidRDefault="000C09B2" w:rsidP="000C09B2">
            <w:pPr>
              <w:pStyle w:val="ListParagraph"/>
              <w:spacing w:line="360" w:lineRule="auto"/>
              <w:ind w:left="0"/>
              <w:jc w:val="both"/>
              <w:rPr>
                <w:noProof/>
              </w:rPr>
            </w:pPr>
            <w:r>
              <w:rPr>
                <w:noProof/>
              </w:rPr>
              <w:t xml:space="preserve">= </w:t>
            </w:r>
            <w:r w:rsidRPr="00B2544D">
              <w:rPr>
                <w:rFonts w:ascii="Times New Roman" w:hAnsi="Times New Roman" w:cs="Times New Roman"/>
                <w:noProof/>
                <w:sz w:val="24"/>
                <w:szCs w:val="24"/>
              </w:rPr>
              <w:t>0,3015113445777636</w:t>
            </w:r>
          </w:p>
        </w:tc>
      </w:tr>
      <w:tr w:rsidR="000C09B2" w14:paraId="2C64761C" w14:textId="77777777" w:rsidTr="00A5260C">
        <w:trPr>
          <w:trHeight w:val="694"/>
        </w:trPr>
        <w:tc>
          <w:tcPr>
            <w:tcW w:w="8216" w:type="dxa"/>
          </w:tcPr>
          <w:p w14:paraId="292C87DA" w14:textId="1CB588ED" w:rsidR="000C09B2" w:rsidRDefault="00EE7FC2" w:rsidP="000C09B2">
            <w:pPr>
              <w:pStyle w:val="ListParagraph"/>
              <w:spacing w:line="360" w:lineRule="auto"/>
              <w:ind w:left="0"/>
              <w:jc w:val="both"/>
              <w:rPr>
                <w:noProof/>
              </w:rPr>
            </w:pPr>
            <w:r>
              <w:rPr>
                <w:noProof/>
              </w:rPr>
              <w:drawing>
                <wp:inline distT="0" distB="0" distL="0" distR="0" wp14:anchorId="04596972" wp14:editId="6CA1F80A">
                  <wp:extent cx="5039995" cy="266065"/>
                  <wp:effectExtent l="0" t="0" r="8255" b="635"/>
                  <wp:docPr id="20590980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266065"/>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76A0FFD0" w:rsidR="000C09B2" w:rsidRDefault="00EE7FC2" w:rsidP="000C09B2">
            <w:pPr>
              <w:pStyle w:val="ListParagraph"/>
              <w:spacing w:line="360" w:lineRule="auto"/>
              <w:ind w:left="0"/>
              <w:jc w:val="both"/>
              <w:rPr>
                <w:noProof/>
              </w:rPr>
            </w:pPr>
            <w:r w:rsidRPr="00B2544D">
              <w:rPr>
                <w:rFonts w:ascii="Times New Roman" w:hAnsi="Times New Roman" w:cs="Times New Roman"/>
                <w:noProof/>
                <w:sz w:val="24"/>
                <w:szCs w:val="24"/>
              </w:rPr>
              <w:t>= 0</w:t>
            </w:r>
            <w:r>
              <w:rPr>
                <w:rFonts w:ascii="Times New Roman" w:hAnsi="Times New Roman" w:cs="Times New Roman"/>
                <w:noProof/>
                <w:sz w:val="24"/>
                <w:szCs w:val="24"/>
              </w:rPr>
              <w:t>,</w:t>
            </w:r>
            <w:r w:rsidRPr="00B2544D">
              <w:rPr>
                <w:rFonts w:ascii="Times New Roman" w:hAnsi="Times New Roman" w:cs="Times New Roman"/>
                <w:noProof/>
                <w:sz w:val="24"/>
                <w:szCs w:val="24"/>
              </w:rPr>
              <w:t>89442719099991588</w:t>
            </w:r>
          </w:p>
        </w:tc>
      </w:tr>
      <w:tr w:rsidR="000C09B2" w14:paraId="3C9E6F60" w14:textId="77777777" w:rsidTr="00A5260C">
        <w:trPr>
          <w:trHeight w:val="694"/>
        </w:trPr>
        <w:tc>
          <w:tcPr>
            <w:tcW w:w="8216" w:type="dxa"/>
          </w:tcPr>
          <w:p w14:paraId="72F1AD9E" w14:textId="47DB715D" w:rsidR="000C09B2" w:rsidRDefault="00EE7FC2" w:rsidP="000C09B2">
            <w:pPr>
              <w:pStyle w:val="ListParagraph"/>
              <w:spacing w:line="360" w:lineRule="auto"/>
              <w:ind w:left="0"/>
              <w:jc w:val="both"/>
              <w:rPr>
                <w:noProof/>
              </w:rPr>
            </w:pPr>
            <w:r>
              <w:rPr>
                <w:noProof/>
              </w:rPr>
              <w:drawing>
                <wp:inline distT="0" distB="0" distL="0" distR="0" wp14:anchorId="095DEFFF" wp14:editId="5666FBEC">
                  <wp:extent cx="5039995" cy="263525"/>
                  <wp:effectExtent l="0" t="0" r="8255" b="3175"/>
                  <wp:docPr id="108351678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263525"/>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6FAF31AB" w:rsidR="000C09B2" w:rsidRDefault="00EE7FC2" w:rsidP="00FF79C8">
            <w:pPr>
              <w:pStyle w:val="ListParagraph"/>
              <w:keepNext/>
              <w:spacing w:line="360" w:lineRule="auto"/>
              <w:ind w:left="0"/>
              <w:jc w:val="both"/>
              <w:rPr>
                <w:noProof/>
              </w:rPr>
            </w:pPr>
            <w:r>
              <w:rPr>
                <w:rFonts w:ascii="Times New Roman" w:hAnsi="Times New Roman" w:cs="Times New Roman"/>
                <w:noProof/>
                <w:sz w:val="24"/>
                <w:szCs w:val="24"/>
              </w:rPr>
              <w:t xml:space="preserve">= </w:t>
            </w:r>
            <w:r w:rsidRPr="00E44512">
              <w:rPr>
                <w:rFonts w:ascii="Times New Roman" w:hAnsi="Times New Roman" w:cs="Times New Roman"/>
                <w:noProof/>
                <w:sz w:val="24"/>
                <w:szCs w:val="24"/>
              </w:rPr>
              <w:t>0</w:t>
            </w:r>
            <w:r>
              <w:rPr>
                <w:rFonts w:ascii="Times New Roman" w:hAnsi="Times New Roman" w:cs="Times New Roman"/>
                <w:noProof/>
                <w:sz w:val="24"/>
                <w:szCs w:val="24"/>
              </w:rPr>
              <w:t>,</w:t>
            </w:r>
            <w:r w:rsidRPr="00E44512">
              <w:rPr>
                <w:rFonts w:ascii="Times New Roman" w:hAnsi="Times New Roman" w:cs="Times New Roman"/>
                <w:noProof/>
                <w:sz w:val="24"/>
                <w:szCs w:val="24"/>
              </w:rPr>
              <w:t>3015113445777636</w:t>
            </w:r>
          </w:p>
        </w:tc>
      </w:tr>
    </w:tbl>
    <w:p w14:paraId="36978057" w14:textId="598BB56B" w:rsidR="00C0650C" w:rsidRPr="00FF79C8" w:rsidRDefault="00FF79C8" w:rsidP="00FF79C8">
      <w:pPr>
        <w:pStyle w:val="Caption"/>
        <w:jc w:val="center"/>
        <w:rPr>
          <w:rFonts w:ascii="Calibri" w:eastAsia="Times New Roman" w:hAnsi="Calibri" w:cs="Times New Roman"/>
          <w:b/>
          <w:bCs/>
          <w:i w:val="0"/>
          <w:iCs w:val="0"/>
          <w:sz w:val="24"/>
          <w:szCs w:val="24"/>
        </w:rPr>
      </w:pPr>
      <w:bookmarkStart w:id="84" w:name="_Toc138627984"/>
      <w:r w:rsidRPr="00FF79C8">
        <w:rPr>
          <w:rFonts w:ascii="Times New Roman" w:hAnsi="Times New Roman" w:cs="Times New Roman"/>
          <w:i w:val="0"/>
          <w:iCs w:val="0"/>
          <w:color w:val="auto"/>
          <w:sz w:val="22"/>
          <w:szCs w:val="22"/>
        </w:rPr>
        <w:t xml:space="preserve">Gambar 1. </w:t>
      </w:r>
      <w:r w:rsidRPr="00FF79C8">
        <w:rPr>
          <w:rFonts w:ascii="Times New Roman" w:hAnsi="Times New Roman" w:cs="Times New Roman"/>
          <w:i w:val="0"/>
          <w:iCs w:val="0"/>
          <w:color w:val="auto"/>
          <w:sz w:val="22"/>
          <w:szCs w:val="22"/>
        </w:rPr>
        <w:fldChar w:fldCharType="begin"/>
      </w:r>
      <w:r w:rsidRPr="00FF79C8">
        <w:rPr>
          <w:rFonts w:ascii="Times New Roman" w:hAnsi="Times New Roman" w:cs="Times New Roman"/>
          <w:i w:val="0"/>
          <w:iCs w:val="0"/>
          <w:color w:val="auto"/>
          <w:sz w:val="22"/>
          <w:szCs w:val="22"/>
        </w:rPr>
        <w:instrText xml:space="preserve"> SEQ Gambar_1. \* ARABIC </w:instrText>
      </w:r>
      <w:r w:rsidRPr="00FF79C8">
        <w:rPr>
          <w:rFonts w:ascii="Times New Roman" w:hAnsi="Times New Roman" w:cs="Times New Roman"/>
          <w:i w:val="0"/>
          <w:iCs w:val="0"/>
          <w:color w:val="auto"/>
          <w:sz w:val="22"/>
          <w:szCs w:val="22"/>
        </w:rPr>
        <w:fldChar w:fldCharType="separate"/>
      </w:r>
      <w:r w:rsidRPr="00FF79C8">
        <w:rPr>
          <w:rFonts w:ascii="Times New Roman" w:hAnsi="Times New Roman" w:cs="Times New Roman"/>
          <w:i w:val="0"/>
          <w:iCs w:val="0"/>
          <w:noProof/>
          <w:color w:val="auto"/>
          <w:sz w:val="22"/>
          <w:szCs w:val="22"/>
        </w:rPr>
        <w:t>19</w:t>
      </w:r>
      <w:r w:rsidRPr="00FF79C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84"/>
    </w:p>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hasil perhitungan mencari similiarity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72371583"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ir</w:t>
      </w:r>
      <w:r>
        <w:rPr>
          <w:rFonts w:ascii="Times New Roman" w:eastAsia="Times New Roman" w:hAnsi="Times New Roman" w:cs="Times New Roman"/>
          <w:sz w:val="24"/>
          <w:szCs w:val="24"/>
        </w:rPr>
        <w:t xml:space="preserve"> adalah 2, maka sentimen untuk kalimat </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 berada di label positif.</w:t>
      </w:r>
    </w:p>
    <w:p w14:paraId="195F4E6C" w14:textId="61358EC7" w:rsidR="00246E6E" w:rsidRPr="00246E6E" w:rsidRDefault="00246E6E" w:rsidP="00E064AC">
      <w:pPr>
        <w:pStyle w:val="ListParagraph"/>
        <w:spacing w:after="0" w:line="360" w:lineRule="auto"/>
        <w:ind w:left="1800"/>
        <w:jc w:val="both"/>
        <w:rPr>
          <w:rFonts w:eastAsiaTheme="minorEastAsia"/>
          <w:b/>
          <w:bCs/>
          <w:sz w:val="24"/>
          <w:szCs w:val="24"/>
        </w:rPr>
      </w:pPr>
    </w:p>
    <w:p w14:paraId="76E6884A" w14:textId="77777777" w:rsidR="00246E6E" w:rsidRPr="00246E6E" w:rsidRDefault="00246E6E" w:rsidP="00E064AC">
      <w:pPr>
        <w:pStyle w:val="ListParagraph"/>
        <w:spacing w:after="0" w:line="360" w:lineRule="auto"/>
        <w:ind w:left="1800"/>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0C0575">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A8D2089" w:rsidR="000C0575" w:rsidRPr="00AF0590" w:rsidRDefault="00F34624" w:rsidP="000C0575">
      <w:pPr>
        <w:pStyle w:val="Caption"/>
        <w:jc w:val="center"/>
        <w:rPr>
          <w:rFonts w:ascii="Times New Roman" w:hAnsi="Times New Roman" w:cs="Times New Roman"/>
          <w:i w:val="0"/>
          <w:iCs w:val="0"/>
          <w:color w:val="auto"/>
          <w:sz w:val="22"/>
          <w:szCs w:val="22"/>
        </w:rPr>
      </w:pPr>
      <w:r>
        <w:rPr>
          <w:noProof/>
        </w:rPr>
        <mc:AlternateContent>
          <mc:Choice Requires="wps">
            <w:drawing>
              <wp:anchor distT="0" distB="0" distL="114300" distR="114300" simplePos="0" relativeHeight="251673600" behindDoc="0" locked="0" layoutInCell="1" allowOverlap="1" wp14:anchorId="2BAB404B" wp14:editId="5C9FABEA">
                <wp:simplePos x="0" y="0"/>
                <wp:positionH relativeFrom="column">
                  <wp:posOffset>1836420</wp:posOffset>
                </wp:positionH>
                <wp:positionV relativeFrom="paragraph">
                  <wp:posOffset>238971</wp:posOffset>
                </wp:positionV>
                <wp:extent cx="2268855" cy="635"/>
                <wp:effectExtent l="0" t="0" r="0" b="0"/>
                <wp:wrapSquare wrapText="bothSides"/>
                <wp:docPr id="280249348" name="Text Box 1"/>
                <wp:cNvGraphicFramePr/>
                <a:graphic xmlns:a="http://schemas.openxmlformats.org/drawingml/2006/main">
                  <a:graphicData uri="http://schemas.microsoft.com/office/word/2010/wordprocessingShape">
                    <wps:wsp>
                      <wps:cNvSpPr txBox="1"/>
                      <wps:spPr>
                        <a:xfrm>
                          <a:off x="0" y="0"/>
                          <a:ext cx="2268855" cy="635"/>
                        </a:xfrm>
                        <a:prstGeom prst="rect">
                          <a:avLst/>
                        </a:prstGeom>
                        <a:solidFill>
                          <a:prstClr val="white"/>
                        </a:solidFill>
                        <a:ln>
                          <a:noFill/>
                        </a:ln>
                      </wps:spPr>
                      <wps:txbx>
                        <w:txbxContent>
                          <w:p w14:paraId="0EA20FAB" w14:textId="22E4DB06"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85" w:name="_Toc138627985"/>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FF79C8">
                              <w:rPr>
                                <w:rFonts w:ascii="Times New Roman" w:hAnsi="Times New Roman" w:cs="Times New Roman"/>
                                <w:i w:val="0"/>
                                <w:iCs w:val="0"/>
                                <w:noProof/>
                                <w:color w:val="000000" w:themeColor="text1"/>
                                <w:sz w:val="22"/>
                                <w:szCs w:val="22"/>
                              </w:rPr>
                              <w:t>20</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B404B" id="_x0000_s1041" type="#_x0000_t202" style="position:absolute;left:0;text-align:left;margin-left:144.6pt;margin-top:18.8pt;width:17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" stroked="f">
                <v:textbox style="mso-fit-shape-to-text:t" inset="0,0,0,0">
                  <w:txbxContent>
                    <w:p w14:paraId="0EA20FAB" w14:textId="22E4DB06"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86" w:name="_Toc138627985"/>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FF79C8">
                        <w:rPr>
                          <w:rFonts w:ascii="Times New Roman" w:hAnsi="Times New Roman" w:cs="Times New Roman"/>
                          <w:i w:val="0"/>
                          <w:iCs w:val="0"/>
                          <w:noProof/>
                          <w:color w:val="000000" w:themeColor="text1"/>
                          <w:sz w:val="22"/>
                          <w:szCs w:val="22"/>
                        </w:rPr>
                        <w:t>20</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86"/>
                    </w:p>
                  </w:txbxContent>
                </v:textbox>
                <w10:wrap type="square"/>
              </v:shape>
            </w:pict>
          </mc:Fallback>
        </mc:AlternateContent>
      </w:r>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62528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5E880A12" w14:textId="403B13C3" w:rsidR="00214E42" w:rsidRDefault="00214E42" w:rsidP="0062528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F6620EB" wp14:editId="31B7A3DC">
                <wp:simplePos x="0" y="0"/>
                <wp:positionH relativeFrom="column">
                  <wp:posOffset>2284730</wp:posOffset>
                </wp:positionH>
                <wp:positionV relativeFrom="paragraph">
                  <wp:posOffset>84455</wp:posOffset>
                </wp:positionV>
                <wp:extent cx="1549400" cy="635"/>
                <wp:effectExtent l="0" t="0" r="0" b="0"/>
                <wp:wrapSquare wrapText="bothSides"/>
                <wp:docPr id="1081150654" name="Text Box 1"/>
                <wp:cNvGraphicFramePr/>
                <a:graphic xmlns:a="http://schemas.openxmlformats.org/drawingml/2006/main">
                  <a:graphicData uri="http://schemas.microsoft.com/office/word/2010/wordprocessingShape">
                    <wps:wsp>
                      <wps:cNvSpPr txBox="1"/>
                      <wps:spPr>
                        <a:xfrm>
                          <a:off x="0" y="0"/>
                          <a:ext cx="1549400" cy="635"/>
                        </a:xfrm>
                        <a:prstGeom prst="rect">
                          <a:avLst/>
                        </a:prstGeom>
                        <a:solidFill>
                          <a:prstClr val="white"/>
                        </a:solidFill>
                        <a:ln>
                          <a:noFill/>
                        </a:ln>
                      </wps:spPr>
                      <wps:txbx>
                        <w:txbxContent>
                          <w:p w14:paraId="173A3777" w14:textId="3793F9FF"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87" w:name="_Toc138627986"/>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FF79C8">
                              <w:rPr>
                                <w:rFonts w:ascii="Times New Roman" w:hAnsi="Times New Roman" w:cs="Times New Roman"/>
                                <w:i w:val="0"/>
                                <w:iCs w:val="0"/>
                                <w:noProof/>
                                <w:color w:val="000000" w:themeColor="text1"/>
                                <w:sz w:val="22"/>
                                <w:szCs w:val="22"/>
                              </w:rPr>
                              <w:t>21</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20EB" id="_x0000_s1042" type="#_x0000_t202" style="position:absolute;left:0;text-align:left;margin-left:179.9pt;margin-top:6.65pt;width:12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dYGgIAAEAEAAAOAAAAZHJzL2Uyb0RvYy54bWysU01v2zAMvQ/YfxB0X5x0bb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" stroked="f">
                <v:textbox style="mso-fit-shape-to-text:t" inset="0,0,0,0">
                  <w:txbxContent>
                    <w:p w14:paraId="173A3777" w14:textId="3793F9FF"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88" w:name="_Toc138627986"/>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FF79C8">
                        <w:rPr>
                          <w:rFonts w:ascii="Times New Roman" w:hAnsi="Times New Roman" w:cs="Times New Roman"/>
                          <w:i w:val="0"/>
                          <w:iCs w:val="0"/>
                          <w:noProof/>
                          <w:color w:val="000000" w:themeColor="text1"/>
                          <w:sz w:val="22"/>
                          <w:szCs w:val="22"/>
                        </w:rPr>
                        <w:t>21</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88"/>
                    </w:p>
                  </w:txbxContent>
                </v:textbox>
                <w10:wrap type="square"/>
              </v:shape>
            </w:pict>
          </mc:Fallback>
        </mc:AlternateContent>
      </w: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F71D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564846B4" w:rsidR="00E573DE" w:rsidRDefault="009746B1" w:rsidP="00DF71D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660A5E80" wp14:editId="277DBE50">
                <wp:simplePos x="0" y="0"/>
                <wp:positionH relativeFrom="column">
                  <wp:posOffset>2148840</wp:posOffset>
                </wp:positionH>
                <wp:positionV relativeFrom="paragraph">
                  <wp:posOffset>143933</wp:posOffset>
                </wp:positionV>
                <wp:extent cx="1752600" cy="635"/>
                <wp:effectExtent l="0" t="0" r="0" b="0"/>
                <wp:wrapSquare wrapText="bothSides"/>
                <wp:docPr id="1455528681" name="Text Box 1"/>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563E704B" w14:textId="3B72F0BC" w:rsidR="009746B1" w:rsidRPr="009746B1" w:rsidRDefault="009746B1" w:rsidP="009746B1">
                            <w:pPr>
                              <w:pStyle w:val="Caption"/>
                              <w:rPr>
                                <w:rFonts w:ascii="Times New Roman" w:hAnsi="Times New Roman" w:cs="Times New Roman"/>
                                <w:noProof/>
                                <w:color w:val="000000" w:themeColor="text1"/>
                                <w:sz w:val="22"/>
                                <w:szCs w:val="22"/>
                              </w:rPr>
                            </w:pPr>
                            <w:bookmarkStart w:id="89" w:name="_Toc138627987"/>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FF79C8">
                              <w:rPr>
                                <w:rFonts w:ascii="Times New Roman" w:hAnsi="Times New Roman" w:cs="Times New Roman"/>
                                <w:i w:val="0"/>
                                <w:iCs w:val="0"/>
                                <w:noProof/>
                                <w:color w:val="000000" w:themeColor="text1"/>
                                <w:sz w:val="22"/>
                                <w:szCs w:val="22"/>
                              </w:rPr>
                              <w:t>22</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A5E80" id="_x0000_s1043" type="#_x0000_t202" style="position:absolute;left:0;text-align:left;margin-left:169.2pt;margin-top:11.35pt;width:13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" stroked="f">
                <v:textbox style="mso-fit-shape-to-text:t" inset="0,0,0,0">
                  <w:txbxContent>
                    <w:p w14:paraId="563E704B" w14:textId="3B72F0BC" w:rsidR="009746B1" w:rsidRPr="009746B1" w:rsidRDefault="009746B1" w:rsidP="009746B1">
                      <w:pPr>
                        <w:pStyle w:val="Caption"/>
                        <w:rPr>
                          <w:rFonts w:ascii="Times New Roman" w:hAnsi="Times New Roman" w:cs="Times New Roman"/>
                          <w:noProof/>
                          <w:color w:val="000000" w:themeColor="text1"/>
                          <w:sz w:val="22"/>
                          <w:szCs w:val="22"/>
                        </w:rPr>
                      </w:pPr>
                      <w:bookmarkStart w:id="90" w:name="_Toc138627987"/>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FF79C8">
                        <w:rPr>
                          <w:rFonts w:ascii="Times New Roman" w:hAnsi="Times New Roman" w:cs="Times New Roman"/>
                          <w:i w:val="0"/>
                          <w:iCs w:val="0"/>
                          <w:noProof/>
                          <w:color w:val="000000" w:themeColor="text1"/>
                          <w:sz w:val="22"/>
                          <w:szCs w:val="22"/>
                        </w:rPr>
                        <w:t>22</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90"/>
                    </w:p>
                  </w:txbxContent>
                </v:textbox>
                <w10:wrap type="square"/>
              </v:shape>
            </w:pict>
          </mc:Fallback>
        </mc:AlternateContent>
      </w:r>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1E49BF">
            <w:pPr>
              <w:pStyle w:val="ListParagraph"/>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7FA8D829" w14:textId="468010AF" w:rsidR="003D6D97" w:rsidRDefault="008D6DD3" w:rsidP="007C4F95">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14:anchorId="1B979AFD" wp14:editId="27D75605">
                <wp:simplePos x="0" y="0"/>
                <wp:positionH relativeFrom="column">
                  <wp:posOffset>1767840</wp:posOffset>
                </wp:positionH>
                <wp:positionV relativeFrom="paragraph">
                  <wp:posOffset>177800</wp:posOffset>
                </wp:positionV>
                <wp:extent cx="2641600" cy="635"/>
                <wp:effectExtent l="0" t="0" r="0" b="0"/>
                <wp:wrapSquare wrapText="bothSides"/>
                <wp:docPr id="1712388244" name="Text Box 1"/>
                <wp:cNvGraphicFramePr/>
                <a:graphic xmlns:a="http://schemas.openxmlformats.org/drawingml/2006/main">
                  <a:graphicData uri="http://schemas.microsoft.com/office/word/2010/wordprocessingShape">
                    <wps:wsp>
                      <wps:cNvSpPr txBox="1"/>
                      <wps:spPr>
                        <a:xfrm>
                          <a:off x="0" y="0"/>
                          <a:ext cx="2641600" cy="635"/>
                        </a:xfrm>
                        <a:prstGeom prst="rect">
                          <a:avLst/>
                        </a:prstGeom>
                        <a:solidFill>
                          <a:prstClr val="white"/>
                        </a:solidFill>
                        <a:ln>
                          <a:noFill/>
                        </a:ln>
                      </wps:spPr>
                      <wps:txbx>
                        <w:txbxContent>
                          <w:p w14:paraId="1334B216" w14:textId="3A248FA6" w:rsidR="00187060" w:rsidRPr="008D6DD3" w:rsidRDefault="00187060" w:rsidP="00187060">
                            <w:pPr>
                              <w:pStyle w:val="Caption"/>
                              <w:rPr>
                                <w:rFonts w:ascii="Times New Roman" w:hAnsi="Times New Roman" w:cs="Times New Roman"/>
                                <w:noProof/>
                                <w:color w:val="000000" w:themeColor="text1"/>
                                <w:sz w:val="22"/>
                                <w:szCs w:val="22"/>
                              </w:rPr>
                            </w:pPr>
                            <w:bookmarkStart w:id="91" w:name="_Toc138627988"/>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FF79C8">
                              <w:rPr>
                                <w:rFonts w:ascii="Times New Roman" w:hAnsi="Times New Roman" w:cs="Times New Roman"/>
                                <w:i w:val="0"/>
                                <w:iCs w:val="0"/>
                                <w:noProof/>
                                <w:color w:val="000000" w:themeColor="text1"/>
                                <w:sz w:val="22"/>
                                <w:szCs w:val="22"/>
                              </w:rPr>
                              <w:t>23</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979AFD" id="_x0000_s1044" type="#_x0000_t202" style="position:absolute;left:0;text-align:left;margin-left:139.2pt;margin-top:14pt;width:20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" stroked="f">
                <v:textbox style="mso-fit-shape-to-text:t" inset="0,0,0,0">
                  <w:txbxContent>
                    <w:p w14:paraId="1334B216" w14:textId="3A248FA6" w:rsidR="00187060" w:rsidRPr="008D6DD3" w:rsidRDefault="00187060" w:rsidP="00187060">
                      <w:pPr>
                        <w:pStyle w:val="Caption"/>
                        <w:rPr>
                          <w:rFonts w:ascii="Times New Roman" w:hAnsi="Times New Roman" w:cs="Times New Roman"/>
                          <w:noProof/>
                          <w:color w:val="000000" w:themeColor="text1"/>
                          <w:sz w:val="22"/>
                          <w:szCs w:val="22"/>
                        </w:rPr>
                      </w:pPr>
                      <w:bookmarkStart w:id="92" w:name="_Toc138627988"/>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FF79C8">
                        <w:rPr>
                          <w:rFonts w:ascii="Times New Roman" w:hAnsi="Times New Roman" w:cs="Times New Roman"/>
                          <w:i w:val="0"/>
                          <w:iCs w:val="0"/>
                          <w:noProof/>
                          <w:color w:val="000000" w:themeColor="text1"/>
                          <w:sz w:val="22"/>
                          <w:szCs w:val="22"/>
                        </w:rPr>
                        <w:t>23</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92"/>
                    </w:p>
                  </w:txbxContent>
                </v:textbox>
                <w10:wrap type="square"/>
              </v:shape>
            </w:pict>
          </mc:Fallback>
        </mc:AlternateContent>
      </w: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93" w:name="_Toc138627903"/>
      <w:r>
        <w:rPr>
          <w:rFonts w:cs="Times New Roman"/>
          <w:bCs/>
          <w:szCs w:val="28"/>
        </w:rPr>
        <w:t>Sistematika Penulisan</w:t>
      </w:r>
      <w:bookmarkEnd w:id="93"/>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65"/>
          <w:footerReference w:type="default" r:id="rId66"/>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94" w:name="_Toc138627904"/>
      <w:r w:rsidRPr="00E33479">
        <w:rPr>
          <w:rFonts w:cs="Times New Roman"/>
          <w:b/>
          <w:bCs/>
          <w:szCs w:val="28"/>
        </w:rPr>
        <w:lastRenderedPageBreak/>
        <w:t>BAB II</w:t>
      </w:r>
      <w:bookmarkEnd w:id="94"/>
    </w:p>
    <w:p w14:paraId="0EE1CEC5" w14:textId="685049AC" w:rsidR="00B86808" w:rsidRPr="00E33479" w:rsidRDefault="00B86808" w:rsidP="00E33479">
      <w:pPr>
        <w:pStyle w:val="Heading1"/>
        <w:jc w:val="center"/>
        <w:rPr>
          <w:rFonts w:cs="Times New Roman"/>
          <w:b/>
          <w:bCs/>
          <w:szCs w:val="28"/>
        </w:rPr>
      </w:pPr>
      <w:bookmarkStart w:id="95" w:name="_Toc138627905"/>
      <w:r w:rsidRPr="00E33479">
        <w:rPr>
          <w:rFonts w:cs="Times New Roman"/>
          <w:b/>
          <w:bCs/>
          <w:szCs w:val="28"/>
        </w:rPr>
        <w:t>TINJAUAN PUSTAKA</w:t>
      </w:r>
      <w:bookmarkEnd w:id="95"/>
    </w:p>
    <w:p w14:paraId="1DF6C71C" w14:textId="7B2C1153" w:rsidR="00A73982" w:rsidRPr="001C0920" w:rsidRDefault="009F0333" w:rsidP="00D10292">
      <w:pPr>
        <w:pStyle w:val="Heading2"/>
        <w:rPr>
          <w:rFonts w:cs="Times New Roman"/>
          <w:b w:val="0"/>
          <w:bCs/>
          <w:szCs w:val="28"/>
        </w:rPr>
      </w:pPr>
      <w:r w:rsidRPr="001C0920">
        <w:rPr>
          <w:rFonts w:cs="Times New Roman"/>
          <w:bCs/>
          <w:szCs w:val="28"/>
        </w:rPr>
        <w:t xml:space="preserve"> </w:t>
      </w:r>
      <w:bookmarkStart w:id="96" w:name="_Toc138627906"/>
      <w:r w:rsidR="00D10292" w:rsidRPr="001C0920">
        <w:rPr>
          <w:rFonts w:cs="Times New Roman"/>
          <w:bCs/>
          <w:szCs w:val="28"/>
        </w:rPr>
        <w:t xml:space="preserve">2.1. </w:t>
      </w:r>
      <w:r w:rsidR="00FD1950" w:rsidRPr="001C0920">
        <w:rPr>
          <w:rFonts w:cs="Times New Roman"/>
          <w:bCs/>
          <w:szCs w:val="28"/>
        </w:rPr>
        <w:t>Tokopedia</w:t>
      </w:r>
      <w:bookmarkEnd w:id="96"/>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97" w:name="_Toc138627907"/>
      <w:r w:rsidRPr="001C0920">
        <w:rPr>
          <w:bCs/>
          <w:szCs w:val="28"/>
        </w:rPr>
        <w:t xml:space="preserve">2.2. </w:t>
      </w:r>
      <w:r w:rsidR="00AA7C74" w:rsidRPr="001C0920">
        <w:rPr>
          <w:bCs/>
          <w:szCs w:val="28"/>
        </w:rPr>
        <w:t>Analisis Sentimen</w:t>
      </w:r>
      <w:bookmarkEnd w:id="97"/>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98" w:name="_Toc138627908"/>
      <w:r w:rsidRPr="00A72141">
        <w:rPr>
          <w:bCs/>
          <w:szCs w:val="28"/>
        </w:rPr>
        <w:t xml:space="preserve">2.3. </w:t>
      </w:r>
      <w:r w:rsidR="00B42206" w:rsidRPr="00A72141">
        <w:rPr>
          <w:bCs/>
          <w:szCs w:val="28"/>
        </w:rPr>
        <w:t>Text mining</w:t>
      </w:r>
      <w:bookmarkEnd w:id="98"/>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val="0"/>
          <w:bCs/>
          <w:szCs w:val="28"/>
        </w:rPr>
        <w:sectPr w:rsidR="00CC157E" w:rsidSect="00956385">
          <w:headerReference w:type="default" r:id="rId67"/>
          <w:footerReference w:type="default" r:id="rId68"/>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val="0"/>
          <w:bCs/>
          <w:szCs w:val="28"/>
        </w:rPr>
      </w:pPr>
      <w:bookmarkStart w:id="99" w:name="_Toc138627909"/>
      <w:r w:rsidRPr="00EC01AF">
        <w:rPr>
          <w:bCs/>
          <w:szCs w:val="28"/>
        </w:rPr>
        <w:lastRenderedPageBreak/>
        <w:t xml:space="preserve">2.4. </w:t>
      </w:r>
      <w:r w:rsidR="009F0333" w:rsidRPr="00EC01AF">
        <w:rPr>
          <w:bCs/>
          <w:szCs w:val="28"/>
        </w:rPr>
        <w:t>Text preprocessing</w:t>
      </w:r>
      <w:bookmarkEnd w:id="99"/>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Default="009A033C" w:rsidP="008406CB">
      <w:pPr>
        <w:pStyle w:val="Heading2"/>
        <w:numPr>
          <w:ilvl w:val="1"/>
          <w:numId w:val="49"/>
        </w:numPr>
      </w:pPr>
      <w:bookmarkStart w:id="100" w:name="_Toc138627910"/>
      <w:commentRangeStart w:id="101"/>
      <w:r w:rsidRPr="009A033C">
        <w:t>Worldcloud</w:t>
      </w:r>
      <w:commentRangeEnd w:id="101"/>
      <w:r w:rsidR="008406CB">
        <w:rPr>
          <w:rStyle w:val="CommentReference"/>
          <w:rFonts w:asciiTheme="minorHAnsi" w:eastAsiaTheme="minorHAnsi" w:hAnsiTheme="minorHAnsi" w:cstheme="minorBidi"/>
          <w:b w:val="0"/>
        </w:rPr>
        <w:commentReference w:id="101"/>
      </w:r>
      <w:bookmarkEnd w:id="100"/>
    </w:p>
    <w:p w14:paraId="2F54B000" w14:textId="77777777" w:rsidR="008406CB" w:rsidRDefault="008406CB" w:rsidP="008406CB"/>
    <w:p w14:paraId="51ADC621" w14:textId="77777777" w:rsidR="008406CB" w:rsidRPr="008406CB" w:rsidRDefault="008406CB" w:rsidP="008406CB"/>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7F7298EA" w:rsidR="00B86808" w:rsidRPr="004544CD" w:rsidRDefault="00DC07C7" w:rsidP="008406CB">
      <w:pPr>
        <w:pStyle w:val="Heading2"/>
        <w:numPr>
          <w:ilvl w:val="1"/>
          <w:numId w:val="49"/>
        </w:numPr>
        <w:rPr>
          <w:b w:val="0"/>
        </w:rPr>
      </w:pPr>
      <w:bookmarkStart w:id="102" w:name="_Toc138627911"/>
      <w:r w:rsidRPr="004544CD">
        <w:t>Pemodelan</w:t>
      </w:r>
      <w:bookmarkEnd w:id="102"/>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103"/>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53F1BB51" w:rsidR="002A2F0B" w:rsidRDefault="00A27F87" w:rsidP="00DB220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103"/>
      <w:r w:rsidR="00A5784C">
        <w:rPr>
          <w:rStyle w:val="CommentReference"/>
        </w:rPr>
        <w:commentReference w:id="103"/>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4401108E" w:rsidR="00DC07C7" w:rsidRPr="00A205D1" w:rsidRDefault="00DC07C7" w:rsidP="008406CB">
      <w:pPr>
        <w:pStyle w:val="Heading2"/>
        <w:numPr>
          <w:ilvl w:val="1"/>
          <w:numId w:val="49"/>
        </w:numPr>
        <w:rPr>
          <w:b w:val="0"/>
          <w:bCs/>
          <w:szCs w:val="28"/>
        </w:rPr>
      </w:pPr>
      <w:bookmarkStart w:id="104" w:name="_Toc138627912"/>
      <w:r w:rsidRPr="00A205D1">
        <w:rPr>
          <w:bCs/>
          <w:szCs w:val="28"/>
        </w:rPr>
        <w:t>Evaluasi</w:t>
      </w:r>
      <w:bookmarkEnd w:id="104"/>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 xml:space="preserve">true </w:t>
      </w:r>
      <w:r w:rsidR="009A0FFF" w:rsidRPr="00F37FF9">
        <w:rPr>
          <w:rFonts w:ascii="Times New Roman" w:hAnsi="Times New Roman" w:cs="Times New Roman"/>
          <w:i/>
          <w:iCs/>
          <w:sz w:val="24"/>
          <w:szCs w:val="24"/>
        </w:rPr>
        <w:lastRenderedPageBreak/>
        <w:t>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69"/>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105" w:name="_Toc138627913"/>
      <w:r w:rsidRPr="00CB5744">
        <w:rPr>
          <w:b/>
          <w:bCs/>
        </w:rPr>
        <w:lastRenderedPageBreak/>
        <w:t>BAB III</w:t>
      </w:r>
      <w:bookmarkEnd w:id="105"/>
      <w:r w:rsidRPr="00CB5744">
        <w:rPr>
          <w:b/>
          <w:bCs/>
        </w:rPr>
        <w:t xml:space="preserve"> </w:t>
      </w:r>
    </w:p>
    <w:p w14:paraId="588E6DC5" w14:textId="23B5C0F7" w:rsidR="00B84B6E" w:rsidRPr="00CB5744" w:rsidRDefault="005F7951" w:rsidP="00CB5744">
      <w:pPr>
        <w:pStyle w:val="Heading1"/>
        <w:jc w:val="center"/>
        <w:rPr>
          <w:b/>
          <w:bCs/>
        </w:rPr>
      </w:pPr>
      <w:bookmarkStart w:id="106" w:name="_Toc138627914"/>
      <w:r w:rsidRPr="00CB5744">
        <w:rPr>
          <w:b/>
          <w:bCs/>
        </w:rPr>
        <w:t>METOD</w:t>
      </w:r>
      <w:r w:rsidR="00AC6580" w:rsidRPr="00CB5744">
        <w:rPr>
          <w:b/>
          <w:bCs/>
        </w:rPr>
        <w:t>E</w:t>
      </w:r>
      <w:r w:rsidRPr="00CB5744">
        <w:rPr>
          <w:b/>
          <w:bCs/>
        </w:rPr>
        <w:t xml:space="preserve"> PENELITIAN</w:t>
      </w:r>
      <w:bookmarkEnd w:id="106"/>
    </w:p>
    <w:p w14:paraId="076856E3" w14:textId="74FE647E" w:rsidR="00B86808" w:rsidRPr="001D56B7" w:rsidRDefault="00A83AAD">
      <w:pPr>
        <w:pStyle w:val="Heading2"/>
        <w:numPr>
          <w:ilvl w:val="1"/>
          <w:numId w:val="10"/>
        </w:numPr>
        <w:ind w:left="360"/>
        <w:rPr>
          <w:b w:val="0"/>
          <w:bCs/>
          <w:szCs w:val="28"/>
        </w:rPr>
      </w:pPr>
      <w:bookmarkStart w:id="107" w:name="_Toc138627915"/>
      <w:r w:rsidRPr="001D56B7">
        <w:rPr>
          <w:bCs/>
          <w:szCs w:val="28"/>
        </w:rPr>
        <w:t>Data penelitian</w:t>
      </w:r>
      <w:bookmarkEnd w:id="107"/>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2A35767" w:rsidR="00C775E9" w:rsidRPr="008B4490" w:rsidRDefault="008B4490" w:rsidP="008B4490">
      <w:pPr>
        <w:pStyle w:val="Caption"/>
        <w:jc w:val="center"/>
        <w:rPr>
          <w:rFonts w:ascii="Times New Roman" w:hAnsi="Times New Roman" w:cs="Times New Roman"/>
          <w:i w:val="0"/>
          <w:iCs w:val="0"/>
          <w:color w:val="auto"/>
          <w:sz w:val="22"/>
          <w:szCs w:val="22"/>
        </w:rPr>
      </w:pPr>
      <w:bookmarkStart w:id="108" w:name="_Toc137732617"/>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108"/>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71"/>
          <w:footerReference w:type="default" r:id="rId72"/>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78EA763B" w:rsidR="00C775E9" w:rsidRPr="006A3246" w:rsidRDefault="006A3246" w:rsidP="006A3246">
      <w:pPr>
        <w:pStyle w:val="Caption"/>
        <w:jc w:val="center"/>
        <w:rPr>
          <w:rFonts w:ascii="Times New Roman" w:hAnsi="Times New Roman" w:cs="Times New Roman"/>
          <w:i w:val="0"/>
          <w:iCs w:val="0"/>
          <w:color w:val="auto"/>
          <w:sz w:val="22"/>
          <w:szCs w:val="22"/>
        </w:rPr>
      </w:pPr>
      <w:bookmarkStart w:id="109" w:name="_Toc137732618"/>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109"/>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E106128" w:rsidR="005222E5" w:rsidRPr="005222E5" w:rsidRDefault="005222E5" w:rsidP="005222E5">
      <w:pPr>
        <w:pStyle w:val="Caption"/>
        <w:jc w:val="center"/>
        <w:rPr>
          <w:rFonts w:ascii="Times New Roman" w:hAnsi="Times New Roman" w:cs="Times New Roman"/>
          <w:i w:val="0"/>
          <w:iCs w:val="0"/>
          <w:color w:val="auto"/>
          <w:sz w:val="22"/>
          <w:szCs w:val="22"/>
        </w:rPr>
      </w:pPr>
      <w:bookmarkStart w:id="110" w:name="_Toc137732619"/>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110"/>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3DDF7C41" w:rsidR="00D76C77" w:rsidRPr="00D76C77" w:rsidRDefault="00D76C77" w:rsidP="00D76C77">
      <w:pPr>
        <w:pStyle w:val="Caption"/>
        <w:jc w:val="center"/>
        <w:rPr>
          <w:rFonts w:ascii="Times New Roman" w:hAnsi="Times New Roman" w:cs="Times New Roman"/>
          <w:i w:val="0"/>
          <w:iCs w:val="0"/>
          <w:color w:val="auto"/>
          <w:sz w:val="32"/>
          <w:szCs w:val="32"/>
        </w:rPr>
      </w:pPr>
      <w:bookmarkStart w:id="111" w:name="_Toc137732620"/>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111"/>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27A7EBAB" w:rsidR="00EB2B57" w:rsidRPr="00EB2B57" w:rsidRDefault="00EB2B57" w:rsidP="00EB2B57">
      <w:pPr>
        <w:pStyle w:val="Caption"/>
        <w:jc w:val="center"/>
        <w:rPr>
          <w:rFonts w:ascii="Times New Roman" w:hAnsi="Times New Roman" w:cs="Times New Roman"/>
          <w:i w:val="0"/>
          <w:iCs w:val="0"/>
          <w:color w:val="auto"/>
          <w:sz w:val="32"/>
          <w:szCs w:val="32"/>
        </w:rPr>
      </w:pPr>
      <w:bookmarkStart w:id="112" w:name="_Toc137732621"/>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112"/>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0BFEFC31" w:rsidR="000B25B6" w:rsidRPr="00BF297C" w:rsidRDefault="000B25B6" w:rsidP="000B25B6">
      <w:pPr>
        <w:pStyle w:val="Caption"/>
        <w:jc w:val="center"/>
        <w:rPr>
          <w:rFonts w:ascii="Times New Roman" w:hAnsi="Times New Roman" w:cs="Times New Roman"/>
          <w:i w:val="0"/>
          <w:iCs w:val="0"/>
          <w:color w:val="auto"/>
          <w:sz w:val="22"/>
          <w:szCs w:val="22"/>
        </w:rPr>
      </w:pPr>
      <w:bookmarkStart w:id="113" w:name="_Toc137732622"/>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113"/>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02084040" w:rsidR="006F6E53" w:rsidRPr="006F6E53" w:rsidRDefault="006F6E53" w:rsidP="006F6E53">
      <w:pPr>
        <w:pStyle w:val="Caption"/>
        <w:jc w:val="center"/>
        <w:rPr>
          <w:rFonts w:ascii="Times New Roman" w:hAnsi="Times New Roman" w:cs="Times New Roman"/>
          <w:i w:val="0"/>
          <w:iCs w:val="0"/>
          <w:color w:val="auto"/>
          <w:sz w:val="32"/>
          <w:szCs w:val="32"/>
        </w:rPr>
      </w:pPr>
      <w:bookmarkStart w:id="114" w:name="_Toc137732623"/>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114"/>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1BFE929A" w:rsidR="00514D91" w:rsidRPr="00514D91" w:rsidRDefault="00514D91" w:rsidP="00514D91">
      <w:pPr>
        <w:pStyle w:val="Caption"/>
        <w:jc w:val="center"/>
        <w:rPr>
          <w:rFonts w:ascii="Times New Roman" w:hAnsi="Times New Roman" w:cs="Times New Roman"/>
          <w:i w:val="0"/>
          <w:iCs w:val="0"/>
          <w:color w:val="auto"/>
          <w:sz w:val="32"/>
          <w:szCs w:val="32"/>
        </w:rPr>
      </w:pPr>
      <w:bookmarkStart w:id="115" w:name="_Toc137732624"/>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FF4EA0">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115"/>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val="0"/>
          <w:bCs/>
          <w:szCs w:val="28"/>
        </w:rPr>
      </w:pPr>
      <w:bookmarkStart w:id="116" w:name="_Toc138627916"/>
      <w:r w:rsidRPr="00324262">
        <w:rPr>
          <w:bCs/>
          <w:szCs w:val="28"/>
        </w:rPr>
        <w:t>Text preprocessinng</w:t>
      </w:r>
      <w:bookmarkEnd w:id="116"/>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val="0"/>
          <w:bCs/>
        </w:rPr>
      </w:pPr>
      <w:bookmarkStart w:id="117" w:name="_Toc138627917"/>
      <w:r w:rsidRPr="00C05751">
        <w:rPr>
          <w:bCs/>
        </w:rPr>
        <w:t>Casefolding</w:t>
      </w:r>
      <w:bookmarkEnd w:id="117"/>
      <w:r w:rsidRPr="00C05751">
        <w:rPr>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4F395126" w:rsidR="00E438C5" w:rsidRPr="00344AF5" w:rsidRDefault="0022773D" w:rsidP="0022773D">
      <w:pPr>
        <w:pStyle w:val="haeadingtabel"/>
      </w:pPr>
      <w:bookmarkStart w:id="118" w:name="_Toc136199508"/>
      <w:bookmarkStart w:id="119" w:name="_Toc136199639"/>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A311F7">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118"/>
      <w:bookmarkEnd w:id="119"/>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pPr>
        <w:pStyle w:val="Heading3"/>
        <w:numPr>
          <w:ilvl w:val="2"/>
          <w:numId w:val="20"/>
        </w:numPr>
        <w:ind w:left="1080" w:hanging="540"/>
        <w:rPr>
          <w:b w:val="0"/>
          <w:bCs/>
        </w:rPr>
      </w:pPr>
      <w:bookmarkStart w:id="120" w:name="_Toc138627918"/>
      <w:r w:rsidRPr="009D5E6F">
        <w:rPr>
          <w:bCs/>
        </w:rPr>
        <w:t>Punctuation removal</w:t>
      </w:r>
      <w:bookmarkEnd w:id="120"/>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57940281" w:rsidR="00E438C5" w:rsidRPr="00073F91" w:rsidRDefault="00073F91" w:rsidP="00073F91">
      <w:pPr>
        <w:pStyle w:val="Caption"/>
        <w:jc w:val="center"/>
        <w:rPr>
          <w:rFonts w:ascii="Times New Roman" w:hAnsi="Times New Roman" w:cs="Times New Roman"/>
          <w:color w:val="auto"/>
          <w:sz w:val="22"/>
          <w:szCs w:val="22"/>
        </w:rPr>
      </w:pPr>
      <w:bookmarkStart w:id="121" w:name="_Toc136199509"/>
      <w:bookmarkStart w:id="122" w:name="_Toc136199640"/>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121"/>
      <w:bookmarkEnd w:id="122"/>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pPr>
        <w:pStyle w:val="Heading3"/>
        <w:numPr>
          <w:ilvl w:val="2"/>
          <w:numId w:val="20"/>
        </w:numPr>
        <w:ind w:left="1260"/>
        <w:rPr>
          <w:b w:val="0"/>
          <w:bCs/>
        </w:rPr>
      </w:pPr>
      <w:bookmarkStart w:id="123" w:name="_Toc138627919"/>
      <w:r w:rsidRPr="000322D7">
        <w:rPr>
          <w:bCs/>
        </w:rPr>
        <w:t>Stopwords removal</w:t>
      </w:r>
      <w:bookmarkEnd w:id="123"/>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62263E15" w:rsidR="009E4A9C" w:rsidRPr="009E4A9C" w:rsidRDefault="009E4A9C" w:rsidP="009E4A9C">
      <w:pPr>
        <w:pStyle w:val="Caption"/>
        <w:jc w:val="center"/>
        <w:rPr>
          <w:rFonts w:ascii="Times New Roman" w:hAnsi="Times New Roman" w:cs="Times New Roman"/>
          <w:i w:val="0"/>
          <w:iCs w:val="0"/>
          <w:color w:val="auto"/>
          <w:sz w:val="28"/>
          <w:szCs w:val="28"/>
        </w:rPr>
      </w:pPr>
      <w:bookmarkStart w:id="124" w:name="_Toc136199510"/>
      <w:bookmarkStart w:id="125" w:name="_Toc136199641"/>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124"/>
      <w:bookmarkEnd w:id="125"/>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val="0"/>
          <w:bCs/>
        </w:rPr>
      </w:pPr>
      <w:bookmarkStart w:id="126" w:name="_Toc138627920"/>
      <w:r w:rsidRPr="005B685D">
        <w:rPr>
          <w:bCs/>
        </w:rPr>
        <w:lastRenderedPageBreak/>
        <w:t>Stemming</w:t>
      </w:r>
      <w:bookmarkEnd w:id="126"/>
      <w:r w:rsidRPr="005B685D">
        <w:rPr>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74A85480" w:rsidR="00FF5A72" w:rsidRPr="00FF5A72" w:rsidRDefault="00FF5A72" w:rsidP="00FF5A72">
      <w:pPr>
        <w:pStyle w:val="Caption"/>
        <w:jc w:val="center"/>
        <w:rPr>
          <w:rFonts w:ascii="Times New Roman" w:hAnsi="Times New Roman" w:cs="Times New Roman"/>
          <w:i w:val="0"/>
          <w:iCs w:val="0"/>
          <w:color w:val="auto"/>
          <w:sz w:val="22"/>
          <w:szCs w:val="22"/>
        </w:rPr>
      </w:pPr>
      <w:bookmarkStart w:id="127" w:name="_Toc136199511"/>
      <w:bookmarkStart w:id="128" w:name="_Toc136199642"/>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27"/>
      <w:bookmarkEnd w:id="128"/>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val="0"/>
          <w:bCs/>
        </w:rPr>
      </w:pPr>
      <w:bookmarkStart w:id="129" w:name="_Toc138627921"/>
      <w:r w:rsidRPr="0018632A">
        <w:rPr>
          <w:bCs/>
        </w:rPr>
        <w:t>Pembobotan kata</w:t>
      </w:r>
      <w:bookmarkEnd w:id="129"/>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5C661F" w:rsidRDefault="004E6284" w:rsidP="0038418B">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tbl>
      <w:tblPr>
        <w:tblStyle w:val="TableGrid"/>
        <w:tblW w:w="0" w:type="auto"/>
        <w:tblInd w:w="1271" w:type="dxa"/>
        <w:tblLook w:val="04A0" w:firstRow="1" w:lastRow="0" w:firstColumn="1" w:lastColumn="0" w:noHBand="0" w:noVBand="1"/>
      </w:tblPr>
      <w:tblGrid>
        <w:gridCol w:w="5387"/>
      </w:tblGrid>
      <w:tr w:rsidR="005C661F" w14:paraId="7F2B5FAC" w14:textId="77777777" w:rsidTr="005C661F">
        <w:tc>
          <w:tcPr>
            <w:tcW w:w="5387" w:type="dxa"/>
          </w:tcPr>
          <w:p w14:paraId="48E2DF13" w14:textId="77777777" w:rsidR="005C661F" w:rsidRPr="002030B7" w:rsidRDefault="005C661F" w:rsidP="005C661F">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09222D2A" w14:textId="77777777" w:rsidR="005C661F" w:rsidRDefault="005C661F" w:rsidP="0038418B">
            <w:pPr>
              <w:spacing w:line="360" w:lineRule="auto"/>
              <w:jc w:val="both"/>
              <w:rPr>
                <w:rFonts w:ascii="Times New Roman" w:hAnsi="Times New Roman" w:cs="Times New Roman"/>
                <w:sz w:val="24"/>
                <w:szCs w:val="24"/>
              </w:rPr>
            </w:pPr>
          </w:p>
        </w:tc>
      </w:tr>
    </w:tbl>
    <w:p w14:paraId="1FDBC81E" w14:textId="77777777" w:rsidR="005C661F" w:rsidRPr="008D7CE3" w:rsidRDefault="005C661F" w:rsidP="0038418B">
      <w:pPr>
        <w:spacing w:after="0" w:line="360" w:lineRule="auto"/>
        <w:jc w:val="both"/>
        <w:rPr>
          <w:rFonts w:ascii="Times New Roman" w:hAnsi="Times New Roman" w:cs="Times New Roman"/>
          <w:sz w:val="24"/>
          <w:szCs w:val="24"/>
        </w:rPr>
      </w:pPr>
    </w:p>
    <w:p w14:paraId="383836E0" w14:textId="09839EC0"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w:t>
      </w:r>
      <w:r w:rsidR="00A96F29">
        <w:rPr>
          <w:rFonts w:ascii="Times New Roman" w:hAnsi="Times New Roman" w:cs="Times New Roman"/>
          <w:sz w:val="24"/>
          <w:szCs w:val="24"/>
        </w:rPr>
        <w:t>,</w:t>
      </w:r>
      <w:r w:rsidR="00B522F0" w:rsidRPr="00050814">
        <w:rPr>
          <w:rFonts w:ascii="Times New Roman" w:hAnsi="Times New Roman" w:cs="Times New Roman"/>
          <w:sz w:val="24"/>
          <w:szCs w:val="24"/>
        </w:rPr>
        <w:t>2041199826559248</w:t>
      </w:r>
    </w:p>
    <w:p w14:paraId="7C55FE6F" w14:textId="55ED86CC"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39F1C93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655C6183"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63717D38" w:rsidR="00F70ABB" w:rsidRPr="00F70ABB" w:rsidRDefault="00F70ABB" w:rsidP="00F70ABB">
      <w:pPr>
        <w:pStyle w:val="Caption"/>
        <w:jc w:val="center"/>
        <w:rPr>
          <w:rFonts w:ascii="Times New Roman" w:hAnsi="Times New Roman" w:cs="Times New Roman"/>
          <w:i w:val="0"/>
          <w:iCs w:val="0"/>
          <w:color w:val="auto"/>
          <w:sz w:val="32"/>
          <w:szCs w:val="32"/>
        </w:rPr>
      </w:pPr>
      <w:bookmarkStart w:id="130" w:name="_Toc136199512"/>
      <w:bookmarkStart w:id="131" w:name="_Toc136199643"/>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130"/>
      <w:bookmarkEnd w:id="131"/>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val="0"/>
          <w:bCs/>
          <w:szCs w:val="28"/>
        </w:rPr>
      </w:pPr>
      <w:bookmarkStart w:id="132" w:name="_Toc138627922"/>
      <w:r w:rsidRPr="005A0308">
        <w:rPr>
          <w:bCs/>
          <w:szCs w:val="28"/>
        </w:rPr>
        <w:t>Pemodelan</w:t>
      </w:r>
      <w:bookmarkEnd w:id="132"/>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val="0"/>
          <w:bCs/>
        </w:rPr>
      </w:pPr>
      <w:bookmarkStart w:id="133" w:name="_Toc138627923"/>
      <w:commentRangeStart w:id="134"/>
      <w:r w:rsidRPr="006E67EF">
        <w:rPr>
          <w:bCs/>
        </w:rPr>
        <w:t>Naives bayes</w:t>
      </w:r>
      <w:commentRangeEnd w:id="134"/>
      <w:r w:rsidR="00EE26A5">
        <w:rPr>
          <w:rStyle w:val="CommentReference"/>
          <w:rFonts w:asciiTheme="minorHAnsi" w:eastAsiaTheme="minorHAnsi" w:hAnsiTheme="minorHAnsi" w:cstheme="minorBidi"/>
          <w:b w:val="0"/>
        </w:rPr>
        <w:commentReference w:id="134"/>
      </w:r>
      <w:bookmarkEnd w:id="133"/>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012268D" w:rsidR="00362F6F" w:rsidRPr="00362F6F" w:rsidRDefault="00163E90" w:rsidP="00362F6F">
      <w:pPr>
        <w:pStyle w:val="Caption"/>
        <w:jc w:val="center"/>
        <w:rPr>
          <w:rFonts w:ascii="Times New Roman" w:hAnsi="Times New Roman" w:cs="Times New Roman"/>
          <w:i w:val="0"/>
          <w:iCs w:val="0"/>
          <w:color w:val="auto"/>
          <w:sz w:val="32"/>
          <w:szCs w:val="32"/>
        </w:rPr>
      </w:pPr>
      <w:bookmarkStart w:id="135" w:name="_Toc136199513"/>
      <w:bookmarkStart w:id="136" w:name="_Toc136199644"/>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135"/>
      <w:bookmarkEnd w:id="136"/>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84E1AC0"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selamat awet” 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val="0"/>
          <w:bCs/>
        </w:rPr>
      </w:pPr>
      <w:bookmarkStart w:id="137" w:name="_Toc138627924"/>
      <w:r w:rsidRPr="002C32E9">
        <w:rPr>
          <w:bCs/>
        </w:rPr>
        <w:t>Decision tree</w:t>
      </w:r>
      <w:bookmarkEnd w:id="137"/>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6E8260BE" w:rsidR="004730D9" w:rsidRPr="00AD1435" w:rsidRDefault="00163E90" w:rsidP="004730D9">
      <w:pPr>
        <w:pStyle w:val="haeadingtabel"/>
        <w:rPr>
          <w:i/>
        </w:rPr>
      </w:pPr>
      <w:bookmarkStart w:id="138" w:name="_Toc136199514"/>
      <w:bookmarkStart w:id="139" w:name="_Toc136199645"/>
      <w:commentRangeStart w:id="140"/>
      <w:r>
        <w:t>T</w:t>
      </w:r>
      <w:r w:rsidR="004730D9">
        <w:t xml:space="preserve">abel 3. </w:t>
      </w:r>
      <w:r w:rsidR="00000000">
        <w:fldChar w:fldCharType="begin"/>
      </w:r>
      <w:r w:rsidR="00000000">
        <w:instrText xml:space="preserve"> SEQ tabel_3. \* ARABIC </w:instrText>
      </w:r>
      <w:r w:rsidR="00000000">
        <w:fldChar w:fldCharType="separate"/>
      </w:r>
      <w:r w:rsidR="00A311F7">
        <w:rPr>
          <w:noProof/>
        </w:rPr>
        <w:t>7</w:t>
      </w:r>
      <w:r w:rsidR="00000000">
        <w:rPr>
          <w:noProof/>
        </w:rPr>
        <w:fldChar w:fldCharType="end"/>
      </w:r>
      <w:r w:rsidR="004730D9" w:rsidRPr="004730D9">
        <w:t xml:space="preserve"> </w:t>
      </w:r>
      <w:r w:rsidR="004730D9">
        <w:t xml:space="preserve">tabel kata dan label untuk </w:t>
      </w:r>
      <w:r w:rsidR="004730D9">
        <w:rPr>
          <w:i/>
        </w:rPr>
        <w:t>decision tree</w:t>
      </w:r>
      <w:bookmarkEnd w:id="138"/>
      <w:bookmarkEnd w:id="139"/>
      <w:commentRangeEnd w:id="140"/>
      <w:r w:rsidR="003507C8">
        <w:rPr>
          <w:rStyle w:val="CommentReference"/>
          <w:rFonts w:asciiTheme="minorHAnsi" w:hAnsiTheme="minorHAnsi" w:cstheme="minorBidi"/>
          <w:iCs w:val="0"/>
        </w:rPr>
        <w:commentReference w:id="140"/>
      </w:r>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1CFD143D" w:rsidR="003A243C" w:rsidRPr="00163E90" w:rsidRDefault="00163E90" w:rsidP="003A243C">
      <w:pPr>
        <w:pStyle w:val="Caption"/>
        <w:jc w:val="center"/>
        <w:rPr>
          <w:rFonts w:ascii="Times New Roman" w:hAnsi="Times New Roman" w:cs="Times New Roman"/>
          <w:i w:val="0"/>
          <w:iCs w:val="0"/>
          <w:color w:val="auto"/>
          <w:sz w:val="22"/>
          <w:szCs w:val="22"/>
        </w:rPr>
      </w:pPr>
      <w:bookmarkStart w:id="141" w:name="_Toc136199515"/>
      <w:bookmarkStart w:id="142" w:name="_Toc136199646"/>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141"/>
      <w:bookmarkEnd w:id="142"/>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1491E675" w14:textId="77777777" w:rsidR="00FF4EA0" w:rsidRDefault="00B64F80" w:rsidP="00FF4EA0">
      <w:pPr>
        <w:keepNext/>
        <w:spacing w:line="360" w:lineRule="auto"/>
        <w:jc w:val="both"/>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421205DE" w14:textId="6498DC3B" w:rsidR="003114AC" w:rsidRPr="00FF4EA0" w:rsidRDefault="00FF4EA0" w:rsidP="00FF4EA0">
      <w:pPr>
        <w:pStyle w:val="Caption"/>
        <w:jc w:val="center"/>
        <w:rPr>
          <w:rFonts w:ascii="Times New Roman" w:eastAsiaTheme="minorEastAsia" w:hAnsi="Times New Roman" w:cs="Times New Roman"/>
          <w:i w:val="0"/>
          <w:iCs w:val="0"/>
          <w:color w:val="auto"/>
          <w:sz w:val="32"/>
          <w:szCs w:val="32"/>
        </w:rPr>
      </w:pPr>
      <w:bookmarkStart w:id="143" w:name="_Toc137732625"/>
      <w:r w:rsidRPr="00FF4EA0">
        <w:rPr>
          <w:rFonts w:ascii="Times New Roman" w:hAnsi="Times New Roman" w:cs="Times New Roman"/>
          <w:i w:val="0"/>
          <w:iCs w:val="0"/>
          <w:color w:val="auto"/>
          <w:sz w:val="22"/>
          <w:szCs w:val="22"/>
        </w:rPr>
        <w:t xml:space="preserve">Gambar 3. </w:t>
      </w:r>
      <w:r w:rsidRPr="00FF4EA0">
        <w:rPr>
          <w:rFonts w:ascii="Times New Roman" w:hAnsi="Times New Roman" w:cs="Times New Roman"/>
          <w:i w:val="0"/>
          <w:iCs w:val="0"/>
          <w:color w:val="auto"/>
          <w:sz w:val="22"/>
          <w:szCs w:val="22"/>
        </w:rPr>
        <w:fldChar w:fldCharType="begin"/>
      </w:r>
      <w:r w:rsidRPr="00FF4EA0">
        <w:rPr>
          <w:rFonts w:ascii="Times New Roman" w:hAnsi="Times New Roman" w:cs="Times New Roman"/>
          <w:i w:val="0"/>
          <w:iCs w:val="0"/>
          <w:color w:val="auto"/>
          <w:sz w:val="22"/>
          <w:szCs w:val="22"/>
        </w:rPr>
        <w:instrText xml:space="preserve"> SEQ Gambar_3. \* ARABIC </w:instrText>
      </w:r>
      <w:r w:rsidRPr="00FF4EA0">
        <w:rPr>
          <w:rFonts w:ascii="Times New Roman" w:hAnsi="Times New Roman" w:cs="Times New Roman"/>
          <w:i w:val="0"/>
          <w:iCs w:val="0"/>
          <w:color w:val="auto"/>
          <w:sz w:val="22"/>
          <w:szCs w:val="22"/>
        </w:rPr>
        <w:fldChar w:fldCharType="separate"/>
      </w:r>
      <w:r w:rsidRPr="00FF4EA0">
        <w:rPr>
          <w:rFonts w:ascii="Times New Roman" w:hAnsi="Times New Roman" w:cs="Times New Roman"/>
          <w:i w:val="0"/>
          <w:iCs w:val="0"/>
          <w:noProof/>
          <w:color w:val="auto"/>
          <w:sz w:val="22"/>
          <w:szCs w:val="22"/>
        </w:rPr>
        <w:t>9</w:t>
      </w:r>
      <w:r w:rsidRPr="00FF4EA0">
        <w:rPr>
          <w:rFonts w:ascii="Times New Roman" w:hAnsi="Times New Roman" w:cs="Times New Roman"/>
          <w:i w:val="0"/>
          <w:iCs w:val="0"/>
          <w:color w:val="auto"/>
          <w:sz w:val="22"/>
          <w:szCs w:val="22"/>
        </w:rPr>
        <w:fldChar w:fldCharType="end"/>
      </w:r>
      <w:r w:rsidRPr="00FF4EA0">
        <w:rPr>
          <w:rFonts w:ascii="Times New Roman" w:hAnsi="Times New Roman" w:cs="Times New Roman"/>
          <w:i w:val="0"/>
          <w:iCs w:val="0"/>
          <w:color w:val="auto"/>
          <w:sz w:val="22"/>
          <w:szCs w:val="22"/>
        </w:rPr>
        <w:t xml:space="preserve"> decision tree</w:t>
      </w:r>
      <w:bookmarkEnd w:id="143"/>
    </w:p>
    <w:p w14:paraId="625F9411" w14:textId="012A6B1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Pada gambar 3.</w:t>
      </w:r>
      <w:r w:rsidR="00B21BB1">
        <w:rPr>
          <w:rFonts w:ascii="Times New Roman" w:hAnsi="Times New Roman" w:cs="Times New Roman"/>
          <w:sz w:val="24"/>
          <w:szCs w:val="24"/>
        </w:rPr>
        <w:t>9</w:t>
      </w:r>
      <w:r w:rsidRPr="00F82B93">
        <w:rPr>
          <w:rFonts w:ascii="Times New Roman" w:hAnsi="Times New Roman" w:cs="Times New Roman"/>
          <w:sz w:val="24"/>
          <w:szCs w:val="24"/>
        </w:rPr>
        <w:t xml:space="preserve">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val="0"/>
          <w:bCs/>
        </w:rPr>
      </w:pPr>
      <w:bookmarkStart w:id="144" w:name="_Toc138627925"/>
      <w:r w:rsidRPr="00FF65F3">
        <w:rPr>
          <w:bCs/>
        </w:rPr>
        <w:t>K-nearest neighbor</w:t>
      </w:r>
      <w:bookmarkEnd w:id="144"/>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1B9F80DC" w:rsidR="00A23C8D" w:rsidRPr="00A23C8D" w:rsidRDefault="00163E90" w:rsidP="00A23C8D">
      <w:pPr>
        <w:pStyle w:val="Caption"/>
        <w:jc w:val="center"/>
        <w:rPr>
          <w:rFonts w:ascii="Times New Roman" w:hAnsi="Times New Roman" w:cs="Times New Roman"/>
          <w:i w:val="0"/>
          <w:iCs w:val="0"/>
          <w:color w:val="auto"/>
          <w:sz w:val="22"/>
          <w:szCs w:val="22"/>
        </w:rPr>
      </w:pPr>
      <w:bookmarkStart w:id="145" w:name="_Toc136199516"/>
      <w:bookmarkStart w:id="146" w:name="_Toc136199647"/>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145"/>
      <w:bookmarkEnd w:id="146"/>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1787BAB5" w:rsidR="00C84ED8" w:rsidRPr="00C84ED8" w:rsidRDefault="00C84ED8" w:rsidP="00C84ED8">
      <w:pPr>
        <w:pStyle w:val="Caption"/>
        <w:jc w:val="center"/>
        <w:rPr>
          <w:rFonts w:ascii="Times New Roman" w:hAnsi="Times New Roman" w:cs="Times New Roman"/>
          <w:i w:val="0"/>
          <w:iCs w:val="0"/>
          <w:color w:val="auto"/>
          <w:sz w:val="22"/>
          <w:szCs w:val="22"/>
        </w:rPr>
      </w:pPr>
      <w:bookmarkStart w:id="147" w:name="_Toc136199517"/>
      <w:bookmarkStart w:id="148" w:name="_Toc136199648"/>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147"/>
      <w:bookmarkEnd w:id="148"/>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w:t>
            </w:r>
            <w:r w:rsidRPr="000D6909">
              <w:rPr>
                <w:rFonts w:ascii="Times New Roman" w:hAnsi="Times New Roman" w:cs="Times New Roman"/>
                <w:sz w:val="24"/>
                <w:szCs w:val="24"/>
              </w:rPr>
              <w:lastRenderedPageBreak/>
              <w:t>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w:t>
            </w:r>
            <w:r w:rsidRPr="000D6909">
              <w:rPr>
                <w:rFonts w:ascii="Times New Roman" w:hAnsi="Times New Roman" w:cs="Times New Roman"/>
                <w:sz w:val="24"/>
                <w:szCs w:val="24"/>
              </w:rPr>
              <w:lastRenderedPageBreak/>
              <w:t>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w:t>
            </w:r>
            <w:r w:rsidRPr="000D6909">
              <w:rPr>
                <w:rFonts w:ascii="Times New Roman" w:hAnsi="Times New Roman" w:cs="Times New Roman"/>
                <w:sz w:val="24"/>
                <w:szCs w:val="24"/>
              </w:rPr>
              <w:lastRenderedPageBreak/>
              <w:t>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6020599913279624+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F3DB70D" w:rsidR="00A83AAD" w:rsidRPr="00E209CE" w:rsidRDefault="00B95201" w:rsidP="00B95201">
      <w:pPr>
        <w:pStyle w:val="Heading2"/>
      </w:pPr>
      <w:bookmarkStart w:id="149" w:name="_Toc138627926"/>
      <w:r>
        <w:t xml:space="preserve">3.3 </w:t>
      </w:r>
      <w:r w:rsidR="00A83AAD" w:rsidRPr="00E209CE">
        <w:t>Evaluasi</w:t>
      </w:r>
      <w:bookmarkEnd w:id="149"/>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40E3A7FD" w:rsidR="00081D7F" w:rsidRDefault="00B95201" w:rsidP="001B5B9F">
      <w:pPr>
        <w:pStyle w:val="Heading3"/>
        <w:numPr>
          <w:ilvl w:val="2"/>
          <w:numId w:val="21"/>
        </w:numPr>
        <w:ind w:left="1800" w:hanging="900"/>
      </w:pPr>
      <w:r>
        <w:t xml:space="preserve"> </w:t>
      </w:r>
      <w:bookmarkStart w:id="150" w:name="_Toc138627927"/>
      <w:r w:rsidR="008D107A">
        <w:t>Evaluasi naives bayes</w:t>
      </w:r>
      <w:bookmarkEnd w:id="150"/>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66BD2749" w:rsidR="00B91361" w:rsidRPr="00B91361" w:rsidRDefault="00B91361" w:rsidP="00B91361">
      <w:pPr>
        <w:pStyle w:val="Caption"/>
        <w:jc w:val="center"/>
        <w:rPr>
          <w:rFonts w:ascii="Times New Roman" w:hAnsi="Times New Roman" w:cs="Times New Roman"/>
          <w:i w:val="0"/>
          <w:iCs w:val="0"/>
          <w:color w:val="auto"/>
          <w:sz w:val="22"/>
          <w:szCs w:val="22"/>
        </w:rPr>
      </w:pPr>
      <w:bookmarkStart w:id="151" w:name="_Toc136199518"/>
      <w:bookmarkStart w:id="152" w:name="_Toc136199649"/>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151"/>
      <w:bookmarkEnd w:id="152"/>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75C5A27D" w:rsidR="002546DD" w:rsidRPr="002546DD" w:rsidRDefault="00B2313A" w:rsidP="001B5B9F">
      <w:pPr>
        <w:pStyle w:val="Heading3"/>
        <w:numPr>
          <w:ilvl w:val="2"/>
          <w:numId w:val="21"/>
        </w:numPr>
      </w:pPr>
      <w:bookmarkStart w:id="153" w:name="_Toc138627928"/>
      <w:r>
        <w:t xml:space="preserve">Evaluasi </w:t>
      </w:r>
      <w:r w:rsidR="0076340B">
        <w:t>decision tree</w:t>
      </w:r>
      <w:bookmarkEnd w:id="153"/>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7B7C2052" w:rsidR="002D486F" w:rsidRPr="002D486F" w:rsidRDefault="002D486F" w:rsidP="002D486F">
      <w:pPr>
        <w:spacing w:after="0" w:line="360" w:lineRule="auto"/>
        <w:jc w:val="center"/>
        <w:rPr>
          <w:rFonts w:ascii="Times New Roman" w:hAnsi="Times New Roman" w:cs="Times New Roman"/>
          <w:i/>
        </w:rPr>
      </w:pPr>
      <w:bookmarkStart w:id="154" w:name="_Toc136199519"/>
      <w:bookmarkStart w:id="155" w:name="_Toc136199650"/>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A311F7">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154"/>
      <w:bookmarkEnd w:id="155"/>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2A2C654E" w:rsidR="00101E1E" w:rsidRPr="00101E1E" w:rsidRDefault="00101E1E" w:rsidP="00722EF1">
      <w:pPr>
        <w:pStyle w:val="Heading3"/>
        <w:numPr>
          <w:ilvl w:val="2"/>
          <w:numId w:val="21"/>
        </w:numPr>
      </w:pPr>
      <w:bookmarkStart w:id="156" w:name="_Toc138627929"/>
      <w:r w:rsidRPr="00101E1E">
        <w:t xml:space="preserve">Evaluasi </w:t>
      </w:r>
      <w:r>
        <w:t>k nearest neighbor</w:t>
      </w:r>
      <w:bookmarkEnd w:id="156"/>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25102485" w:rsidR="009B595E" w:rsidRPr="00163E90" w:rsidRDefault="009B595E" w:rsidP="009B595E">
      <w:pPr>
        <w:pStyle w:val="Caption"/>
        <w:jc w:val="center"/>
        <w:rPr>
          <w:rFonts w:ascii="Times New Roman" w:hAnsi="Times New Roman" w:cs="Times New Roman"/>
          <w:i w:val="0"/>
          <w:iCs w:val="0"/>
          <w:color w:val="auto"/>
          <w:sz w:val="22"/>
          <w:szCs w:val="22"/>
        </w:rPr>
      </w:pPr>
      <w:bookmarkStart w:id="157" w:name="_Toc136199520"/>
      <w:bookmarkStart w:id="158" w:name="_Toc136199651"/>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157"/>
      <w:bookmarkEnd w:id="158"/>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Default="00CB0266" w:rsidP="00CB0266">
      <w:pPr>
        <w:pStyle w:val="ListParagraph"/>
        <w:spacing w:after="0" w:line="360" w:lineRule="auto"/>
        <w:ind w:left="1800"/>
        <w:jc w:val="both"/>
        <w:rPr>
          <w:rFonts w:ascii="Times New Roman" w:hAnsi="Times New Roman" w:cs="Times New Roman"/>
          <w:sz w:val="24"/>
          <w:szCs w:val="24"/>
        </w:rPr>
      </w:pPr>
    </w:p>
    <w:p w14:paraId="325DF0B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9A5C22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FD2C7A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586C297C"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7E7DD8DE"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7278DE0"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2C9C5D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D21153A"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15EEA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6AEF728"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15419F8"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113BCF4"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044936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225F937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F756AC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5530ABC2"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CD605C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FA1E4C6"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F777B7F"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49CEC9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20F4F5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1CC8F03"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1A8ADC5"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25716844"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475FFB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91657FC"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4E4909" w14:textId="396396CA" w:rsidR="00624E38" w:rsidRPr="00C862BD" w:rsidRDefault="003B645A" w:rsidP="003B645A">
      <w:pPr>
        <w:pStyle w:val="Heading1"/>
        <w:jc w:val="center"/>
      </w:pPr>
      <w:bookmarkStart w:id="159" w:name="_Toc138627930"/>
      <w:r>
        <w:lastRenderedPageBreak/>
        <w:t>BAB 4</w:t>
      </w:r>
      <w:bookmarkEnd w:id="159"/>
    </w:p>
    <w:p w14:paraId="1F6FA5B5" w14:textId="77777777" w:rsidR="00572530" w:rsidRDefault="00572530" w:rsidP="00572530">
      <w:pPr>
        <w:pStyle w:val="ListParagraph"/>
        <w:spacing w:after="0" w:line="360" w:lineRule="auto"/>
        <w:ind w:left="1800"/>
        <w:jc w:val="both"/>
        <w:rPr>
          <w:rFonts w:ascii="Times New Roman" w:hAnsi="Times New Roman" w:cs="Times New Roman"/>
          <w:sz w:val="24"/>
          <w:szCs w:val="24"/>
        </w:rPr>
      </w:pPr>
    </w:p>
    <w:p w14:paraId="392D12DB" w14:textId="6E067856" w:rsidR="00820A75" w:rsidRDefault="00820A75" w:rsidP="003B645A">
      <w:pPr>
        <w:pStyle w:val="ListParagraph"/>
        <w:spacing w:after="0" w:line="360" w:lineRule="auto"/>
        <w:ind w:left="1800"/>
        <w:jc w:val="both"/>
        <w:rPr>
          <w:rFonts w:ascii="Times New Roman" w:hAnsi="Times New Roman" w:cs="Times New Roman"/>
          <w:sz w:val="24"/>
          <w:szCs w:val="24"/>
        </w:rPr>
      </w:pPr>
    </w:p>
    <w:p w14:paraId="0D806876" w14:textId="09436E8F" w:rsid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w:t>
      </w:r>
      <w:r w:rsidR="00820A75">
        <w:rPr>
          <w:rFonts w:ascii="Times New Roman" w:hAnsi="Times New Roman" w:cs="Times New Roman"/>
          <w:sz w:val="24"/>
          <w:szCs w:val="24"/>
        </w:rPr>
        <w:t>k</w:t>
      </w:r>
      <w:r>
        <w:rPr>
          <w:rFonts w:ascii="Times New Roman" w:hAnsi="Times New Roman" w:cs="Times New Roman"/>
          <w:sz w:val="24"/>
          <w:szCs w:val="24"/>
        </w:rPr>
        <w:t xml:space="preserve"> kateg</w:t>
      </w:r>
      <w:r w:rsidR="00194928">
        <w:rPr>
          <w:rFonts w:ascii="Times New Roman" w:hAnsi="Times New Roman" w:cs="Times New Roman"/>
          <w:sz w:val="24"/>
          <w:szCs w:val="24"/>
        </w:rPr>
        <w:t>o</w:t>
      </w:r>
      <w:r>
        <w:rPr>
          <w:rFonts w:ascii="Times New Roman" w:hAnsi="Times New Roman" w:cs="Times New Roman"/>
          <w:sz w:val="24"/>
          <w:szCs w:val="24"/>
        </w:rPr>
        <w:t>ri pakaian</w:t>
      </w:r>
    </w:p>
    <w:p w14:paraId="59E88866" w14:textId="522AFDA8" w:rsidR="003B645A" w:rsidRP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k elektronik</w:t>
      </w: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81"/>
          <w:footerReference w:type="default" r:id="rId82"/>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160" w:name="_Toc138627931"/>
      <w:r w:rsidRPr="00D97AE7">
        <w:rPr>
          <w:b/>
          <w:bCs/>
        </w:rPr>
        <w:lastRenderedPageBreak/>
        <w:t>DAFTAR PUSTAKA</w:t>
      </w:r>
      <w:bookmarkEnd w:id="160"/>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682A82B5" w14:textId="55C1C612" w:rsidR="00840ACB" w:rsidRPr="00840ACB" w:rsidRDefault="005564CA"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00840ACB" w:rsidRPr="00840ACB">
        <w:rPr>
          <w:rFonts w:ascii="Times New Roman" w:hAnsi="Times New Roman" w:cs="Times New Roman"/>
          <w:i/>
          <w:iCs/>
          <w:noProof/>
          <w:sz w:val="24"/>
          <w:szCs w:val="24"/>
        </w:rPr>
        <w:t>Jurnal Rekayasa Teknologi Nusa Putra</w:t>
      </w:r>
      <w:r w:rsidR="00840ACB" w:rsidRPr="00840ACB">
        <w:rPr>
          <w:rFonts w:ascii="Times New Roman" w:hAnsi="Times New Roman" w:cs="Times New Roman"/>
          <w:noProof/>
          <w:sz w:val="24"/>
          <w:szCs w:val="24"/>
        </w:rPr>
        <w:t xml:space="preserve">, </w:t>
      </w:r>
      <w:r w:rsidR="00840ACB" w:rsidRPr="00840ACB">
        <w:rPr>
          <w:rFonts w:ascii="Times New Roman" w:hAnsi="Times New Roman" w:cs="Times New Roman"/>
          <w:i/>
          <w:iCs/>
          <w:noProof/>
          <w:sz w:val="24"/>
          <w:szCs w:val="24"/>
        </w:rPr>
        <w:t>6</w:t>
      </w:r>
      <w:r w:rsidR="00840ACB" w:rsidRPr="00840ACB">
        <w:rPr>
          <w:rFonts w:ascii="Times New Roman" w:hAnsi="Times New Roman" w:cs="Times New Roman"/>
          <w:noProof/>
          <w:sz w:val="24"/>
          <w:szCs w:val="24"/>
        </w:rPr>
        <w:t>(1), 54–62. https://doi.org/10.52005/REKAYASA.V6I1.86</w:t>
      </w:r>
    </w:p>
    <w:p w14:paraId="41E53C49"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840ACB">
        <w:rPr>
          <w:rFonts w:ascii="Times New Roman" w:hAnsi="Times New Roman" w:cs="Times New Roman"/>
          <w:i/>
          <w:iCs/>
          <w:noProof/>
          <w:sz w:val="24"/>
          <w:szCs w:val="24"/>
        </w:rPr>
        <w:t>Jurnal Rekayasa Teknologi Nusa Putra</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6</w:t>
      </w:r>
      <w:r w:rsidRPr="00840ACB">
        <w:rPr>
          <w:rFonts w:ascii="Times New Roman" w:hAnsi="Times New Roman" w:cs="Times New Roman"/>
          <w:noProof/>
          <w:sz w:val="24"/>
          <w:szCs w:val="24"/>
        </w:rPr>
        <w:t>(1), 54–62. https://doi.org/10.52005/REKAYASA.V6I1.86</w:t>
      </w:r>
    </w:p>
    <w:p w14:paraId="124690E4"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840ACB">
        <w:rPr>
          <w:rFonts w:ascii="Times New Roman" w:hAnsi="Times New Roman" w:cs="Times New Roman"/>
          <w:i/>
          <w:iCs/>
          <w:noProof/>
          <w:sz w:val="24"/>
          <w:szCs w:val="24"/>
        </w:rPr>
        <w:t>International Journal of Advanced Computer Science and Application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1</w:t>
      </w:r>
      <w:r w:rsidRPr="00840ACB">
        <w:rPr>
          <w:rFonts w:ascii="Times New Roman" w:hAnsi="Times New Roman" w:cs="Times New Roman"/>
          <w:noProof/>
          <w:sz w:val="24"/>
          <w:szCs w:val="24"/>
        </w:rPr>
        <w:t>(4), 240–245. https://doi.org/10.14569/IJACSA.2020.0110432</w:t>
      </w:r>
    </w:p>
    <w:p w14:paraId="38314289"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Arbaini, P. (2020). PENGARUH CONSUMER ONLINE RATING DAN REVIEW TERHADAP KEPUTUSAN PEMBELIAN PADA PENGGUNA MARKETPLACE TOKOPEDIA. </w:t>
      </w:r>
      <w:r w:rsidRPr="00840ACB">
        <w:rPr>
          <w:rFonts w:ascii="Times New Roman" w:hAnsi="Times New Roman" w:cs="Times New Roman"/>
          <w:i/>
          <w:iCs/>
          <w:noProof/>
          <w:sz w:val="24"/>
          <w:szCs w:val="24"/>
        </w:rPr>
        <w:t>Jurnal Bisnis Dan Manajemen</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7</w:t>
      </w:r>
      <w:r w:rsidRPr="00840ACB">
        <w:rPr>
          <w:rFonts w:ascii="Times New Roman" w:hAnsi="Times New Roman" w:cs="Times New Roman"/>
          <w:noProof/>
          <w:sz w:val="24"/>
          <w:szCs w:val="24"/>
        </w:rPr>
        <w:t>(1). https://doi.org/10.26905/jbm.v7i1.3897</w:t>
      </w:r>
    </w:p>
    <w:p w14:paraId="54D25517"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Bahassine, S., Madani, A., Al-Sarem, M., &amp; Kissi, M. (2020). Feature selection using an improved Chi-square for Arabic text classification. </w:t>
      </w:r>
      <w:r w:rsidRPr="00840ACB">
        <w:rPr>
          <w:rFonts w:ascii="Times New Roman" w:hAnsi="Times New Roman" w:cs="Times New Roman"/>
          <w:i/>
          <w:iCs/>
          <w:noProof/>
          <w:sz w:val="24"/>
          <w:szCs w:val="24"/>
        </w:rPr>
        <w:t>Journal of King Saud University - Computer and Information Science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32</w:t>
      </w:r>
      <w:r w:rsidRPr="00840ACB">
        <w:rPr>
          <w:rFonts w:ascii="Times New Roman" w:hAnsi="Times New Roman" w:cs="Times New Roman"/>
          <w:noProof/>
          <w:sz w:val="24"/>
          <w:szCs w:val="24"/>
        </w:rPr>
        <w:t>(2), 225–231. https://doi.org/10.1016/j.jksuci.2018.05.010</w:t>
      </w:r>
    </w:p>
    <w:p w14:paraId="24172C99"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840ACB">
        <w:rPr>
          <w:rFonts w:ascii="Times New Roman" w:hAnsi="Times New Roman" w:cs="Times New Roman"/>
          <w:i/>
          <w:iCs/>
          <w:noProof/>
          <w:sz w:val="24"/>
          <w:szCs w:val="24"/>
        </w:rPr>
        <w:t>Indian Journal of Computer Science and Engineering</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3</w:t>
      </w:r>
      <w:r w:rsidRPr="00840ACB">
        <w:rPr>
          <w:rFonts w:ascii="Times New Roman" w:hAnsi="Times New Roman" w:cs="Times New Roman"/>
          <w:noProof/>
          <w:sz w:val="24"/>
          <w:szCs w:val="24"/>
        </w:rPr>
        <w:t>(4), 1242–1253. https://doi.org/10.21817/indjcse/2022/v13i4/221304100</w:t>
      </w:r>
    </w:p>
    <w:p w14:paraId="2816A9DF"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Bourequat, W., &amp; Mourad, H. (2021). Sentiment Analysis Approach for Analyzing iPhone Release using Support Vector Machine. </w:t>
      </w:r>
      <w:r w:rsidRPr="00840ACB">
        <w:rPr>
          <w:rFonts w:ascii="Times New Roman" w:hAnsi="Times New Roman" w:cs="Times New Roman"/>
          <w:i/>
          <w:iCs/>
          <w:noProof/>
          <w:sz w:val="24"/>
          <w:szCs w:val="24"/>
        </w:rPr>
        <w:t xml:space="preserve">International </w:t>
      </w:r>
      <w:r w:rsidRPr="00840ACB">
        <w:rPr>
          <w:rFonts w:ascii="Times New Roman" w:hAnsi="Times New Roman" w:cs="Times New Roman"/>
          <w:i/>
          <w:iCs/>
          <w:noProof/>
          <w:sz w:val="24"/>
          <w:szCs w:val="24"/>
        </w:rPr>
        <w:lastRenderedPageBreak/>
        <w:t>Journal of Advances in Data and Information System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2</w:t>
      </w:r>
      <w:r w:rsidRPr="00840ACB">
        <w:rPr>
          <w:rFonts w:ascii="Times New Roman" w:hAnsi="Times New Roman" w:cs="Times New Roman"/>
          <w:noProof/>
          <w:sz w:val="24"/>
          <w:szCs w:val="24"/>
        </w:rPr>
        <w:t>(1), 36–44. https://doi.org/10.25008/ijadis.v2i1.1216</w:t>
      </w:r>
    </w:p>
    <w:p w14:paraId="087FA403"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840ACB">
        <w:rPr>
          <w:rFonts w:ascii="Times New Roman" w:hAnsi="Times New Roman" w:cs="Times New Roman"/>
          <w:i/>
          <w:iCs/>
          <w:noProof/>
          <w:sz w:val="24"/>
          <w:szCs w:val="24"/>
        </w:rPr>
        <w:t>AITI</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8</w:t>
      </w:r>
      <w:r w:rsidRPr="00840ACB">
        <w:rPr>
          <w:rFonts w:ascii="Times New Roman" w:hAnsi="Times New Roman" w:cs="Times New Roman"/>
          <w:noProof/>
          <w:sz w:val="24"/>
          <w:szCs w:val="24"/>
        </w:rPr>
        <w:t>(2), 173–184. https://doi.org/10.24246/AITI.V18I2.173-184</w:t>
      </w:r>
    </w:p>
    <w:p w14:paraId="23C3ABF5"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840ACB">
        <w:rPr>
          <w:rFonts w:ascii="Times New Roman" w:hAnsi="Times New Roman" w:cs="Times New Roman"/>
          <w:i/>
          <w:iCs/>
          <w:noProof/>
          <w:sz w:val="24"/>
          <w:szCs w:val="24"/>
        </w:rPr>
        <w:t>Indonesian Journal of Electrical Engineering and Computer Science</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27</w:t>
      </w:r>
      <w:r w:rsidRPr="00840ACB">
        <w:rPr>
          <w:rFonts w:ascii="Times New Roman" w:hAnsi="Times New Roman" w:cs="Times New Roman"/>
          <w:noProof/>
          <w:sz w:val="24"/>
          <w:szCs w:val="24"/>
        </w:rPr>
        <w:t>(3), 1625–1634. https://doi.org/10.11591/ijeecs.v27.i3.pp1625-1634</w:t>
      </w:r>
    </w:p>
    <w:p w14:paraId="24A89791"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Dang, C. N., Moreno-García, M. N., &amp; De la Prieta, F. (2021). An approach to integrating sentiment analysis into recommender systems. </w:t>
      </w:r>
      <w:r w:rsidRPr="00840ACB">
        <w:rPr>
          <w:rFonts w:ascii="Times New Roman" w:hAnsi="Times New Roman" w:cs="Times New Roman"/>
          <w:i/>
          <w:iCs/>
          <w:noProof/>
          <w:sz w:val="24"/>
          <w:szCs w:val="24"/>
        </w:rPr>
        <w:t>Sensor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21</w:t>
      </w:r>
      <w:r w:rsidRPr="00840ACB">
        <w:rPr>
          <w:rFonts w:ascii="Times New Roman" w:hAnsi="Times New Roman" w:cs="Times New Roman"/>
          <w:noProof/>
          <w:sz w:val="24"/>
          <w:szCs w:val="24"/>
        </w:rPr>
        <w:t>(16). https://doi.org/10.3390/s21165666</w:t>
      </w:r>
    </w:p>
    <w:p w14:paraId="72CB6D0A"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840ACB">
        <w:rPr>
          <w:rFonts w:ascii="Times New Roman" w:hAnsi="Times New Roman" w:cs="Times New Roman"/>
          <w:i/>
          <w:iCs/>
          <w:noProof/>
          <w:sz w:val="24"/>
          <w:szCs w:val="24"/>
        </w:rPr>
        <w:t>International Journal of Cognitive Computing in Engineering</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2</w:t>
      </w:r>
      <w:r w:rsidRPr="00840ACB">
        <w:rPr>
          <w:rFonts w:ascii="Times New Roman" w:hAnsi="Times New Roman" w:cs="Times New Roman"/>
          <w:noProof/>
          <w:sz w:val="24"/>
          <w:szCs w:val="24"/>
        </w:rPr>
        <w:t>, 202–207. https://doi.org/10.1016/j.ijcce.2021.11.003</w:t>
      </w:r>
    </w:p>
    <w:p w14:paraId="012310E6"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Deviyanto, A., &amp; Wahyudi, M. D. R. (2018). PENERAPAN ANALISIS SENTIMEN PADA PENGGUNA TWITTER MENGGUNAKAN METODE K-NEAREST NEIGHBOR. </w:t>
      </w:r>
      <w:r w:rsidRPr="00840ACB">
        <w:rPr>
          <w:rFonts w:ascii="Times New Roman" w:hAnsi="Times New Roman" w:cs="Times New Roman"/>
          <w:i/>
          <w:iCs/>
          <w:noProof/>
          <w:sz w:val="24"/>
          <w:szCs w:val="24"/>
        </w:rPr>
        <w:t>JISKA (Jurnal Informatika Sunan Kalijaga)</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3</w:t>
      </w:r>
      <w:r w:rsidRPr="00840ACB">
        <w:rPr>
          <w:rFonts w:ascii="Times New Roman" w:hAnsi="Times New Roman" w:cs="Times New Roman"/>
          <w:noProof/>
          <w:sz w:val="24"/>
          <w:szCs w:val="24"/>
        </w:rPr>
        <w:t>(1), 1. https://doi.org/10.14421/jiska.2018.31-01</w:t>
      </w:r>
    </w:p>
    <w:p w14:paraId="394BE933"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Dwiki, A., Putra, A., &amp; Juanita, S. (2021). Analisis Sentimen pada Ulasan pengguna Aplikasi Bibit Dan Bareksa dengan Algoritma KNN. </w:t>
      </w:r>
      <w:r w:rsidRPr="00840ACB">
        <w:rPr>
          <w:rFonts w:ascii="Times New Roman" w:hAnsi="Times New Roman" w:cs="Times New Roman"/>
          <w:i/>
          <w:iCs/>
          <w:noProof/>
          <w:sz w:val="24"/>
          <w:szCs w:val="24"/>
        </w:rPr>
        <w:t>JATISI (Jurnal Teknik Informatika Dan Sistem Informasi)</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8</w:t>
      </w:r>
      <w:r w:rsidRPr="00840ACB">
        <w:rPr>
          <w:rFonts w:ascii="Times New Roman" w:hAnsi="Times New Roman" w:cs="Times New Roman"/>
          <w:noProof/>
          <w:sz w:val="24"/>
          <w:szCs w:val="24"/>
        </w:rPr>
        <w:t>(2), 636–646. https://doi.org/10.35957/JATISI.V8I2.962</w:t>
      </w:r>
    </w:p>
    <w:p w14:paraId="303E125C"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840ACB">
        <w:rPr>
          <w:rFonts w:ascii="Times New Roman" w:hAnsi="Times New Roman" w:cs="Times New Roman"/>
          <w:i/>
          <w:iCs/>
          <w:noProof/>
          <w:sz w:val="24"/>
          <w:szCs w:val="24"/>
        </w:rPr>
        <w:t>Jurnal Repositor</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2</w:t>
      </w:r>
      <w:r w:rsidRPr="00840ACB">
        <w:rPr>
          <w:rFonts w:ascii="Times New Roman" w:hAnsi="Times New Roman" w:cs="Times New Roman"/>
          <w:noProof/>
          <w:sz w:val="24"/>
          <w:szCs w:val="24"/>
        </w:rPr>
        <w:t>(7), 977. https://doi.org/10.22219/repositor.v2i7.937</w:t>
      </w:r>
    </w:p>
    <w:p w14:paraId="585327A4"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El Mohadab, M., Bouikhalene, B., &amp; Safi, S. (2019). Predicting rank for scientific </w:t>
      </w:r>
      <w:r w:rsidRPr="00840ACB">
        <w:rPr>
          <w:rFonts w:ascii="Times New Roman" w:hAnsi="Times New Roman" w:cs="Times New Roman"/>
          <w:noProof/>
          <w:sz w:val="24"/>
          <w:szCs w:val="24"/>
        </w:rPr>
        <w:lastRenderedPageBreak/>
        <w:t xml:space="preserve">research papers using supervised learning. </w:t>
      </w:r>
      <w:r w:rsidRPr="00840ACB">
        <w:rPr>
          <w:rFonts w:ascii="Times New Roman" w:hAnsi="Times New Roman" w:cs="Times New Roman"/>
          <w:i/>
          <w:iCs/>
          <w:noProof/>
          <w:sz w:val="24"/>
          <w:szCs w:val="24"/>
        </w:rPr>
        <w:t>Applied Computing and Informatic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5</w:t>
      </w:r>
      <w:r w:rsidRPr="00840ACB">
        <w:rPr>
          <w:rFonts w:ascii="Times New Roman" w:hAnsi="Times New Roman" w:cs="Times New Roman"/>
          <w:noProof/>
          <w:sz w:val="24"/>
          <w:szCs w:val="24"/>
        </w:rPr>
        <w:t>(2), 182–190. https://doi.org/10.1016/j.aci.2018.02.002</w:t>
      </w:r>
    </w:p>
    <w:p w14:paraId="09249EB7"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Farisi, A. A., Sibaroni, Y., &amp; Faraby, S. Al. (2019). Sentiment analysis on hotel reviews using Multinomial Naïve Bayes classifier. </w:t>
      </w:r>
      <w:r w:rsidRPr="00840ACB">
        <w:rPr>
          <w:rFonts w:ascii="Times New Roman" w:hAnsi="Times New Roman" w:cs="Times New Roman"/>
          <w:i/>
          <w:iCs/>
          <w:noProof/>
          <w:sz w:val="24"/>
          <w:szCs w:val="24"/>
        </w:rPr>
        <w:t>Journal of Physics: Conference Serie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192</w:t>
      </w:r>
      <w:r w:rsidRPr="00840ACB">
        <w:rPr>
          <w:rFonts w:ascii="Times New Roman" w:hAnsi="Times New Roman" w:cs="Times New Roman"/>
          <w:noProof/>
          <w:sz w:val="24"/>
          <w:szCs w:val="24"/>
        </w:rPr>
        <w:t>(1), 012024. https://doi.org/10.1088/1742-6596/1192/1/012024</w:t>
      </w:r>
    </w:p>
    <w:p w14:paraId="5CE987AE"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Fidan, H. (2020). Grey Relational Classification of Consumers’ Textual Evaluations in E-Commerce. </w:t>
      </w:r>
      <w:r w:rsidRPr="00840ACB">
        <w:rPr>
          <w:rFonts w:ascii="Times New Roman" w:hAnsi="Times New Roman" w:cs="Times New Roman"/>
          <w:i/>
          <w:iCs/>
          <w:noProof/>
          <w:sz w:val="24"/>
          <w:szCs w:val="24"/>
        </w:rPr>
        <w:t>Journal of Theoretical and Applied Electronic Commerce Research</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5</w:t>
      </w:r>
      <w:r w:rsidRPr="00840ACB">
        <w:rPr>
          <w:rFonts w:ascii="Times New Roman" w:hAnsi="Times New Roman" w:cs="Times New Roman"/>
          <w:noProof/>
          <w:sz w:val="24"/>
          <w:szCs w:val="24"/>
        </w:rPr>
        <w:t>(1), 48–65. https://doi.org/10.4067/S0718-18762020000100105</w:t>
      </w:r>
    </w:p>
    <w:p w14:paraId="0606F6B5"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Filcha, A., &amp; Hayaty, M. (2019). Implementasi Algoritma Rabin-Karp untuk Pendeteksi Plagiarisme pada Dokumen Tugas Mahasiswa. </w:t>
      </w:r>
      <w:r w:rsidRPr="00840ACB">
        <w:rPr>
          <w:rFonts w:ascii="Times New Roman" w:hAnsi="Times New Roman" w:cs="Times New Roman"/>
          <w:i/>
          <w:iCs/>
          <w:noProof/>
          <w:sz w:val="24"/>
          <w:szCs w:val="24"/>
        </w:rPr>
        <w:t>JUITA : Jurnal Informatika</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7</w:t>
      </w:r>
      <w:r w:rsidRPr="00840ACB">
        <w:rPr>
          <w:rFonts w:ascii="Times New Roman" w:hAnsi="Times New Roman" w:cs="Times New Roman"/>
          <w:noProof/>
          <w:sz w:val="24"/>
          <w:szCs w:val="24"/>
        </w:rPr>
        <w:t>(1), 25. https://doi.org/10.30595/juita.v7i1.4063</w:t>
      </w:r>
    </w:p>
    <w:p w14:paraId="54331EB9"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840ACB">
        <w:rPr>
          <w:rFonts w:ascii="Times New Roman" w:hAnsi="Times New Roman" w:cs="Times New Roman"/>
          <w:i/>
          <w:iCs/>
          <w:noProof/>
          <w:sz w:val="24"/>
          <w:szCs w:val="24"/>
        </w:rPr>
        <w:t>JURIKOM (Jurnal Riset Komputer)</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9</w:t>
      </w:r>
      <w:r w:rsidRPr="00840ACB">
        <w:rPr>
          <w:rFonts w:ascii="Times New Roman" w:hAnsi="Times New Roman" w:cs="Times New Roman"/>
          <w:noProof/>
          <w:sz w:val="24"/>
          <w:szCs w:val="24"/>
        </w:rPr>
        <w:t>(5), 1329–1336. https://doi.org/10.30865/JURIKOM.V9I5.4774</w:t>
      </w:r>
    </w:p>
    <w:p w14:paraId="482E760C"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Gian, M., &amp; Ikate, S. (2021). Development of Electronic Business From the Historical Point of View of an E-Commerce Concept. </w:t>
      </w:r>
      <w:r w:rsidRPr="00840ACB">
        <w:rPr>
          <w:rFonts w:ascii="Times New Roman" w:hAnsi="Times New Roman" w:cs="Times New Roman"/>
          <w:i/>
          <w:iCs/>
          <w:noProof/>
          <w:sz w:val="24"/>
          <w:szCs w:val="24"/>
        </w:rPr>
        <w:t>Journal Dimensie Management and Public Sector</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2</w:t>
      </w:r>
      <w:r w:rsidRPr="00840ACB">
        <w:rPr>
          <w:rFonts w:ascii="Times New Roman" w:hAnsi="Times New Roman" w:cs="Times New Roman"/>
          <w:noProof/>
          <w:sz w:val="24"/>
          <w:szCs w:val="24"/>
        </w:rPr>
        <w:t>(2), 19–24. https://doi.org/10.48173/jdmps.v2i2.91</w:t>
      </w:r>
    </w:p>
    <w:p w14:paraId="39739834"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840ACB">
        <w:rPr>
          <w:rFonts w:ascii="Times New Roman" w:hAnsi="Times New Roman" w:cs="Times New Roman"/>
          <w:i/>
          <w:iCs/>
          <w:noProof/>
          <w:sz w:val="24"/>
          <w:szCs w:val="24"/>
        </w:rPr>
        <w:t>Media Informatika</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20</w:t>
      </w:r>
      <w:r w:rsidRPr="00840ACB">
        <w:rPr>
          <w:rFonts w:ascii="Times New Roman" w:hAnsi="Times New Roman" w:cs="Times New Roman"/>
          <w:noProof/>
          <w:sz w:val="24"/>
          <w:szCs w:val="24"/>
        </w:rPr>
        <w:t>(2), 97–108. https://doi.org/10.37595/MEDIAINFO.V20I2.59</w:t>
      </w:r>
    </w:p>
    <w:p w14:paraId="22A2E7AC"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Hardanto, L. T., &amp; Wulandhari, L. A. (2021). Lithofacies Classification Using Supervised and Semi-Supervised Machine Learning Approach. </w:t>
      </w:r>
      <w:r w:rsidRPr="00840ACB">
        <w:rPr>
          <w:rFonts w:ascii="Times New Roman" w:hAnsi="Times New Roman" w:cs="Times New Roman"/>
          <w:i/>
          <w:iCs/>
          <w:noProof/>
          <w:sz w:val="24"/>
          <w:szCs w:val="24"/>
        </w:rPr>
        <w:t>International Journal on Advanced Science, Engineering and Information Technology</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1</w:t>
      </w:r>
      <w:r w:rsidRPr="00840ACB">
        <w:rPr>
          <w:rFonts w:ascii="Times New Roman" w:hAnsi="Times New Roman" w:cs="Times New Roman"/>
          <w:noProof/>
          <w:sz w:val="24"/>
          <w:szCs w:val="24"/>
        </w:rPr>
        <w:t>(2), 542–548. https://doi.org/10.18517/ijaseit.11.2.11764</w:t>
      </w:r>
    </w:p>
    <w:p w14:paraId="5E9E70B9"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840ACB">
        <w:rPr>
          <w:rFonts w:ascii="Times New Roman" w:hAnsi="Times New Roman" w:cs="Times New Roman"/>
          <w:i/>
          <w:iCs/>
          <w:noProof/>
          <w:sz w:val="24"/>
          <w:szCs w:val="24"/>
        </w:rPr>
        <w:t>IEEE Acces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8</w:t>
      </w:r>
      <w:r w:rsidRPr="00840ACB">
        <w:rPr>
          <w:rFonts w:ascii="Times New Roman" w:hAnsi="Times New Roman" w:cs="Times New Roman"/>
          <w:noProof/>
          <w:sz w:val="24"/>
          <w:szCs w:val="24"/>
        </w:rPr>
        <w:t xml:space="preserve">, 90847–90861. </w:t>
      </w:r>
      <w:r w:rsidRPr="00840ACB">
        <w:rPr>
          <w:rFonts w:ascii="Times New Roman" w:hAnsi="Times New Roman" w:cs="Times New Roman"/>
          <w:noProof/>
          <w:sz w:val="24"/>
          <w:szCs w:val="24"/>
        </w:rPr>
        <w:lastRenderedPageBreak/>
        <w:t>https://doi.org/10.1109/ACCESS.2020.2994222</w:t>
      </w:r>
    </w:p>
    <w:p w14:paraId="7F574EBB"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Hassani, H., Beneki, C., Unger, S., Mazinani, M. T., &amp; Yeganegi, M. R. (2020). Text mining in big data analytics. </w:t>
      </w:r>
      <w:r w:rsidRPr="00840ACB">
        <w:rPr>
          <w:rFonts w:ascii="Times New Roman" w:hAnsi="Times New Roman" w:cs="Times New Roman"/>
          <w:i/>
          <w:iCs/>
          <w:noProof/>
          <w:sz w:val="24"/>
          <w:szCs w:val="24"/>
        </w:rPr>
        <w:t>Big Data and Cognitive Computing</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4</w:t>
      </w:r>
      <w:r w:rsidRPr="00840ACB">
        <w:rPr>
          <w:rFonts w:ascii="Times New Roman" w:hAnsi="Times New Roman" w:cs="Times New Roman"/>
          <w:noProof/>
          <w:sz w:val="24"/>
          <w:szCs w:val="24"/>
        </w:rPr>
        <w:t>(1), 1–34. https://doi.org/10.3390/bdcc4010001</w:t>
      </w:r>
    </w:p>
    <w:p w14:paraId="537460DB"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840ACB">
        <w:rPr>
          <w:rFonts w:ascii="Times New Roman" w:hAnsi="Times New Roman" w:cs="Times New Roman"/>
          <w:i/>
          <w:iCs/>
          <w:noProof/>
          <w:sz w:val="24"/>
          <w:szCs w:val="24"/>
        </w:rPr>
        <w:t>Computing and Information Processing Letter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w:t>
      </w:r>
      <w:r w:rsidRPr="00840ACB">
        <w:rPr>
          <w:rFonts w:ascii="Times New Roman" w:hAnsi="Times New Roman" w:cs="Times New Roman"/>
          <w:noProof/>
          <w:sz w:val="24"/>
          <w:szCs w:val="24"/>
        </w:rPr>
        <w:t>(1), 25. https://doi.org/10.31315/cip.v1i1.6128</w:t>
      </w:r>
    </w:p>
    <w:p w14:paraId="32B49464"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840ACB">
        <w:rPr>
          <w:rFonts w:ascii="Times New Roman" w:hAnsi="Times New Roman" w:cs="Times New Roman"/>
          <w:i/>
          <w:iCs/>
          <w:noProof/>
          <w:sz w:val="24"/>
          <w:szCs w:val="24"/>
        </w:rPr>
        <w:t>Jurnal Sisfokom (Sistem Informasi Dan Komputer)</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0</w:t>
      </w:r>
      <w:r w:rsidRPr="00840ACB">
        <w:rPr>
          <w:rFonts w:ascii="Times New Roman" w:hAnsi="Times New Roman" w:cs="Times New Roman"/>
          <w:noProof/>
          <w:sz w:val="24"/>
          <w:szCs w:val="24"/>
        </w:rPr>
        <w:t>(1), 71–78. https://doi.org/10.32736/sisfokom.v10i1.991</w:t>
      </w:r>
    </w:p>
    <w:p w14:paraId="54AD8A35"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840ACB">
        <w:rPr>
          <w:rFonts w:ascii="Times New Roman" w:hAnsi="Times New Roman" w:cs="Times New Roman"/>
          <w:i/>
          <w:iCs/>
          <w:noProof/>
          <w:sz w:val="24"/>
          <w:szCs w:val="24"/>
        </w:rPr>
        <w:t>EProceedings of Management</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6</w:t>
      </w:r>
      <w:r w:rsidRPr="00840ACB">
        <w:rPr>
          <w:rFonts w:ascii="Times New Roman" w:hAnsi="Times New Roman" w:cs="Times New Roman"/>
          <w:noProof/>
          <w:sz w:val="24"/>
          <w:szCs w:val="24"/>
        </w:rPr>
        <w:t>(1).</w:t>
      </w:r>
    </w:p>
    <w:p w14:paraId="209BF0D7"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840ACB">
        <w:rPr>
          <w:rFonts w:ascii="Times New Roman" w:hAnsi="Times New Roman" w:cs="Times New Roman"/>
          <w:i/>
          <w:iCs/>
          <w:noProof/>
          <w:sz w:val="24"/>
          <w:szCs w:val="24"/>
        </w:rPr>
        <w:t>Jurnal INSTEK (Informatika Sains Dan Teknologi)</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5</w:t>
      </w:r>
      <w:r w:rsidRPr="00840ACB">
        <w:rPr>
          <w:rFonts w:ascii="Times New Roman" w:hAnsi="Times New Roman" w:cs="Times New Roman"/>
          <w:noProof/>
          <w:sz w:val="24"/>
          <w:szCs w:val="24"/>
        </w:rPr>
        <w:t>(1), 67. https://doi.org/10.24252/instek.v5i1.13686</w:t>
      </w:r>
    </w:p>
    <w:p w14:paraId="19733CED"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Lee, C. S., Cheang, P. Y. S., &amp; Moslehpour, M. (2022). Predictive Analytics in Business Analytics: Decision Tree. </w:t>
      </w:r>
      <w:r w:rsidRPr="00840ACB">
        <w:rPr>
          <w:rFonts w:ascii="Times New Roman" w:hAnsi="Times New Roman" w:cs="Times New Roman"/>
          <w:i/>
          <w:iCs/>
          <w:noProof/>
          <w:sz w:val="24"/>
          <w:szCs w:val="24"/>
        </w:rPr>
        <w:t>Advances in Decision Science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26</w:t>
      </w:r>
      <w:r w:rsidRPr="00840ACB">
        <w:rPr>
          <w:rFonts w:ascii="Times New Roman" w:hAnsi="Times New Roman" w:cs="Times New Roman"/>
          <w:noProof/>
          <w:sz w:val="24"/>
          <w:szCs w:val="24"/>
        </w:rPr>
        <w:t>(1), 1–29. https://doi.org/10.47654/V26Y2022I1P1-30</w:t>
      </w:r>
    </w:p>
    <w:p w14:paraId="74F51B3F"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840ACB">
        <w:rPr>
          <w:rFonts w:ascii="Times New Roman" w:hAnsi="Times New Roman" w:cs="Times New Roman"/>
          <w:i/>
          <w:iCs/>
          <w:noProof/>
          <w:sz w:val="24"/>
          <w:szCs w:val="24"/>
        </w:rPr>
        <w:t>Jurnal Teknologi Informasi Dan Ilmu Komputer</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9</w:t>
      </w:r>
      <w:r w:rsidRPr="00840ACB">
        <w:rPr>
          <w:rFonts w:ascii="Times New Roman" w:hAnsi="Times New Roman" w:cs="Times New Roman"/>
          <w:noProof/>
          <w:sz w:val="24"/>
          <w:szCs w:val="24"/>
        </w:rPr>
        <w:t>(2), 347. https://doi.org/10.25126/jtiik.2022924960</w:t>
      </w:r>
    </w:p>
    <w:p w14:paraId="7A234734"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840ACB">
        <w:rPr>
          <w:rFonts w:ascii="Times New Roman" w:hAnsi="Times New Roman" w:cs="Times New Roman"/>
          <w:i/>
          <w:iCs/>
          <w:noProof/>
          <w:sz w:val="24"/>
          <w:szCs w:val="24"/>
        </w:rPr>
        <w:t xml:space="preserve">Journal of Economics, Management, </w:t>
      </w:r>
      <w:r w:rsidRPr="00840ACB">
        <w:rPr>
          <w:rFonts w:ascii="Times New Roman" w:hAnsi="Times New Roman" w:cs="Times New Roman"/>
          <w:i/>
          <w:iCs/>
          <w:noProof/>
          <w:sz w:val="24"/>
          <w:szCs w:val="24"/>
        </w:rPr>
        <w:lastRenderedPageBreak/>
        <w:t>Business and Accounting (JEMBA)</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w:t>
      </w:r>
      <w:r w:rsidRPr="00840ACB">
        <w:rPr>
          <w:rFonts w:ascii="Times New Roman" w:hAnsi="Times New Roman" w:cs="Times New Roman"/>
          <w:noProof/>
          <w:sz w:val="24"/>
          <w:szCs w:val="24"/>
        </w:rPr>
        <w:t>(1), 84–92. https://doi.org/10.34010/JEMBA.V1I1.5022</w:t>
      </w:r>
    </w:p>
    <w:p w14:paraId="366F97E4"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840ACB">
        <w:rPr>
          <w:rFonts w:ascii="Times New Roman" w:hAnsi="Times New Roman" w:cs="Times New Roman"/>
          <w:i/>
          <w:iCs/>
          <w:noProof/>
          <w:sz w:val="24"/>
          <w:szCs w:val="24"/>
        </w:rPr>
        <w:t>Jurnal RESTI (Rekayasa Sistem Dan Teknologi Informasi)</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5</w:t>
      </w:r>
      <w:r w:rsidRPr="00840ACB">
        <w:rPr>
          <w:rFonts w:ascii="Times New Roman" w:hAnsi="Times New Roman" w:cs="Times New Roman"/>
          <w:noProof/>
          <w:sz w:val="24"/>
          <w:szCs w:val="24"/>
        </w:rPr>
        <w:t>(4), 802–808. https://doi.org/10.29207/resti.v5i4.3308</w:t>
      </w:r>
    </w:p>
    <w:p w14:paraId="7222E55C"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840ACB">
        <w:rPr>
          <w:rFonts w:ascii="Times New Roman" w:hAnsi="Times New Roman" w:cs="Times New Roman"/>
          <w:i/>
          <w:iCs/>
          <w:noProof/>
          <w:sz w:val="24"/>
          <w:szCs w:val="24"/>
        </w:rPr>
        <w:t>EProceedings of Engineering</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5</w:t>
      </w:r>
      <w:r w:rsidRPr="00840ACB">
        <w:rPr>
          <w:rFonts w:ascii="Times New Roman" w:hAnsi="Times New Roman" w:cs="Times New Roman"/>
          <w:noProof/>
          <w:sz w:val="24"/>
          <w:szCs w:val="24"/>
        </w:rPr>
        <w:t>(3). https://openlibrarypublications.telkomuniversity.ac.id/index.php/engineering/article/view/7447</w:t>
      </w:r>
    </w:p>
    <w:p w14:paraId="3FC5EAF7"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840ACB">
        <w:rPr>
          <w:rFonts w:ascii="Times New Roman" w:hAnsi="Times New Roman" w:cs="Times New Roman"/>
          <w:i/>
          <w:iCs/>
          <w:noProof/>
          <w:sz w:val="24"/>
          <w:szCs w:val="24"/>
        </w:rPr>
        <w:t>Kinetik: Game Technology, Information System, Computer Network, Computing, Electronics, and Control</w:t>
      </w:r>
      <w:r w:rsidRPr="00840ACB">
        <w:rPr>
          <w:rFonts w:ascii="Times New Roman" w:hAnsi="Times New Roman" w:cs="Times New Roman"/>
          <w:noProof/>
          <w:sz w:val="24"/>
          <w:szCs w:val="24"/>
        </w:rPr>
        <w:t>, 375–380. https://doi.org/10.22219/kinetik.v4i4.912</w:t>
      </w:r>
    </w:p>
    <w:p w14:paraId="26D3D8FA"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840ACB">
        <w:rPr>
          <w:rFonts w:ascii="Times New Roman" w:hAnsi="Times New Roman" w:cs="Times New Roman"/>
          <w:i/>
          <w:iCs/>
          <w:noProof/>
          <w:sz w:val="24"/>
          <w:szCs w:val="24"/>
        </w:rPr>
        <w:t>Jurnal Pengembangan Teknologi Informasi Dan Ilmu Komputer</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3</w:t>
      </w:r>
      <w:r w:rsidRPr="00840ACB">
        <w:rPr>
          <w:rFonts w:ascii="Times New Roman" w:hAnsi="Times New Roman" w:cs="Times New Roman"/>
          <w:noProof/>
          <w:sz w:val="24"/>
          <w:szCs w:val="24"/>
        </w:rPr>
        <w:t>(3), 2789–2797. http://j-ptiik.ub.ac.id</w:t>
      </w:r>
    </w:p>
    <w:p w14:paraId="2837C118"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Ramadhan, N. G., &amp; Ramadhan, T. I. (2022). Analysis Sentiment Based on IMDB Aspects from Movie Reviews using SVM. </w:t>
      </w:r>
      <w:r w:rsidRPr="00840ACB">
        <w:rPr>
          <w:rFonts w:ascii="Times New Roman" w:hAnsi="Times New Roman" w:cs="Times New Roman"/>
          <w:i/>
          <w:iCs/>
          <w:noProof/>
          <w:sz w:val="24"/>
          <w:szCs w:val="24"/>
        </w:rPr>
        <w:t>Sinkron</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7</w:t>
      </w:r>
      <w:r w:rsidRPr="00840ACB">
        <w:rPr>
          <w:rFonts w:ascii="Times New Roman" w:hAnsi="Times New Roman" w:cs="Times New Roman"/>
          <w:noProof/>
          <w:sz w:val="24"/>
          <w:szCs w:val="24"/>
        </w:rPr>
        <w:t>(1), 39–45. https://doi.org/10.33395/sinkron.v7i1.11204</w:t>
      </w:r>
    </w:p>
    <w:p w14:paraId="7DF77A20"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Raschka, S. (2018). </w:t>
      </w:r>
      <w:r w:rsidRPr="00840ACB">
        <w:rPr>
          <w:rFonts w:ascii="Times New Roman" w:hAnsi="Times New Roman" w:cs="Times New Roman"/>
          <w:i/>
          <w:iCs/>
          <w:noProof/>
          <w:sz w:val="24"/>
          <w:szCs w:val="24"/>
        </w:rPr>
        <w:t>Model Evaluation, Model Selection, and Algorithm Selection in Machine Learning</w:t>
      </w:r>
      <w:r w:rsidRPr="00840ACB">
        <w:rPr>
          <w:rFonts w:ascii="Times New Roman" w:hAnsi="Times New Roman" w:cs="Times New Roman"/>
          <w:noProof/>
          <w:sz w:val="24"/>
          <w:szCs w:val="24"/>
        </w:rPr>
        <w:t>. https://arxiv.org/abs/1811.12808v3</w:t>
      </w:r>
    </w:p>
    <w:p w14:paraId="1A15179C"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840ACB">
        <w:rPr>
          <w:rFonts w:ascii="Times New Roman" w:hAnsi="Times New Roman" w:cs="Times New Roman"/>
          <w:i/>
          <w:iCs/>
          <w:noProof/>
          <w:sz w:val="24"/>
          <w:szCs w:val="24"/>
        </w:rPr>
        <w:t>Jurnal Ilmiah</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w:t>
      </w:r>
      <w:r w:rsidRPr="00840ACB">
        <w:rPr>
          <w:rFonts w:ascii="Times New Roman" w:hAnsi="Times New Roman" w:cs="Times New Roman"/>
          <w:noProof/>
          <w:sz w:val="24"/>
          <w:szCs w:val="24"/>
        </w:rPr>
        <w:t>(ilmiah).</w:t>
      </w:r>
    </w:p>
    <w:p w14:paraId="36378A6C"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Romli, I., Prameswari R, S., &amp; Kamalia, A. Z. (2021). Sentiment Analysis about Large-Scale Social Restrictions in Social Media Twitter Using Algoritm K-</w:t>
      </w:r>
      <w:r w:rsidRPr="00840ACB">
        <w:rPr>
          <w:rFonts w:ascii="Times New Roman" w:hAnsi="Times New Roman" w:cs="Times New Roman"/>
          <w:noProof/>
          <w:sz w:val="24"/>
          <w:szCs w:val="24"/>
        </w:rPr>
        <w:lastRenderedPageBreak/>
        <w:t xml:space="preserve">Nearest Neighbor. </w:t>
      </w:r>
      <w:r w:rsidRPr="00840ACB">
        <w:rPr>
          <w:rFonts w:ascii="Times New Roman" w:hAnsi="Times New Roman" w:cs="Times New Roman"/>
          <w:i/>
          <w:iCs/>
          <w:noProof/>
          <w:sz w:val="24"/>
          <w:szCs w:val="24"/>
        </w:rPr>
        <w:t>Jurnal Online Informatika</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6</w:t>
      </w:r>
      <w:r w:rsidRPr="00840ACB">
        <w:rPr>
          <w:rFonts w:ascii="Times New Roman" w:hAnsi="Times New Roman" w:cs="Times New Roman"/>
          <w:noProof/>
          <w:sz w:val="24"/>
          <w:szCs w:val="24"/>
        </w:rPr>
        <w:t>(1), 96. https://doi.org/10.15575/join.v6i1.670</w:t>
      </w:r>
    </w:p>
    <w:p w14:paraId="0BC62768"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840ACB">
        <w:rPr>
          <w:rFonts w:ascii="Times New Roman" w:hAnsi="Times New Roman" w:cs="Times New Roman"/>
          <w:i/>
          <w:iCs/>
          <w:noProof/>
          <w:sz w:val="24"/>
          <w:szCs w:val="24"/>
        </w:rPr>
        <w:t>KONVERGENSI</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5</w:t>
      </w:r>
      <w:r w:rsidRPr="00840ACB">
        <w:rPr>
          <w:rFonts w:ascii="Times New Roman" w:hAnsi="Times New Roman" w:cs="Times New Roman"/>
          <w:noProof/>
          <w:sz w:val="24"/>
          <w:szCs w:val="24"/>
        </w:rPr>
        <w:t>(1). https://doi.org/10.30996/KONV.V15I1.2828</w:t>
      </w:r>
    </w:p>
    <w:p w14:paraId="4BE26FE9"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840ACB">
        <w:rPr>
          <w:rFonts w:ascii="Times New Roman" w:hAnsi="Times New Roman" w:cs="Times New Roman"/>
          <w:i/>
          <w:iCs/>
          <w:noProof/>
          <w:sz w:val="24"/>
          <w:szCs w:val="24"/>
        </w:rPr>
        <w:t>Journal of Physics: Conference Serie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933</w:t>
      </w:r>
      <w:r w:rsidRPr="00840ACB">
        <w:rPr>
          <w:rFonts w:ascii="Times New Roman" w:hAnsi="Times New Roman" w:cs="Times New Roman"/>
          <w:noProof/>
          <w:sz w:val="24"/>
          <w:szCs w:val="24"/>
        </w:rPr>
        <w:t>(1). https://doi.org/10.1088/1742-6596/1933/1/012019</w:t>
      </w:r>
    </w:p>
    <w:p w14:paraId="48EC2126"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840ACB">
        <w:rPr>
          <w:rFonts w:ascii="Times New Roman" w:hAnsi="Times New Roman" w:cs="Times New Roman"/>
          <w:i/>
          <w:iCs/>
          <w:noProof/>
          <w:sz w:val="24"/>
          <w:szCs w:val="24"/>
        </w:rPr>
        <w:t>INSYST: Journal of Intelligent System and Computation</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w:t>
      </w:r>
      <w:r w:rsidRPr="00840ACB">
        <w:rPr>
          <w:rFonts w:ascii="Times New Roman" w:hAnsi="Times New Roman" w:cs="Times New Roman"/>
          <w:noProof/>
          <w:sz w:val="24"/>
          <w:szCs w:val="24"/>
        </w:rPr>
        <w:t>(1), 43–49. https://doi.org/10.52985/INSYST.V1I1.36</w:t>
      </w:r>
    </w:p>
    <w:p w14:paraId="25C0910A"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Septiani, L., &amp; Sibaroni, Y. (2019). Sentiment Analysis Terhadap Tweet Bernada Sarkasme Berbahasa Indonesia. </w:t>
      </w:r>
      <w:r w:rsidRPr="00840ACB">
        <w:rPr>
          <w:rFonts w:ascii="Times New Roman" w:hAnsi="Times New Roman" w:cs="Times New Roman"/>
          <w:i/>
          <w:iCs/>
          <w:noProof/>
          <w:sz w:val="24"/>
          <w:szCs w:val="24"/>
        </w:rPr>
        <w:t>Jurnal Linguistik Komputasional</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2</w:t>
      </w:r>
      <w:r w:rsidRPr="00840ACB">
        <w:rPr>
          <w:rFonts w:ascii="Times New Roman" w:hAnsi="Times New Roman" w:cs="Times New Roman"/>
          <w:noProof/>
          <w:sz w:val="24"/>
          <w:szCs w:val="24"/>
        </w:rPr>
        <w:t>(2), 62–67. https://doi.org/10.26418/JLK.V2I2.23</w:t>
      </w:r>
    </w:p>
    <w:p w14:paraId="6788E520"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840ACB">
        <w:rPr>
          <w:rFonts w:ascii="Times New Roman" w:hAnsi="Times New Roman" w:cs="Times New Roman"/>
          <w:i/>
          <w:iCs/>
          <w:noProof/>
          <w:sz w:val="24"/>
          <w:szCs w:val="24"/>
        </w:rPr>
        <w:t>JURNAL MEDIA INFORMATIKA BUDIDARMA</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6</w:t>
      </w:r>
      <w:r w:rsidRPr="00840ACB">
        <w:rPr>
          <w:rFonts w:ascii="Times New Roman" w:hAnsi="Times New Roman" w:cs="Times New Roman"/>
          <w:noProof/>
          <w:sz w:val="24"/>
          <w:szCs w:val="24"/>
        </w:rPr>
        <w:t>(3), 1590. https://doi.org/10.30865/mib.v6i3.4436</w:t>
      </w:r>
    </w:p>
    <w:p w14:paraId="09CAFB2F"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Syahputra, R., Yanris, G. J., &amp; Irmayani, D. (2022). SVM and Naïve Bayes Algorithm Comparison for User Sentiment Analysis on Twitter. </w:t>
      </w:r>
      <w:r w:rsidRPr="00840ACB">
        <w:rPr>
          <w:rFonts w:ascii="Times New Roman" w:hAnsi="Times New Roman" w:cs="Times New Roman"/>
          <w:i/>
          <w:iCs/>
          <w:noProof/>
          <w:sz w:val="24"/>
          <w:szCs w:val="24"/>
        </w:rPr>
        <w:t>Sinkron</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7</w:t>
      </w:r>
      <w:r w:rsidRPr="00840ACB">
        <w:rPr>
          <w:rFonts w:ascii="Times New Roman" w:hAnsi="Times New Roman" w:cs="Times New Roman"/>
          <w:noProof/>
          <w:sz w:val="24"/>
          <w:szCs w:val="24"/>
        </w:rPr>
        <w:t>(2), 671–678. https://doi.org/10.33395/sinkron.v7i2.11430</w:t>
      </w:r>
    </w:p>
    <w:p w14:paraId="4B12E588"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840ACB">
        <w:rPr>
          <w:rFonts w:ascii="Times New Roman" w:hAnsi="Times New Roman" w:cs="Times New Roman"/>
          <w:i/>
          <w:iCs/>
          <w:noProof/>
          <w:sz w:val="24"/>
          <w:szCs w:val="24"/>
        </w:rPr>
        <w:t>Jurnal Pendidikan Tambusai</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5</w:t>
      </w:r>
      <w:r w:rsidRPr="00840ACB">
        <w:rPr>
          <w:rFonts w:ascii="Times New Roman" w:hAnsi="Times New Roman" w:cs="Times New Roman"/>
          <w:noProof/>
          <w:sz w:val="24"/>
          <w:szCs w:val="24"/>
        </w:rPr>
        <w:t>(2), 3249–3254. https://doi.org/10.31004/JPTAM.V5I2.1378</w:t>
      </w:r>
    </w:p>
    <w:p w14:paraId="2EFC79BC"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Wankhade, M., Rao, A. C. S., &amp; Kulkarni, C. (2022). A survey on sentiment analysis methods, applications, and challenges. </w:t>
      </w:r>
      <w:r w:rsidRPr="00840ACB">
        <w:rPr>
          <w:rFonts w:ascii="Times New Roman" w:hAnsi="Times New Roman" w:cs="Times New Roman"/>
          <w:i/>
          <w:iCs/>
          <w:noProof/>
          <w:sz w:val="24"/>
          <w:szCs w:val="24"/>
        </w:rPr>
        <w:t xml:space="preserve">Artificial Intelligence </w:t>
      </w:r>
      <w:r w:rsidRPr="00840ACB">
        <w:rPr>
          <w:rFonts w:ascii="Times New Roman" w:hAnsi="Times New Roman" w:cs="Times New Roman"/>
          <w:i/>
          <w:iCs/>
          <w:noProof/>
          <w:sz w:val="24"/>
          <w:szCs w:val="24"/>
        </w:rPr>
        <w:lastRenderedPageBreak/>
        <w:t>Review</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55</w:t>
      </w:r>
      <w:r w:rsidRPr="00840ACB">
        <w:rPr>
          <w:rFonts w:ascii="Times New Roman" w:hAnsi="Times New Roman" w:cs="Times New Roman"/>
          <w:noProof/>
          <w:sz w:val="24"/>
          <w:szCs w:val="24"/>
        </w:rPr>
        <w:t>(7), 5731–5780. https://doi.org/10.1007/s10462-022-10144-1</w:t>
      </w:r>
    </w:p>
    <w:p w14:paraId="26D6E748"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Yun, H. (2021). Prediction model of algal blooms using logistic regression and confusion matrix. </w:t>
      </w:r>
      <w:r w:rsidRPr="00840ACB">
        <w:rPr>
          <w:rFonts w:ascii="Times New Roman" w:hAnsi="Times New Roman" w:cs="Times New Roman"/>
          <w:i/>
          <w:iCs/>
          <w:noProof/>
          <w:sz w:val="24"/>
          <w:szCs w:val="24"/>
        </w:rPr>
        <w:t>International Journal of Electrical and Computer Engineering</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11</w:t>
      </w:r>
      <w:r w:rsidRPr="00840ACB">
        <w:rPr>
          <w:rFonts w:ascii="Times New Roman" w:hAnsi="Times New Roman" w:cs="Times New Roman"/>
          <w:noProof/>
          <w:sz w:val="24"/>
          <w:szCs w:val="24"/>
        </w:rPr>
        <w:t>(3), 2407–2413. https://doi.org/10.11591/ijece.v11i3.pp2407-2413</w:t>
      </w:r>
    </w:p>
    <w:p w14:paraId="1D7381A9"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40ACB">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840ACB">
        <w:rPr>
          <w:rFonts w:ascii="Times New Roman" w:hAnsi="Times New Roman" w:cs="Times New Roman"/>
          <w:i/>
          <w:iCs/>
          <w:noProof/>
          <w:sz w:val="24"/>
          <w:szCs w:val="24"/>
        </w:rPr>
        <w:t>JURNAL MEDIA INFORMATIKA BUDIDARMA</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5</w:t>
      </w:r>
      <w:r w:rsidRPr="00840ACB">
        <w:rPr>
          <w:rFonts w:ascii="Times New Roman" w:hAnsi="Times New Roman" w:cs="Times New Roman"/>
          <w:noProof/>
          <w:sz w:val="24"/>
          <w:szCs w:val="24"/>
        </w:rPr>
        <w:t>(2), 415. https://doi.org/10.30865/mib.v5i2.2844</w:t>
      </w:r>
    </w:p>
    <w:p w14:paraId="7341F553" w14:textId="77777777" w:rsidR="00840ACB" w:rsidRPr="00840ACB" w:rsidRDefault="00840ACB" w:rsidP="00840ACB">
      <w:pPr>
        <w:widowControl w:val="0"/>
        <w:autoSpaceDE w:val="0"/>
        <w:autoSpaceDN w:val="0"/>
        <w:adjustRightInd w:val="0"/>
        <w:spacing w:after="0" w:line="360" w:lineRule="auto"/>
        <w:ind w:left="480" w:hanging="480"/>
        <w:rPr>
          <w:rFonts w:ascii="Times New Roman" w:hAnsi="Times New Roman" w:cs="Times New Roman"/>
          <w:noProof/>
          <w:sz w:val="24"/>
        </w:rPr>
      </w:pPr>
      <w:r w:rsidRPr="00840ACB">
        <w:rPr>
          <w:rFonts w:ascii="Times New Roman" w:hAnsi="Times New Roman" w:cs="Times New Roman"/>
          <w:noProof/>
          <w:sz w:val="24"/>
          <w:szCs w:val="24"/>
        </w:rPr>
        <w:t xml:space="preserve">Zhang, S., Zhang, D., Zhong, H., &amp; Wang, G. (2020). A multiclassification model of sentiment for e-commerce reviews. </w:t>
      </w:r>
      <w:r w:rsidRPr="00840ACB">
        <w:rPr>
          <w:rFonts w:ascii="Times New Roman" w:hAnsi="Times New Roman" w:cs="Times New Roman"/>
          <w:i/>
          <w:iCs/>
          <w:noProof/>
          <w:sz w:val="24"/>
          <w:szCs w:val="24"/>
        </w:rPr>
        <w:t>IEEE Access</w:t>
      </w:r>
      <w:r w:rsidRPr="00840ACB">
        <w:rPr>
          <w:rFonts w:ascii="Times New Roman" w:hAnsi="Times New Roman" w:cs="Times New Roman"/>
          <w:noProof/>
          <w:sz w:val="24"/>
          <w:szCs w:val="24"/>
        </w:rPr>
        <w:t xml:space="preserve">, </w:t>
      </w:r>
      <w:r w:rsidRPr="00840ACB">
        <w:rPr>
          <w:rFonts w:ascii="Times New Roman" w:hAnsi="Times New Roman" w:cs="Times New Roman"/>
          <w:i/>
          <w:iCs/>
          <w:noProof/>
          <w:sz w:val="24"/>
          <w:szCs w:val="24"/>
        </w:rPr>
        <w:t>8</w:t>
      </w:r>
      <w:r w:rsidRPr="00840ACB">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83"/>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ackermanhmd" w:date="2023-06-15T16:14:00Z" w:initials="a">
    <w:p w14:paraId="26AF6B06" w14:textId="77777777" w:rsidR="00524775" w:rsidRDefault="00524775" w:rsidP="004F17A7">
      <w:pPr>
        <w:pStyle w:val="CommentText"/>
      </w:pPr>
      <w:r>
        <w:rPr>
          <w:rStyle w:val="CommentReference"/>
        </w:rPr>
        <w:annotationRef/>
      </w:r>
      <w:r>
        <w:t>Variatifkan</w:t>
      </w:r>
    </w:p>
  </w:comment>
  <w:comment w:id="20" w:author="ackermanhmd" w:date="2023-06-23T07:48:00Z" w:initials="a">
    <w:p w14:paraId="4C218D94" w14:textId="77777777" w:rsidR="003507C8" w:rsidRDefault="003507C8" w:rsidP="00AA3498">
      <w:pPr>
        <w:pStyle w:val="CommentText"/>
      </w:pPr>
      <w:r>
        <w:rPr>
          <w:rStyle w:val="CommentReference"/>
        </w:rPr>
        <w:annotationRef/>
      </w:r>
      <w:r>
        <w:t xml:space="preserve">Tabel kelas label </w:t>
      </w:r>
    </w:p>
  </w:comment>
  <w:comment w:id="26" w:author="ackermanhmd" w:date="2023-06-25T23:24:00Z" w:initials="a">
    <w:p w14:paraId="3912CC8A" w14:textId="77777777" w:rsidR="007829E1" w:rsidRDefault="007829E1" w:rsidP="00B01282">
      <w:pPr>
        <w:pStyle w:val="CommentText"/>
      </w:pPr>
      <w:r>
        <w:rPr>
          <w:rStyle w:val="CommentReference"/>
        </w:rPr>
        <w:annotationRef/>
      </w:r>
      <w:r>
        <w:t xml:space="preserve">Berikan definisi sedikit dan pengerjaan worldcloud di bab 1.6 </w:t>
      </w:r>
    </w:p>
  </w:comment>
  <w:comment w:id="32" w:author="ackermanhmd" w:date="2023-06-23T07:47:00Z" w:initials="a">
    <w:p w14:paraId="2ABC4494" w14:textId="4322E514" w:rsidR="003507C8" w:rsidRDefault="003507C8" w:rsidP="00EB0E93">
      <w:pPr>
        <w:pStyle w:val="CommentText"/>
      </w:pPr>
      <w:r>
        <w:rPr>
          <w:rStyle w:val="CommentReference"/>
        </w:rPr>
        <w:annotationRef/>
      </w:r>
      <w:r>
        <w:t>Tabel tfidf</w:t>
      </w:r>
    </w:p>
  </w:comment>
  <w:comment w:id="33"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34"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35"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41"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42"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45"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46"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44"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53"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57"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58"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59" w:author="ackermanhmd" w:date="2023-06-24T19:18:00Z" w:initials="a">
    <w:p w14:paraId="78A4079D" w14:textId="77777777" w:rsidR="00D62F21" w:rsidRDefault="00D62F21" w:rsidP="007B1BC0">
      <w:pPr>
        <w:pStyle w:val="CommentText"/>
      </w:pPr>
      <w:r>
        <w:rPr>
          <w:rStyle w:val="CommentReference"/>
        </w:rPr>
        <w:annotationRef/>
      </w:r>
      <w:r>
        <w:t>Probabilitas label positif naives bayes bab 1.6</w:t>
      </w:r>
    </w:p>
  </w:comment>
  <w:comment w:id="60" w:author="ackermanhmd" w:date="2023-06-24T19:18:00Z" w:initials="a">
    <w:p w14:paraId="42066208" w14:textId="77777777" w:rsidR="00D62F21" w:rsidRDefault="00D62F21" w:rsidP="00D162C5">
      <w:pPr>
        <w:pStyle w:val="CommentText"/>
      </w:pPr>
      <w:r>
        <w:rPr>
          <w:rStyle w:val="CommentReference"/>
        </w:rPr>
        <w:annotationRef/>
      </w:r>
      <w:r>
        <w:t>Probabilitas label negatif naives bayes</w:t>
      </w:r>
    </w:p>
  </w:comment>
  <w:comment w:id="61" w:author="ackermanhmd" w:date="2023-06-24T19:18:00Z" w:initials="a">
    <w:p w14:paraId="6707E13B" w14:textId="77777777" w:rsidR="00D62F21" w:rsidRDefault="00D62F21" w:rsidP="00FD3A1E">
      <w:pPr>
        <w:pStyle w:val="CommentText"/>
      </w:pPr>
      <w:r>
        <w:rPr>
          <w:rStyle w:val="CommentReference"/>
        </w:rPr>
        <w:annotationRef/>
      </w:r>
      <w:r>
        <w:t>Perhitungan tiap kata label positif naives bayes bab 1.6</w:t>
      </w:r>
    </w:p>
  </w:comment>
  <w:comment w:id="69" w:author="ackermanhmd" w:date="2023-06-24T19:19:00Z" w:initials="a">
    <w:p w14:paraId="2AFAB3CF" w14:textId="77777777" w:rsidR="00D62F21" w:rsidRDefault="00D62F21" w:rsidP="00196EC7">
      <w:pPr>
        <w:pStyle w:val="CommentText"/>
      </w:pPr>
      <w:r>
        <w:rPr>
          <w:rStyle w:val="CommentReference"/>
        </w:rPr>
        <w:annotationRef/>
      </w:r>
      <w:r>
        <w:t>Perhitungan tiap kata label negatif naives bayes bab 1.6</w:t>
      </w:r>
    </w:p>
  </w:comment>
  <w:comment w:id="78"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79"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101" w:author="ackermanhmd" w:date="2023-06-25T23:23:00Z" w:initials="a">
    <w:p w14:paraId="1296B87B" w14:textId="77777777" w:rsidR="008406CB" w:rsidRDefault="008406CB" w:rsidP="00564E44">
      <w:pPr>
        <w:pStyle w:val="CommentText"/>
      </w:pPr>
      <w:r>
        <w:rPr>
          <w:rStyle w:val="CommentReference"/>
        </w:rPr>
        <w:annotationRef/>
      </w:r>
      <w:r>
        <w:t>Berikan defisini wordcloud unutk bab 2</w:t>
      </w:r>
    </w:p>
  </w:comment>
  <w:comment w:id="103" w:author="ackermanhmd" w:date="2023-06-03T20:04:00Z" w:initials="a">
    <w:p w14:paraId="44C236D9" w14:textId="49B490B5" w:rsidR="007B5FE3" w:rsidRDefault="00A5784C" w:rsidP="00315971">
      <w:pPr>
        <w:pStyle w:val="CommentText"/>
      </w:pPr>
      <w:r>
        <w:rPr>
          <w:rStyle w:val="CommentReference"/>
        </w:rPr>
        <w:annotationRef/>
      </w:r>
      <w:r w:rsidR="007B5FE3">
        <w:t>Kasih rumus dan metode perhitungannya bab 2</w:t>
      </w:r>
    </w:p>
  </w:comment>
  <w:comment w:id="134" w:author="ackermanhmd" w:date="2023-06-23T09:57:00Z" w:initials="a">
    <w:p w14:paraId="14CEE946" w14:textId="77777777" w:rsidR="00EE26A5" w:rsidRDefault="00EE26A5" w:rsidP="0078016F">
      <w:pPr>
        <w:pStyle w:val="CommentText"/>
      </w:pPr>
      <w:r>
        <w:rPr>
          <w:rStyle w:val="CommentReference"/>
        </w:rPr>
        <w:annotationRef/>
      </w:r>
      <w:r>
        <w:t>Perhitungan naives bayes bab 3</w:t>
      </w:r>
    </w:p>
  </w:comment>
  <w:comment w:id="140" w:author="ackermanhmd" w:date="2023-06-23T07:50:00Z" w:initials="a">
    <w:p w14:paraId="78F9FB75" w14:textId="1B3E7EB0" w:rsidR="007B5FE3" w:rsidRDefault="003507C8" w:rsidP="003A6C55">
      <w:pPr>
        <w:pStyle w:val="CommentText"/>
      </w:pPr>
      <w:r>
        <w:rPr>
          <w:rStyle w:val="CommentReference"/>
        </w:rPr>
        <w:annotationRef/>
      </w:r>
      <w:r w:rsidR="007B5FE3">
        <w:t>Hitungan decsion tree bab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AF6B06" w15:done="0"/>
  <w15:commentEx w15:paraId="4C218D94" w15:done="0"/>
  <w15:commentEx w15:paraId="3912CC8A" w15:done="0"/>
  <w15:commentEx w15:paraId="2ABC4494" w15:done="0"/>
  <w15:commentEx w15:paraId="6DCAC170" w15:done="1"/>
  <w15:commentEx w15:paraId="0F9B10AB" w15:done="1"/>
  <w15:commentEx w15:paraId="151FD203" w15:done="1"/>
  <w15:commentEx w15:paraId="48C667BC" w15:done="0"/>
  <w15:commentEx w15:paraId="7E866FDC" w15:done="0"/>
  <w15:commentEx w15:paraId="45BF5B03" w15:done="0"/>
  <w15:commentEx w15:paraId="591359FB" w15:done="1"/>
  <w15:commentEx w15:paraId="7A77AD8C" w15:done="0"/>
  <w15:commentEx w15:paraId="1731006D" w15:done="0"/>
  <w15:commentEx w15:paraId="773A3D8A" w15:done="0"/>
  <w15:commentEx w15:paraId="1057C26F" w15:done="0"/>
  <w15:commentEx w15:paraId="78A4079D" w15:done="0"/>
  <w15:commentEx w15:paraId="42066208" w15:done="0"/>
  <w15:commentEx w15:paraId="6707E13B" w15:done="0"/>
  <w15:commentEx w15:paraId="2AFAB3CF" w15:done="0"/>
  <w15:commentEx w15:paraId="5E4C818E" w15:done="0"/>
  <w15:commentEx w15:paraId="7A1F0243" w15:done="0"/>
  <w15:commentEx w15:paraId="1296B87B" w15:done="0"/>
  <w15:commentEx w15:paraId="44C236D9" w15:done="0"/>
  <w15:commentEx w15:paraId="14CEE946" w15:done="0"/>
  <w15:commentEx w15:paraId="78F9FB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5B757" w16cex:dateUtc="2023-06-15T09:14:00Z"/>
  <w16cex:commentExtensible w16cex:durableId="283FCCB5" w16cex:dateUtc="2023-06-23T00:48:00Z"/>
  <w16cex:commentExtensible w16cex:durableId="28434B22" w16cex:dateUtc="2023-06-25T16:24:00Z"/>
  <w16cex:commentExtensible w16cex:durableId="283FCCA7"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41BFF2" w16cex:dateUtc="2023-06-24T12:18:00Z"/>
  <w16cex:commentExtensible w16cex:durableId="2841C001" w16cex:dateUtc="2023-06-24T12:18:00Z"/>
  <w16cex:commentExtensible w16cex:durableId="2841C013" w16cex:dateUtc="2023-06-24T12:18:00Z"/>
  <w16cex:commentExtensible w16cex:durableId="2841C027" w16cex:dateUtc="2023-06-24T12:19:00Z"/>
  <w16cex:commentExtensible w16cex:durableId="283FD994" w16cex:dateUtc="2023-06-23T01:43:00Z"/>
  <w16cex:commentExtensible w16cex:durableId="2842A253" w16cex:dateUtc="2023-06-25T04:24:00Z"/>
  <w16cex:commentExtensible w16cex:durableId="28434AE6" w16cex:dateUtc="2023-06-25T16:23:00Z"/>
  <w16cex:commentExtensible w16cex:durableId="28261B65" w16cex:dateUtc="2023-06-03T13:04:00Z"/>
  <w16cex:commentExtensible w16cex:durableId="283FEB10" w16cex:dateUtc="2023-06-23T02:57:00Z"/>
  <w16cex:commentExtensible w16cex:durableId="283FCD2B" w16cex:dateUtc="2023-06-23T0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AF6B06" w16cid:durableId="2835B757"/>
  <w16cid:commentId w16cid:paraId="4C218D94" w16cid:durableId="283FCCB5"/>
  <w16cid:commentId w16cid:paraId="3912CC8A" w16cid:durableId="28434B22"/>
  <w16cid:commentId w16cid:paraId="2ABC4494" w16cid:durableId="283FCCA7"/>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78A4079D" w16cid:durableId="2841BFF2"/>
  <w16cid:commentId w16cid:paraId="42066208" w16cid:durableId="2841C001"/>
  <w16cid:commentId w16cid:paraId="6707E13B" w16cid:durableId="2841C013"/>
  <w16cid:commentId w16cid:paraId="2AFAB3CF" w16cid:durableId="2841C027"/>
  <w16cid:commentId w16cid:paraId="5E4C818E" w16cid:durableId="283FD994"/>
  <w16cid:commentId w16cid:paraId="7A1F0243" w16cid:durableId="2842A253"/>
  <w16cid:commentId w16cid:paraId="1296B87B" w16cid:durableId="28434AE6"/>
  <w16cid:commentId w16cid:paraId="44C236D9" w16cid:durableId="28261B65"/>
  <w16cid:commentId w16cid:paraId="14CEE946" w16cid:durableId="283FEB10"/>
  <w16cid:commentId w16cid:paraId="78F9FB75" w16cid:durableId="283FCD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85A7D" w14:textId="77777777" w:rsidR="007529C8" w:rsidRDefault="007529C8" w:rsidP="00AB0C8E">
      <w:pPr>
        <w:spacing w:after="0" w:line="240" w:lineRule="auto"/>
      </w:pPr>
      <w:r>
        <w:separator/>
      </w:r>
    </w:p>
  </w:endnote>
  <w:endnote w:type="continuationSeparator" w:id="0">
    <w:p w14:paraId="3A716F11" w14:textId="77777777" w:rsidR="007529C8" w:rsidRDefault="007529C8"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8D3733" w14:textId="77777777" w:rsidR="007529C8" w:rsidRDefault="007529C8" w:rsidP="00AB0C8E">
      <w:pPr>
        <w:spacing w:after="0" w:line="240" w:lineRule="auto"/>
      </w:pPr>
      <w:r>
        <w:separator/>
      </w:r>
    </w:p>
  </w:footnote>
  <w:footnote w:type="continuationSeparator" w:id="0">
    <w:p w14:paraId="51A60E6D" w14:textId="77777777" w:rsidR="007529C8" w:rsidRDefault="007529C8"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304A8B"/>
    <w:multiLevelType w:val="hybridMultilevel"/>
    <w:tmpl w:val="B96023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9" w15:restartNumberingAfterBreak="0">
    <w:nsid w:val="0DCE43AF"/>
    <w:multiLevelType w:val="hybridMultilevel"/>
    <w:tmpl w:val="B8865CD8"/>
    <w:lvl w:ilvl="0" w:tplc="C3CAD26A">
      <w:start w:val="1"/>
      <w:numFmt w:val="bullet"/>
      <w:lvlText w:val=""/>
      <w:lvlJc w:val="left"/>
      <w:pPr>
        <w:ind w:left="2160" w:hanging="360"/>
      </w:pPr>
      <w:rPr>
        <w:rFonts w:ascii="Wingdings" w:eastAsiaTheme="minorHAnsi" w:hAnsi="Wingdings"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0"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6EC19FE"/>
    <w:multiLevelType w:val="hybridMultilevel"/>
    <w:tmpl w:val="BDF62CB0"/>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2" w15:restartNumberingAfterBreak="0">
    <w:nsid w:val="17054802"/>
    <w:multiLevelType w:val="hybridMultilevel"/>
    <w:tmpl w:val="DB42FD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A403D4B"/>
    <w:multiLevelType w:val="hybridMultilevel"/>
    <w:tmpl w:val="5E1AA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8" w15:restartNumberingAfterBreak="0">
    <w:nsid w:val="2111401B"/>
    <w:multiLevelType w:val="hybridMultilevel"/>
    <w:tmpl w:val="731EDD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0"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3"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4"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1"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A49787A"/>
    <w:multiLevelType w:val="hybridMultilevel"/>
    <w:tmpl w:val="827AE9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7" w15:restartNumberingAfterBreak="0">
    <w:nsid w:val="5C2F4574"/>
    <w:multiLevelType w:val="hybridMultilevel"/>
    <w:tmpl w:val="6DFE4766"/>
    <w:lvl w:ilvl="0" w:tplc="50BA62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8" w15:restartNumberingAfterBreak="0">
    <w:nsid w:val="688B7CDA"/>
    <w:multiLevelType w:val="hybridMultilevel"/>
    <w:tmpl w:val="8D4412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9E71220"/>
    <w:multiLevelType w:val="hybridMultilevel"/>
    <w:tmpl w:val="F33290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A337959"/>
    <w:multiLevelType w:val="hybridMultilevel"/>
    <w:tmpl w:val="17882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CAD024F"/>
    <w:multiLevelType w:val="hybridMultilevel"/>
    <w:tmpl w:val="E6CA65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4"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46" w15:restartNumberingAfterBreak="0">
    <w:nsid w:val="750B0062"/>
    <w:multiLevelType w:val="multilevel"/>
    <w:tmpl w:val="ADD42CA6"/>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8"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5"/>
  </w:num>
  <w:num w:numId="2" w16cid:durableId="1521435597">
    <w:abstractNumId w:val="34"/>
  </w:num>
  <w:num w:numId="3" w16cid:durableId="375931276">
    <w:abstractNumId w:val="27"/>
  </w:num>
  <w:num w:numId="4" w16cid:durableId="372275057">
    <w:abstractNumId w:val="4"/>
  </w:num>
  <w:num w:numId="5" w16cid:durableId="1943294717">
    <w:abstractNumId w:val="14"/>
  </w:num>
  <w:num w:numId="6" w16cid:durableId="1842546141">
    <w:abstractNumId w:val="16"/>
  </w:num>
  <w:num w:numId="7" w16cid:durableId="1569875945">
    <w:abstractNumId w:val="2"/>
  </w:num>
  <w:num w:numId="8" w16cid:durableId="303510141">
    <w:abstractNumId w:val="6"/>
  </w:num>
  <w:num w:numId="9" w16cid:durableId="571694178">
    <w:abstractNumId w:val="33"/>
  </w:num>
  <w:num w:numId="10" w16cid:durableId="810370575">
    <w:abstractNumId w:val="29"/>
  </w:num>
  <w:num w:numId="11" w16cid:durableId="1218659902">
    <w:abstractNumId w:val="35"/>
  </w:num>
  <w:num w:numId="12" w16cid:durableId="1498885751">
    <w:abstractNumId w:val="47"/>
  </w:num>
  <w:num w:numId="13" w16cid:durableId="204102942">
    <w:abstractNumId w:val="28"/>
  </w:num>
  <w:num w:numId="14" w16cid:durableId="743602260">
    <w:abstractNumId w:val="32"/>
  </w:num>
  <w:num w:numId="15" w16cid:durableId="920913474">
    <w:abstractNumId w:val="43"/>
  </w:num>
  <w:num w:numId="16" w16cid:durableId="2022732686">
    <w:abstractNumId w:val="24"/>
  </w:num>
  <w:num w:numId="17" w16cid:durableId="386802748">
    <w:abstractNumId w:val="10"/>
  </w:num>
  <w:num w:numId="18" w16cid:durableId="126747272">
    <w:abstractNumId w:val="23"/>
  </w:num>
  <w:num w:numId="19" w16cid:durableId="1282109640">
    <w:abstractNumId w:val="19"/>
  </w:num>
  <w:num w:numId="20" w16cid:durableId="2051419171">
    <w:abstractNumId w:val="8"/>
  </w:num>
  <w:num w:numId="21" w16cid:durableId="766466244">
    <w:abstractNumId w:val="1"/>
  </w:num>
  <w:num w:numId="22" w16cid:durableId="567494527">
    <w:abstractNumId w:val="7"/>
  </w:num>
  <w:num w:numId="23" w16cid:durableId="52199286">
    <w:abstractNumId w:val="3"/>
  </w:num>
  <w:num w:numId="24" w16cid:durableId="233207017">
    <w:abstractNumId w:val="31"/>
  </w:num>
  <w:num w:numId="25" w16cid:durableId="468861539">
    <w:abstractNumId w:val="39"/>
  </w:num>
  <w:num w:numId="26" w16cid:durableId="1238398363">
    <w:abstractNumId w:val="13"/>
  </w:num>
  <w:num w:numId="27" w16cid:durableId="1162702806">
    <w:abstractNumId w:val="21"/>
  </w:num>
  <w:num w:numId="28" w16cid:durableId="1168330402">
    <w:abstractNumId w:val="44"/>
  </w:num>
  <w:num w:numId="29" w16cid:durableId="1688435918">
    <w:abstractNumId w:val="0"/>
  </w:num>
  <w:num w:numId="30" w16cid:durableId="792019385">
    <w:abstractNumId w:val="20"/>
  </w:num>
  <w:num w:numId="31" w16cid:durableId="2101562226">
    <w:abstractNumId w:val="48"/>
  </w:num>
  <w:num w:numId="32" w16cid:durableId="364989847">
    <w:abstractNumId w:val="41"/>
  </w:num>
  <w:num w:numId="33" w16cid:durableId="1351880879">
    <w:abstractNumId w:val="36"/>
  </w:num>
  <w:num w:numId="34" w16cid:durableId="1891719585">
    <w:abstractNumId w:val="15"/>
  </w:num>
  <w:num w:numId="35" w16cid:durableId="738554805">
    <w:abstractNumId w:val="38"/>
  </w:num>
  <w:num w:numId="36" w16cid:durableId="2100368778">
    <w:abstractNumId w:val="42"/>
  </w:num>
  <w:num w:numId="37" w16cid:durableId="1381662233">
    <w:abstractNumId w:val="5"/>
  </w:num>
  <w:num w:numId="38" w16cid:durableId="464546535">
    <w:abstractNumId w:val="12"/>
  </w:num>
  <w:num w:numId="39" w16cid:durableId="1079256177">
    <w:abstractNumId w:val="18"/>
  </w:num>
  <w:num w:numId="40" w16cid:durableId="1759716213">
    <w:abstractNumId w:val="40"/>
  </w:num>
  <w:num w:numId="41" w16cid:durableId="1286693722">
    <w:abstractNumId w:val="30"/>
  </w:num>
  <w:num w:numId="42" w16cid:durableId="1992514209">
    <w:abstractNumId w:val="17"/>
  </w:num>
  <w:num w:numId="43" w16cid:durableId="1417290177">
    <w:abstractNumId w:val="11"/>
  </w:num>
  <w:num w:numId="44" w16cid:durableId="1043097120">
    <w:abstractNumId w:val="22"/>
  </w:num>
  <w:num w:numId="45" w16cid:durableId="161746263">
    <w:abstractNumId w:val="26"/>
  </w:num>
  <w:num w:numId="46" w16cid:durableId="1024282341">
    <w:abstractNumId w:val="9"/>
  </w:num>
  <w:num w:numId="47" w16cid:durableId="1259174762">
    <w:abstractNumId w:val="45"/>
  </w:num>
  <w:num w:numId="48" w16cid:durableId="1442725425">
    <w:abstractNumId w:val="37"/>
  </w:num>
  <w:num w:numId="49" w16cid:durableId="1848905880">
    <w:abstractNumId w:val="46"/>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6E8"/>
    <w:rsid w:val="00007AB3"/>
    <w:rsid w:val="00012447"/>
    <w:rsid w:val="0001270E"/>
    <w:rsid w:val="00015687"/>
    <w:rsid w:val="00017B10"/>
    <w:rsid w:val="00017BE3"/>
    <w:rsid w:val="000212BD"/>
    <w:rsid w:val="0002145D"/>
    <w:rsid w:val="0002156B"/>
    <w:rsid w:val="00021A3C"/>
    <w:rsid w:val="00021EC2"/>
    <w:rsid w:val="00023123"/>
    <w:rsid w:val="00023CE2"/>
    <w:rsid w:val="00023E69"/>
    <w:rsid w:val="00024A27"/>
    <w:rsid w:val="00025387"/>
    <w:rsid w:val="00027889"/>
    <w:rsid w:val="00031E2F"/>
    <w:rsid w:val="000322D7"/>
    <w:rsid w:val="000323B4"/>
    <w:rsid w:val="000331F9"/>
    <w:rsid w:val="000334F9"/>
    <w:rsid w:val="00033DBD"/>
    <w:rsid w:val="000351F6"/>
    <w:rsid w:val="0003522E"/>
    <w:rsid w:val="00035CBE"/>
    <w:rsid w:val="00036CA4"/>
    <w:rsid w:val="00037D56"/>
    <w:rsid w:val="00042624"/>
    <w:rsid w:val="00044AEE"/>
    <w:rsid w:val="00044E72"/>
    <w:rsid w:val="00045E79"/>
    <w:rsid w:val="00046F2D"/>
    <w:rsid w:val="00047202"/>
    <w:rsid w:val="00047266"/>
    <w:rsid w:val="000477BA"/>
    <w:rsid w:val="00050113"/>
    <w:rsid w:val="0005079A"/>
    <w:rsid w:val="000507A4"/>
    <w:rsid w:val="00050814"/>
    <w:rsid w:val="0005126C"/>
    <w:rsid w:val="00051929"/>
    <w:rsid w:val="00053103"/>
    <w:rsid w:val="000540BB"/>
    <w:rsid w:val="00055E2C"/>
    <w:rsid w:val="00055FDA"/>
    <w:rsid w:val="00056455"/>
    <w:rsid w:val="000574F9"/>
    <w:rsid w:val="00060970"/>
    <w:rsid w:val="000614DB"/>
    <w:rsid w:val="00061A19"/>
    <w:rsid w:val="000633A1"/>
    <w:rsid w:val="000636FA"/>
    <w:rsid w:val="00067439"/>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650"/>
    <w:rsid w:val="00077A1F"/>
    <w:rsid w:val="0008084F"/>
    <w:rsid w:val="00080FE2"/>
    <w:rsid w:val="00081D00"/>
    <w:rsid w:val="00081D7F"/>
    <w:rsid w:val="00081FA9"/>
    <w:rsid w:val="0008220C"/>
    <w:rsid w:val="00082697"/>
    <w:rsid w:val="00082F13"/>
    <w:rsid w:val="0008309D"/>
    <w:rsid w:val="000833BE"/>
    <w:rsid w:val="00084466"/>
    <w:rsid w:val="00084BFE"/>
    <w:rsid w:val="00084F74"/>
    <w:rsid w:val="000864D5"/>
    <w:rsid w:val="0008680C"/>
    <w:rsid w:val="00086AD3"/>
    <w:rsid w:val="00087265"/>
    <w:rsid w:val="00087576"/>
    <w:rsid w:val="00087813"/>
    <w:rsid w:val="00090296"/>
    <w:rsid w:val="00090434"/>
    <w:rsid w:val="00092A81"/>
    <w:rsid w:val="00093C0E"/>
    <w:rsid w:val="000941FC"/>
    <w:rsid w:val="000967EF"/>
    <w:rsid w:val="00097B35"/>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E41"/>
    <w:rsid w:val="000A55F7"/>
    <w:rsid w:val="000A56D7"/>
    <w:rsid w:val="000A5C78"/>
    <w:rsid w:val="000A5CE8"/>
    <w:rsid w:val="000A7DD9"/>
    <w:rsid w:val="000B0DCD"/>
    <w:rsid w:val="000B100B"/>
    <w:rsid w:val="000B135B"/>
    <w:rsid w:val="000B25B6"/>
    <w:rsid w:val="000B5151"/>
    <w:rsid w:val="000B7BD7"/>
    <w:rsid w:val="000B7E0A"/>
    <w:rsid w:val="000C0366"/>
    <w:rsid w:val="000C0575"/>
    <w:rsid w:val="000C0594"/>
    <w:rsid w:val="000C083C"/>
    <w:rsid w:val="000C09B2"/>
    <w:rsid w:val="000C17BC"/>
    <w:rsid w:val="000C1B38"/>
    <w:rsid w:val="000C2075"/>
    <w:rsid w:val="000C2F9F"/>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5832"/>
    <w:rsid w:val="000D61CB"/>
    <w:rsid w:val="000D6909"/>
    <w:rsid w:val="000D6EAA"/>
    <w:rsid w:val="000D70E9"/>
    <w:rsid w:val="000D798B"/>
    <w:rsid w:val="000E077E"/>
    <w:rsid w:val="000E0962"/>
    <w:rsid w:val="000E0DA6"/>
    <w:rsid w:val="000E1D8A"/>
    <w:rsid w:val="000E20F5"/>
    <w:rsid w:val="000E3C70"/>
    <w:rsid w:val="000E4CDA"/>
    <w:rsid w:val="000E5A56"/>
    <w:rsid w:val="000E629E"/>
    <w:rsid w:val="000E665D"/>
    <w:rsid w:val="000F0718"/>
    <w:rsid w:val="000F1C2F"/>
    <w:rsid w:val="000F3048"/>
    <w:rsid w:val="000F308B"/>
    <w:rsid w:val="000F35EE"/>
    <w:rsid w:val="000F4B60"/>
    <w:rsid w:val="000F4B73"/>
    <w:rsid w:val="000F5736"/>
    <w:rsid w:val="000F62D1"/>
    <w:rsid w:val="000F7242"/>
    <w:rsid w:val="000F7CF4"/>
    <w:rsid w:val="001014E4"/>
    <w:rsid w:val="00101E1E"/>
    <w:rsid w:val="001026A6"/>
    <w:rsid w:val="00103360"/>
    <w:rsid w:val="001037E0"/>
    <w:rsid w:val="00103977"/>
    <w:rsid w:val="001043A5"/>
    <w:rsid w:val="00104762"/>
    <w:rsid w:val="00104E43"/>
    <w:rsid w:val="0010548F"/>
    <w:rsid w:val="0010551D"/>
    <w:rsid w:val="00105EE5"/>
    <w:rsid w:val="001061EE"/>
    <w:rsid w:val="00106427"/>
    <w:rsid w:val="001066A6"/>
    <w:rsid w:val="001067F8"/>
    <w:rsid w:val="00106FAD"/>
    <w:rsid w:val="001074BF"/>
    <w:rsid w:val="001074E6"/>
    <w:rsid w:val="00107816"/>
    <w:rsid w:val="00107848"/>
    <w:rsid w:val="00110F7F"/>
    <w:rsid w:val="00112BAB"/>
    <w:rsid w:val="00112C14"/>
    <w:rsid w:val="00113366"/>
    <w:rsid w:val="001133B1"/>
    <w:rsid w:val="00113756"/>
    <w:rsid w:val="0011398A"/>
    <w:rsid w:val="00114101"/>
    <w:rsid w:val="0011526A"/>
    <w:rsid w:val="00115A9D"/>
    <w:rsid w:val="001219CE"/>
    <w:rsid w:val="001226EC"/>
    <w:rsid w:val="0012287E"/>
    <w:rsid w:val="00123355"/>
    <w:rsid w:val="00123EDA"/>
    <w:rsid w:val="001243A1"/>
    <w:rsid w:val="00124588"/>
    <w:rsid w:val="00124A0D"/>
    <w:rsid w:val="00124D21"/>
    <w:rsid w:val="00124FAA"/>
    <w:rsid w:val="00125C20"/>
    <w:rsid w:val="001262E8"/>
    <w:rsid w:val="001300B6"/>
    <w:rsid w:val="0013046E"/>
    <w:rsid w:val="00131CD3"/>
    <w:rsid w:val="00132BDA"/>
    <w:rsid w:val="00132C9A"/>
    <w:rsid w:val="00135766"/>
    <w:rsid w:val="0013635F"/>
    <w:rsid w:val="00136ABE"/>
    <w:rsid w:val="00137A76"/>
    <w:rsid w:val="001406DC"/>
    <w:rsid w:val="00140A66"/>
    <w:rsid w:val="001424B7"/>
    <w:rsid w:val="001449BC"/>
    <w:rsid w:val="00144C69"/>
    <w:rsid w:val="00144E48"/>
    <w:rsid w:val="00144FD9"/>
    <w:rsid w:val="00145A54"/>
    <w:rsid w:val="00145B71"/>
    <w:rsid w:val="001465C7"/>
    <w:rsid w:val="0014669D"/>
    <w:rsid w:val="00146F14"/>
    <w:rsid w:val="0015161D"/>
    <w:rsid w:val="00152536"/>
    <w:rsid w:val="00152AD9"/>
    <w:rsid w:val="00152B93"/>
    <w:rsid w:val="001549BD"/>
    <w:rsid w:val="00154A85"/>
    <w:rsid w:val="0015611F"/>
    <w:rsid w:val="00156B3B"/>
    <w:rsid w:val="00156D38"/>
    <w:rsid w:val="00156D9E"/>
    <w:rsid w:val="001578D3"/>
    <w:rsid w:val="0016046A"/>
    <w:rsid w:val="001606F0"/>
    <w:rsid w:val="001609C7"/>
    <w:rsid w:val="00161464"/>
    <w:rsid w:val="00161A39"/>
    <w:rsid w:val="00161FB9"/>
    <w:rsid w:val="00162B5A"/>
    <w:rsid w:val="00162BD2"/>
    <w:rsid w:val="001637E0"/>
    <w:rsid w:val="00163E90"/>
    <w:rsid w:val="001641CB"/>
    <w:rsid w:val="001652BD"/>
    <w:rsid w:val="001663FA"/>
    <w:rsid w:val="00166889"/>
    <w:rsid w:val="00166E6F"/>
    <w:rsid w:val="00173060"/>
    <w:rsid w:val="001734EE"/>
    <w:rsid w:val="00173545"/>
    <w:rsid w:val="001736FA"/>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EF4"/>
    <w:rsid w:val="00185D00"/>
    <w:rsid w:val="0018632A"/>
    <w:rsid w:val="00187060"/>
    <w:rsid w:val="00190414"/>
    <w:rsid w:val="0019168F"/>
    <w:rsid w:val="0019240B"/>
    <w:rsid w:val="00193228"/>
    <w:rsid w:val="001935C7"/>
    <w:rsid w:val="0019361B"/>
    <w:rsid w:val="00193E7E"/>
    <w:rsid w:val="00193FA6"/>
    <w:rsid w:val="001942D5"/>
    <w:rsid w:val="00194928"/>
    <w:rsid w:val="001949D7"/>
    <w:rsid w:val="00195DDE"/>
    <w:rsid w:val="00197CA9"/>
    <w:rsid w:val="001A09EC"/>
    <w:rsid w:val="001A1EF3"/>
    <w:rsid w:val="001A20D1"/>
    <w:rsid w:val="001A37C0"/>
    <w:rsid w:val="001A3CF2"/>
    <w:rsid w:val="001A4DF0"/>
    <w:rsid w:val="001A4EFA"/>
    <w:rsid w:val="001A50CB"/>
    <w:rsid w:val="001A55FE"/>
    <w:rsid w:val="001A5D78"/>
    <w:rsid w:val="001A6376"/>
    <w:rsid w:val="001A793D"/>
    <w:rsid w:val="001B1008"/>
    <w:rsid w:val="001B20FD"/>
    <w:rsid w:val="001B2660"/>
    <w:rsid w:val="001B27C5"/>
    <w:rsid w:val="001B384B"/>
    <w:rsid w:val="001B3EC2"/>
    <w:rsid w:val="001B44F8"/>
    <w:rsid w:val="001B472B"/>
    <w:rsid w:val="001B47DD"/>
    <w:rsid w:val="001B4CA8"/>
    <w:rsid w:val="001B585F"/>
    <w:rsid w:val="001B5B9F"/>
    <w:rsid w:val="001B706E"/>
    <w:rsid w:val="001B7C8E"/>
    <w:rsid w:val="001C0920"/>
    <w:rsid w:val="001C0A88"/>
    <w:rsid w:val="001C205A"/>
    <w:rsid w:val="001C2277"/>
    <w:rsid w:val="001C2461"/>
    <w:rsid w:val="001C3B3D"/>
    <w:rsid w:val="001C5B88"/>
    <w:rsid w:val="001C5D66"/>
    <w:rsid w:val="001C5F27"/>
    <w:rsid w:val="001C60BD"/>
    <w:rsid w:val="001C60FE"/>
    <w:rsid w:val="001C6430"/>
    <w:rsid w:val="001C6439"/>
    <w:rsid w:val="001C7186"/>
    <w:rsid w:val="001D03C6"/>
    <w:rsid w:val="001D11B3"/>
    <w:rsid w:val="001D1D86"/>
    <w:rsid w:val="001D1FBF"/>
    <w:rsid w:val="001D26F1"/>
    <w:rsid w:val="001D3C35"/>
    <w:rsid w:val="001D3CB0"/>
    <w:rsid w:val="001D3DDE"/>
    <w:rsid w:val="001D4961"/>
    <w:rsid w:val="001D56B7"/>
    <w:rsid w:val="001D5964"/>
    <w:rsid w:val="001D5A3C"/>
    <w:rsid w:val="001D61B6"/>
    <w:rsid w:val="001D62D5"/>
    <w:rsid w:val="001E011F"/>
    <w:rsid w:val="001E0A2A"/>
    <w:rsid w:val="001E135A"/>
    <w:rsid w:val="001E13B1"/>
    <w:rsid w:val="001E18FB"/>
    <w:rsid w:val="001E3157"/>
    <w:rsid w:val="001E3E91"/>
    <w:rsid w:val="001E3F6A"/>
    <w:rsid w:val="001E49BF"/>
    <w:rsid w:val="001E4ED4"/>
    <w:rsid w:val="001E5FB7"/>
    <w:rsid w:val="001E6012"/>
    <w:rsid w:val="001E69F5"/>
    <w:rsid w:val="001E7572"/>
    <w:rsid w:val="001E7681"/>
    <w:rsid w:val="001E7A9A"/>
    <w:rsid w:val="001E7C80"/>
    <w:rsid w:val="001F0A56"/>
    <w:rsid w:val="001F15BA"/>
    <w:rsid w:val="001F1E09"/>
    <w:rsid w:val="001F1FB2"/>
    <w:rsid w:val="001F3109"/>
    <w:rsid w:val="001F3F79"/>
    <w:rsid w:val="001F47DC"/>
    <w:rsid w:val="001F4BF5"/>
    <w:rsid w:val="001F4CB4"/>
    <w:rsid w:val="001F6ACE"/>
    <w:rsid w:val="001F787F"/>
    <w:rsid w:val="00200436"/>
    <w:rsid w:val="00200891"/>
    <w:rsid w:val="00201488"/>
    <w:rsid w:val="00202605"/>
    <w:rsid w:val="002028E5"/>
    <w:rsid w:val="0020309C"/>
    <w:rsid w:val="002030B7"/>
    <w:rsid w:val="00203472"/>
    <w:rsid w:val="00203FCC"/>
    <w:rsid w:val="00204565"/>
    <w:rsid w:val="00205F79"/>
    <w:rsid w:val="00206983"/>
    <w:rsid w:val="00207CFE"/>
    <w:rsid w:val="00207E00"/>
    <w:rsid w:val="00207F36"/>
    <w:rsid w:val="002114A0"/>
    <w:rsid w:val="002118A5"/>
    <w:rsid w:val="002131B8"/>
    <w:rsid w:val="00213412"/>
    <w:rsid w:val="00214E42"/>
    <w:rsid w:val="00214E99"/>
    <w:rsid w:val="00215210"/>
    <w:rsid w:val="002152E6"/>
    <w:rsid w:val="002162EC"/>
    <w:rsid w:val="002165EF"/>
    <w:rsid w:val="00216A05"/>
    <w:rsid w:val="00217375"/>
    <w:rsid w:val="002173DB"/>
    <w:rsid w:val="00220F4F"/>
    <w:rsid w:val="00221E71"/>
    <w:rsid w:val="00221F92"/>
    <w:rsid w:val="00222039"/>
    <w:rsid w:val="00222123"/>
    <w:rsid w:val="00225182"/>
    <w:rsid w:val="00225351"/>
    <w:rsid w:val="002264D4"/>
    <w:rsid w:val="002271BA"/>
    <w:rsid w:val="0022773D"/>
    <w:rsid w:val="002304CE"/>
    <w:rsid w:val="0023056F"/>
    <w:rsid w:val="002308E8"/>
    <w:rsid w:val="00231213"/>
    <w:rsid w:val="00231392"/>
    <w:rsid w:val="00231A15"/>
    <w:rsid w:val="00232B75"/>
    <w:rsid w:val="002341EF"/>
    <w:rsid w:val="00234649"/>
    <w:rsid w:val="00235B8B"/>
    <w:rsid w:val="00236F9D"/>
    <w:rsid w:val="002373A0"/>
    <w:rsid w:val="00237EAB"/>
    <w:rsid w:val="002412BE"/>
    <w:rsid w:val="002422BD"/>
    <w:rsid w:val="002429CC"/>
    <w:rsid w:val="00243C4D"/>
    <w:rsid w:val="00244553"/>
    <w:rsid w:val="0024479C"/>
    <w:rsid w:val="0024498C"/>
    <w:rsid w:val="00244B73"/>
    <w:rsid w:val="00245158"/>
    <w:rsid w:val="0024521C"/>
    <w:rsid w:val="00245D9A"/>
    <w:rsid w:val="002468DB"/>
    <w:rsid w:val="00246B23"/>
    <w:rsid w:val="00246E6E"/>
    <w:rsid w:val="00246F2B"/>
    <w:rsid w:val="00250848"/>
    <w:rsid w:val="00250B3A"/>
    <w:rsid w:val="00251756"/>
    <w:rsid w:val="002525D2"/>
    <w:rsid w:val="0025308A"/>
    <w:rsid w:val="00253117"/>
    <w:rsid w:val="00253CEE"/>
    <w:rsid w:val="002540C7"/>
    <w:rsid w:val="002546DD"/>
    <w:rsid w:val="002550C4"/>
    <w:rsid w:val="00255C0E"/>
    <w:rsid w:val="0025616A"/>
    <w:rsid w:val="00257CCE"/>
    <w:rsid w:val="0026085F"/>
    <w:rsid w:val="0026098F"/>
    <w:rsid w:val="002623CE"/>
    <w:rsid w:val="00262B09"/>
    <w:rsid w:val="00263602"/>
    <w:rsid w:val="00263A36"/>
    <w:rsid w:val="002640C8"/>
    <w:rsid w:val="00264527"/>
    <w:rsid w:val="00264667"/>
    <w:rsid w:val="00264712"/>
    <w:rsid w:val="00265C47"/>
    <w:rsid w:val="002662CA"/>
    <w:rsid w:val="0026744A"/>
    <w:rsid w:val="002678A0"/>
    <w:rsid w:val="00270B96"/>
    <w:rsid w:val="00270D60"/>
    <w:rsid w:val="00272547"/>
    <w:rsid w:val="002744D3"/>
    <w:rsid w:val="00274535"/>
    <w:rsid w:val="00275C30"/>
    <w:rsid w:val="00275E1C"/>
    <w:rsid w:val="00275F54"/>
    <w:rsid w:val="00276D0D"/>
    <w:rsid w:val="00276EF7"/>
    <w:rsid w:val="00280168"/>
    <w:rsid w:val="002801A8"/>
    <w:rsid w:val="0028124E"/>
    <w:rsid w:val="00281E7F"/>
    <w:rsid w:val="00281FDC"/>
    <w:rsid w:val="002836C6"/>
    <w:rsid w:val="00283801"/>
    <w:rsid w:val="002860B8"/>
    <w:rsid w:val="002868FA"/>
    <w:rsid w:val="00286C46"/>
    <w:rsid w:val="00291192"/>
    <w:rsid w:val="00293547"/>
    <w:rsid w:val="002941F9"/>
    <w:rsid w:val="00294C57"/>
    <w:rsid w:val="002A1843"/>
    <w:rsid w:val="002A1BED"/>
    <w:rsid w:val="002A2F0B"/>
    <w:rsid w:val="002A3F46"/>
    <w:rsid w:val="002A40CD"/>
    <w:rsid w:val="002A59BC"/>
    <w:rsid w:val="002A5C6B"/>
    <w:rsid w:val="002A5CBF"/>
    <w:rsid w:val="002A612D"/>
    <w:rsid w:val="002B0FC3"/>
    <w:rsid w:val="002B14C1"/>
    <w:rsid w:val="002B15C8"/>
    <w:rsid w:val="002B1CC0"/>
    <w:rsid w:val="002B217B"/>
    <w:rsid w:val="002B27C2"/>
    <w:rsid w:val="002B3478"/>
    <w:rsid w:val="002B45E4"/>
    <w:rsid w:val="002B4812"/>
    <w:rsid w:val="002B541C"/>
    <w:rsid w:val="002B5970"/>
    <w:rsid w:val="002B669B"/>
    <w:rsid w:val="002B6DBF"/>
    <w:rsid w:val="002C0D1C"/>
    <w:rsid w:val="002C1085"/>
    <w:rsid w:val="002C2109"/>
    <w:rsid w:val="002C2DF7"/>
    <w:rsid w:val="002C3108"/>
    <w:rsid w:val="002C32E9"/>
    <w:rsid w:val="002C34D1"/>
    <w:rsid w:val="002C3541"/>
    <w:rsid w:val="002C37D4"/>
    <w:rsid w:val="002C47B1"/>
    <w:rsid w:val="002C4E94"/>
    <w:rsid w:val="002C63F4"/>
    <w:rsid w:val="002C6851"/>
    <w:rsid w:val="002C75CC"/>
    <w:rsid w:val="002C7B2F"/>
    <w:rsid w:val="002C7B65"/>
    <w:rsid w:val="002C7EB9"/>
    <w:rsid w:val="002D01D8"/>
    <w:rsid w:val="002D03BD"/>
    <w:rsid w:val="002D0B0F"/>
    <w:rsid w:val="002D1184"/>
    <w:rsid w:val="002D2710"/>
    <w:rsid w:val="002D3A1D"/>
    <w:rsid w:val="002D3D63"/>
    <w:rsid w:val="002D486F"/>
    <w:rsid w:val="002D52B6"/>
    <w:rsid w:val="002D56C0"/>
    <w:rsid w:val="002D5F56"/>
    <w:rsid w:val="002D66A3"/>
    <w:rsid w:val="002D6A73"/>
    <w:rsid w:val="002E12D6"/>
    <w:rsid w:val="002E1B70"/>
    <w:rsid w:val="002E28EB"/>
    <w:rsid w:val="002E2BFB"/>
    <w:rsid w:val="002E3972"/>
    <w:rsid w:val="002E4289"/>
    <w:rsid w:val="002E709F"/>
    <w:rsid w:val="002E7656"/>
    <w:rsid w:val="002E7907"/>
    <w:rsid w:val="002F22DD"/>
    <w:rsid w:val="002F244F"/>
    <w:rsid w:val="002F2600"/>
    <w:rsid w:val="002F277C"/>
    <w:rsid w:val="002F320E"/>
    <w:rsid w:val="002F3B6F"/>
    <w:rsid w:val="002F4824"/>
    <w:rsid w:val="002F50F3"/>
    <w:rsid w:val="002F59B6"/>
    <w:rsid w:val="002F5BD4"/>
    <w:rsid w:val="00300FD1"/>
    <w:rsid w:val="003023C3"/>
    <w:rsid w:val="003029A5"/>
    <w:rsid w:val="00302F29"/>
    <w:rsid w:val="00303795"/>
    <w:rsid w:val="00303D04"/>
    <w:rsid w:val="00304A84"/>
    <w:rsid w:val="00305199"/>
    <w:rsid w:val="00305820"/>
    <w:rsid w:val="00306B18"/>
    <w:rsid w:val="00307AB4"/>
    <w:rsid w:val="00310FC4"/>
    <w:rsid w:val="00311010"/>
    <w:rsid w:val="003114AC"/>
    <w:rsid w:val="003120B1"/>
    <w:rsid w:val="00315833"/>
    <w:rsid w:val="003164EB"/>
    <w:rsid w:val="003169CC"/>
    <w:rsid w:val="00317CA6"/>
    <w:rsid w:val="003201C8"/>
    <w:rsid w:val="00320462"/>
    <w:rsid w:val="003204CE"/>
    <w:rsid w:val="00321FD8"/>
    <w:rsid w:val="0032272B"/>
    <w:rsid w:val="0032368F"/>
    <w:rsid w:val="00323BBD"/>
    <w:rsid w:val="00324262"/>
    <w:rsid w:val="003245BB"/>
    <w:rsid w:val="00325553"/>
    <w:rsid w:val="003260CD"/>
    <w:rsid w:val="003262AE"/>
    <w:rsid w:val="0032642B"/>
    <w:rsid w:val="003269D7"/>
    <w:rsid w:val="00327C4F"/>
    <w:rsid w:val="00327FD5"/>
    <w:rsid w:val="00330B6B"/>
    <w:rsid w:val="003312BA"/>
    <w:rsid w:val="00333AAD"/>
    <w:rsid w:val="00334C9D"/>
    <w:rsid w:val="003352C0"/>
    <w:rsid w:val="00335A29"/>
    <w:rsid w:val="00335BDA"/>
    <w:rsid w:val="00336B6D"/>
    <w:rsid w:val="00336E19"/>
    <w:rsid w:val="003372E7"/>
    <w:rsid w:val="00340A16"/>
    <w:rsid w:val="0034194A"/>
    <w:rsid w:val="00342C41"/>
    <w:rsid w:val="00344AF5"/>
    <w:rsid w:val="00345C94"/>
    <w:rsid w:val="003470F9"/>
    <w:rsid w:val="003507C8"/>
    <w:rsid w:val="003544A7"/>
    <w:rsid w:val="003549A1"/>
    <w:rsid w:val="003551BC"/>
    <w:rsid w:val="00355258"/>
    <w:rsid w:val="00355D67"/>
    <w:rsid w:val="00357387"/>
    <w:rsid w:val="003610C4"/>
    <w:rsid w:val="003616A4"/>
    <w:rsid w:val="00361A4C"/>
    <w:rsid w:val="00361E49"/>
    <w:rsid w:val="00362199"/>
    <w:rsid w:val="003623CC"/>
    <w:rsid w:val="00362433"/>
    <w:rsid w:val="00362631"/>
    <w:rsid w:val="00362F6F"/>
    <w:rsid w:val="00363EA5"/>
    <w:rsid w:val="00365108"/>
    <w:rsid w:val="003666D6"/>
    <w:rsid w:val="00367614"/>
    <w:rsid w:val="00371170"/>
    <w:rsid w:val="0037167D"/>
    <w:rsid w:val="0037232E"/>
    <w:rsid w:val="00373F5A"/>
    <w:rsid w:val="00374C72"/>
    <w:rsid w:val="00377129"/>
    <w:rsid w:val="003800A1"/>
    <w:rsid w:val="00380EA3"/>
    <w:rsid w:val="003818C8"/>
    <w:rsid w:val="00381C84"/>
    <w:rsid w:val="003828D4"/>
    <w:rsid w:val="0038293B"/>
    <w:rsid w:val="00382C85"/>
    <w:rsid w:val="003834D1"/>
    <w:rsid w:val="0038418B"/>
    <w:rsid w:val="00385F9B"/>
    <w:rsid w:val="0038669F"/>
    <w:rsid w:val="00387269"/>
    <w:rsid w:val="003919DC"/>
    <w:rsid w:val="00392E7F"/>
    <w:rsid w:val="00396355"/>
    <w:rsid w:val="003A0224"/>
    <w:rsid w:val="003A10DB"/>
    <w:rsid w:val="003A19EC"/>
    <w:rsid w:val="003A243C"/>
    <w:rsid w:val="003A2594"/>
    <w:rsid w:val="003A60D0"/>
    <w:rsid w:val="003A6B63"/>
    <w:rsid w:val="003A717B"/>
    <w:rsid w:val="003A7485"/>
    <w:rsid w:val="003A7525"/>
    <w:rsid w:val="003A79AF"/>
    <w:rsid w:val="003B106C"/>
    <w:rsid w:val="003B11CA"/>
    <w:rsid w:val="003B146B"/>
    <w:rsid w:val="003B299B"/>
    <w:rsid w:val="003B300D"/>
    <w:rsid w:val="003B442C"/>
    <w:rsid w:val="003B4C07"/>
    <w:rsid w:val="003B5215"/>
    <w:rsid w:val="003B5E43"/>
    <w:rsid w:val="003B611C"/>
    <w:rsid w:val="003B645A"/>
    <w:rsid w:val="003B656D"/>
    <w:rsid w:val="003B6905"/>
    <w:rsid w:val="003B725A"/>
    <w:rsid w:val="003C0723"/>
    <w:rsid w:val="003C098A"/>
    <w:rsid w:val="003C24AB"/>
    <w:rsid w:val="003C2C03"/>
    <w:rsid w:val="003C38B9"/>
    <w:rsid w:val="003C3BA8"/>
    <w:rsid w:val="003C3D38"/>
    <w:rsid w:val="003C3F9E"/>
    <w:rsid w:val="003C41DE"/>
    <w:rsid w:val="003C4B60"/>
    <w:rsid w:val="003C5701"/>
    <w:rsid w:val="003C57D2"/>
    <w:rsid w:val="003C5ACE"/>
    <w:rsid w:val="003C5DFA"/>
    <w:rsid w:val="003C6370"/>
    <w:rsid w:val="003C72A7"/>
    <w:rsid w:val="003C7A32"/>
    <w:rsid w:val="003D014D"/>
    <w:rsid w:val="003D0282"/>
    <w:rsid w:val="003D08EB"/>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3121"/>
    <w:rsid w:val="003E4BC5"/>
    <w:rsid w:val="003E516F"/>
    <w:rsid w:val="003E5A0F"/>
    <w:rsid w:val="003E5E7C"/>
    <w:rsid w:val="003E62FA"/>
    <w:rsid w:val="003E6F0D"/>
    <w:rsid w:val="003F1D6C"/>
    <w:rsid w:val="003F2A87"/>
    <w:rsid w:val="003F2EB7"/>
    <w:rsid w:val="003F3263"/>
    <w:rsid w:val="003F3F0B"/>
    <w:rsid w:val="003F3F56"/>
    <w:rsid w:val="003F41CF"/>
    <w:rsid w:val="003F599D"/>
    <w:rsid w:val="003F6679"/>
    <w:rsid w:val="003F6968"/>
    <w:rsid w:val="003F75E8"/>
    <w:rsid w:val="003F7756"/>
    <w:rsid w:val="003F7A0D"/>
    <w:rsid w:val="004019B5"/>
    <w:rsid w:val="00401AD8"/>
    <w:rsid w:val="00403197"/>
    <w:rsid w:val="00403D76"/>
    <w:rsid w:val="00404C56"/>
    <w:rsid w:val="0041068D"/>
    <w:rsid w:val="00412B7A"/>
    <w:rsid w:val="004135FF"/>
    <w:rsid w:val="004137A5"/>
    <w:rsid w:val="00414761"/>
    <w:rsid w:val="00414C83"/>
    <w:rsid w:val="00417D7F"/>
    <w:rsid w:val="00417F39"/>
    <w:rsid w:val="00420F00"/>
    <w:rsid w:val="0042230C"/>
    <w:rsid w:val="00423102"/>
    <w:rsid w:val="004233EC"/>
    <w:rsid w:val="00423BB7"/>
    <w:rsid w:val="004248DA"/>
    <w:rsid w:val="004250DF"/>
    <w:rsid w:val="00425137"/>
    <w:rsid w:val="004262C3"/>
    <w:rsid w:val="00426852"/>
    <w:rsid w:val="00426975"/>
    <w:rsid w:val="00426B92"/>
    <w:rsid w:val="00426C39"/>
    <w:rsid w:val="00427309"/>
    <w:rsid w:val="004275B5"/>
    <w:rsid w:val="004301C5"/>
    <w:rsid w:val="00430390"/>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B6C"/>
    <w:rsid w:val="00442CF1"/>
    <w:rsid w:val="004435A0"/>
    <w:rsid w:val="00443BA5"/>
    <w:rsid w:val="00443F4F"/>
    <w:rsid w:val="00444961"/>
    <w:rsid w:val="00444FF7"/>
    <w:rsid w:val="00445150"/>
    <w:rsid w:val="00445448"/>
    <w:rsid w:val="0044631A"/>
    <w:rsid w:val="00450168"/>
    <w:rsid w:val="0045079B"/>
    <w:rsid w:val="00450F5D"/>
    <w:rsid w:val="00451016"/>
    <w:rsid w:val="00451A43"/>
    <w:rsid w:val="004528AE"/>
    <w:rsid w:val="004544CD"/>
    <w:rsid w:val="00454520"/>
    <w:rsid w:val="00454BD2"/>
    <w:rsid w:val="00455064"/>
    <w:rsid w:val="004554AC"/>
    <w:rsid w:val="00457F95"/>
    <w:rsid w:val="00460603"/>
    <w:rsid w:val="00460968"/>
    <w:rsid w:val="00461EE5"/>
    <w:rsid w:val="00462B6E"/>
    <w:rsid w:val="00462CB8"/>
    <w:rsid w:val="00463747"/>
    <w:rsid w:val="00464105"/>
    <w:rsid w:val="00464AD9"/>
    <w:rsid w:val="00464FFD"/>
    <w:rsid w:val="004650A4"/>
    <w:rsid w:val="00465A42"/>
    <w:rsid w:val="00465FEE"/>
    <w:rsid w:val="00466DC6"/>
    <w:rsid w:val="004678B9"/>
    <w:rsid w:val="00470A53"/>
    <w:rsid w:val="00470AF1"/>
    <w:rsid w:val="00470B30"/>
    <w:rsid w:val="00471722"/>
    <w:rsid w:val="004726A4"/>
    <w:rsid w:val="00472C2C"/>
    <w:rsid w:val="00472F7E"/>
    <w:rsid w:val="004730D9"/>
    <w:rsid w:val="0047424E"/>
    <w:rsid w:val="00474A29"/>
    <w:rsid w:val="00474CB1"/>
    <w:rsid w:val="004755E0"/>
    <w:rsid w:val="004760CB"/>
    <w:rsid w:val="00476456"/>
    <w:rsid w:val="004802AF"/>
    <w:rsid w:val="004803F4"/>
    <w:rsid w:val="00480650"/>
    <w:rsid w:val="00480753"/>
    <w:rsid w:val="0048168F"/>
    <w:rsid w:val="004822F2"/>
    <w:rsid w:val="0048254B"/>
    <w:rsid w:val="0048255D"/>
    <w:rsid w:val="00483C2F"/>
    <w:rsid w:val="00483E1E"/>
    <w:rsid w:val="0048491A"/>
    <w:rsid w:val="004850B3"/>
    <w:rsid w:val="00485730"/>
    <w:rsid w:val="0048648D"/>
    <w:rsid w:val="00487101"/>
    <w:rsid w:val="0048738F"/>
    <w:rsid w:val="00490BFA"/>
    <w:rsid w:val="004913C9"/>
    <w:rsid w:val="00492312"/>
    <w:rsid w:val="00492808"/>
    <w:rsid w:val="004929D2"/>
    <w:rsid w:val="00492A05"/>
    <w:rsid w:val="00492B59"/>
    <w:rsid w:val="00492ECD"/>
    <w:rsid w:val="0049316D"/>
    <w:rsid w:val="00493679"/>
    <w:rsid w:val="00493B9B"/>
    <w:rsid w:val="004945AA"/>
    <w:rsid w:val="00495006"/>
    <w:rsid w:val="0049592F"/>
    <w:rsid w:val="00495A27"/>
    <w:rsid w:val="00496DCD"/>
    <w:rsid w:val="004973FD"/>
    <w:rsid w:val="00497BCD"/>
    <w:rsid w:val="004A0622"/>
    <w:rsid w:val="004A0943"/>
    <w:rsid w:val="004A177A"/>
    <w:rsid w:val="004A383D"/>
    <w:rsid w:val="004A3CC5"/>
    <w:rsid w:val="004A4E2A"/>
    <w:rsid w:val="004A56FA"/>
    <w:rsid w:val="004A5703"/>
    <w:rsid w:val="004A5D80"/>
    <w:rsid w:val="004A6BCA"/>
    <w:rsid w:val="004A6D4F"/>
    <w:rsid w:val="004A703E"/>
    <w:rsid w:val="004A74F0"/>
    <w:rsid w:val="004B01D9"/>
    <w:rsid w:val="004B1BF0"/>
    <w:rsid w:val="004B1C22"/>
    <w:rsid w:val="004B1CFA"/>
    <w:rsid w:val="004B23DA"/>
    <w:rsid w:val="004B24AD"/>
    <w:rsid w:val="004B2A08"/>
    <w:rsid w:val="004B359F"/>
    <w:rsid w:val="004B4A34"/>
    <w:rsid w:val="004B4F6E"/>
    <w:rsid w:val="004B5139"/>
    <w:rsid w:val="004B5262"/>
    <w:rsid w:val="004B5512"/>
    <w:rsid w:val="004B5A46"/>
    <w:rsid w:val="004B5F70"/>
    <w:rsid w:val="004B61CB"/>
    <w:rsid w:val="004B6C8F"/>
    <w:rsid w:val="004C0F7D"/>
    <w:rsid w:val="004C1C41"/>
    <w:rsid w:val="004C1CC9"/>
    <w:rsid w:val="004C20B3"/>
    <w:rsid w:val="004C210A"/>
    <w:rsid w:val="004C33C1"/>
    <w:rsid w:val="004C375E"/>
    <w:rsid w:val="004C3B07"/>
    <w:rsid w:val="004C4400"/>
    <w:rsid w:val="004C4AD9"/>
    <w:rsid w:val="004C4FE8"/>
    <w:rsid w:val="004C686B"/>
    <w:rsid w:val="004C6E83"/>
    <w:rsid w:val="004C6F12"/>
    <w:rsid w:val="004C7499"/>
    <w:rsid w:val="004D0706"/>
    <w:rsid w:val="004D11FF"/>
    <w:rsid w:val="004D16B7"/>
    <w:rsid w:val="004D23FB"/>
    <w:rsid w:val="004D44F3"/>
    <w:rsid w:val="004D4F5B"/>
    <w:rsid w:val="004E0076"/>
    <w:rsid w:val="004E04E1"/>
    <w:rsid w:val="004E1533"/>
    <w:rsid w:val="004E21CD"/>
    <w:rsid w:val="004E38DF"/>
    <w:rsid w:val="004E3DE4"/>
    <w:rsid w:val="004E4EF3"/>
    <w:rsid w:val="004E6284"/>
    <w:rsid w:val="004E6BE5"/>
    <w:rsid w:val="004E6C68"/>
    <w:rsid w:val="004E71B2"/>
    <w:rsid w:val="004E7A60"/>
    <w:rsid w:val="004E7E66"/>
    <w:rsid w:val="004F0262"/>
    <w:rsid w:val="004F041F"/>
    <w:rsid w:val="004F05D3"/>
    <w:rsid w:val="004F126C"/>
    <w:rsid w:val="004F167F"/>
    <w:rsid w:val="004F25A7"/>
    <w:rsid w:val="004F28F1"/>
    <w:rsid w:val="004F2CCA"/>
    <w:rsid w:val="004F2EE4"/>
    <w:rsid w:val="004F2F0B"/>
    <w:rsid w:val="004F3547"/>
    <w:rsid w:val="004F4229"/>
    <w:rsid w:val="004F43DA"/>
    <w:rsid w:val="004F5AF9"/>
    <w:rsid w:val="004F5B91"/>
    <w:rsid w:val="004F5E9F"/>
    <w:rsid w:val="004F6BA9"/>
    <w:rsid w:val="005001F1"/>
    <w:rsid w:val="005009BD"/>
    <w:rsid w:val="005011B7"/>
    <w:rsid w:val="005013CD"/>
    <w:rsid w:val="00501D4D"/>
    <w:rsid w:val="005020CC"/>
    <w:rsid w:val="005029E3"/>
    <w:rsid w:val="00503BA2"/>
    <w:rsid w:val="005072F6"/>
    <w:rsid w:val="005102F8"/>
    <w:rsid w:val="00510622"/>
    <w:rsid w:val="005112FE"/>
    <w:rsid w:val="00511746"/>
    <w:rsid w:val="00511FAF"/>
    <w:rsid w:val="005126CB"/>
    <w:rsid w:val="0051429F"/>
    <w:rsid w:val="0051468B"/>
    <w:rsid w:val="00514D91"/>
    <w:rsid w:val="00515901"/>
    <w:rsid w:val="00515DBF"/>
    <w:rsid w:val="00515FBD"/>
    <w:rsid w:val="0051783E"/>
    <w:rsid w:val="00517995"/>
    <w:rsid w:val="00520D7D"/>
    <w:rsid w:val="00521A20"/>
    <w:rsid w:val="00521BF9"/>
    <w:rsid w:val="005222E5"/>
    <w:rsid w:val="0052285F"/>
    <w:rsid w:val="00523593"/>
    <w:rsid w:val="005237E4"/>
    <w:rsid w:val="00524775"/>
    <w:rsid w:val="005249A7"/>
    <w:rsid w:val="00525666"/>
    <w:rsid w:val="00526EAB"/>
    <w:rsid w:val="005274F7"/>
    <w:rsid w:val="00527748"/>
    <w:rsid w:val="0053234E"/>
    <w:rsid w:val="00532E6D"/>
    <w:rsid w:val="00532FEF"/>
    <w:rsid w:val="005338EB"/>
    <w:rsid w:val="005340F8"/>
    <w:rsid w:val="00534652"/>
    <w:rsid w:val="0053495A"/>
    <w:rsid w:val="005355AC"/>
    <w:rsid w:val="00536DF3"/>
    <w:rsid w:val="00540794"/>
    <w:rsid w:val="005409FD"/>
    <w:rsid w:val="00540B34"/>
    <w:rsid w:val="00540E48"/>
    <w:rsid w:val="00541130"/>
    <w:rsid w:val="00541809"/>
    <w:rsid w:val="00541B1C"/>
    <w:rsid w:val="00541F3F"/>
    <w:rsid w:val="005424B4"/>
    <w:rsid w:val="005440C7"/>
    <w:rsid w:val="005441FF"/>
    <w:rsid w:val="005452B1"/>
    <w:rsid w:val="00546051"/>
    <w:rsid w:val="0054752D"/>
    <w:rsid w:val="00550052"/>
    <w:rsid w:val="0055046E"/>
    <w:rsid w:val="00553C73"/>
    <w:rsid w:val="00554CE6"/>
    <w:rsid w:val="005556C2"/>
    <w:rsid w:val="005564CA"/>
    <w:rsid w:val="0055658F"/>
    <w:rsid w:val="005565FA"/>
    <w:rsid w:val="0055662D"/>
    <w:rsid w:val="0056083F"/>
    <w:rsid w:val="00561BEE"/>
    <w:rsid w:val="00562FB2"/>
    <w:rsid w:val="0056397B"/>
    <w:rsid w:val="00564CB4"/>
    <w:rsid w:val="0056652D"/>
    <w:rsid w:val="00566FA4"/>
    <w:rsid w:val="005710E1"/>
    <w:rsid w:val="005713CF"/>
    <w:rsid w:val="00572530"/>
    <w:rsid w:val="00572B25"/>
    <w:rsid w:val="005733FA"/>
    <w:rsid w:val="00573DE1"/>
    <w:rsid w:val="00573E9D"/>
    <w:rsid w:val="00574120"/>
    <w:rsid w:val="0057483C"/>
    <w:rsid w:val="00574946"/>
    <w:rsid w:val="00574FD1"/>
    <w:rsid w:val="00576052"/>
    <w:rsid w:val="0057634C"/>
    <w:rsid w:val="00577306"/>
    <w:rsid w:val="005803DC"/>
    <w:rsid w:val="00580D7E"/>
    <w:rsid w:val="00580F24"/>
    <w:rsid w:val="005813FD"/>
    <w:rsid w:val="00582236"/>
    <w:rsid w:val="00583E77"/>
    <w:rsid w:val="00584EBC"/>
    <w:rsid w:val="0058546B"/>
    <w:rsid w:val="00585734"/>
    <w:rsid w:val="00585EC2"/>
    <w:rsid w:val="005866EE"/>
    <w:rsid w:val="00586F8C"/>
    <w:rsid w:val="00586FDC"/>
    <w:rsid w:val="00587A2D"/>
    <w:rsid w:val="00587B56"/>
    <w:rsid w:val="0059033E"/>
    <w:rsid w:val="00590826"/>
    <w:rsid w:val="00591354"/>
    <w:rsid w:val="00591741"/>
    <w:rsid w:val="00591B52"/>
    <w:rsid w:val="00592871"/>
    <w:rsid w:val="005942BF"/>
    <w:rsid w:val="00595AAF"/>
    <w:rsid w:val="00596AED"/>
    <w:rsid w:val="00597159"/>
    <w:rsid w:val="0059743A"/>
    <w:rsid w:val="00597B3E"/>
    <w:rsid w:val="00597E77"/>
    <w:rsid w:val="005A0308"/>
    <w:rsid w:val="005A0580"/>
    <w:rsid w:val="005A14F9"/>
    <w:rsid w:val="005A20D2"/>
    <w:rsid w:val="005A2455"/>
    <w:rsid w:val="005A2512"/>
    <w:rsid w:val="005A2540"/>
    <w:rsid w:val="005A2928"/>
    <w:rsid w:val="005A3DE5"/>
    <w:rsid w:val="005A55DC"/>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C060E"/>
    <w:rsid w:val="005C1874"/>
    <w:rsid w:val="005C189D"/>
    <w:rsid w:val="005C291D"/>
    <w:rsid w:val="005C2C92"/>
    <w:rsid w:val="005C467C"/>
    <w:rsid w:val="005C48E6"/>
    <w:rsid w:val="005C563C"/>
    <w:rsid w:val="005C661F"/>
    <w:rsid w:val="005C75EE"/>
    <w:rsid w:val="005D027C"/>
    <w:rsid w:val="005D0875"/>
    <w:rsid w:val="005D237C"/>
    <w:rsid w:val="005D2B32"/>
    <w:rsid w:val="005D4C39"/>
    <w:rsid w:val="005D5716"/>
    <w:rsid w:val="005D6F90"/>
    <w:rsid w:val="005E1F90"/>
    <w:rsid w:val="005E26EA"/>
    <w:rsid w:val="005E3BC2"/>
    <w:rsid w:val="005E7373"/>
    <w:rsid w:val="005F022A"/>
    <w:rsid w:val="005F0375"/>
    <w:rsid w:val="005F0DEC"/>
    <w:rsid w:val="005F167C"/>
    <w:rsid w:val="005F2528"/>
    <w:rsid w:val="005F2C41"/>
    <w:rsid w:val="005F3141"/>
    <w:rsid w:val="005F325A"/>
    <w:rsid w:val="005F3461"/>
    <w:rsid w:val="005F4992"/>
    <w:rsid w:val="005F49F7"/>
    <w:rsid w:val="005F5175"/>
    <w:rsid w:val="005F5A1F"/>
    <w:rsid w:val="005F5C13"/>
    <w:rsid w:val="005F65EC"/>
    <w:rsid w:val="005F6E0F"/>
    <w:rsid w:val="005F7951"/>
    <w:rsid w:val="006007FA"/>
    <w:rsid w:val="00600BAA"/>
    <w:rsid w:val="00600CA0"/>
    <w:rsid w:val="00602067"/>
    <w:rsid w:val="00602167"/>
    <w:rsid w:val="006025C2"/>
    <w:rsid w:val="00602D49"/>
    <w:rsid w:val="006033F9"/>
    <w:rsid w:val="006052C4"/>
    <w:rsid w:val="006059DB"/>
    <w:rsid w:val="006066BE"/>
    <w:rsid w:val="006070D4"/>
    <w:rsid w:val="00607312"/>
    <w:rsid w:val="0060769A"/>
    <w:rsid w:val="00607AD8"/>
    <w:rsid w:val="00610EFB"/>
    <w:rsid w:val="00611692"/>
    <w:rsid w:val="0061216E"/>
    <w:rsid w:val="0061266C"/>
    <w:rsid w:val="006129AC"/>
    <w:rsid w:val="00612F33"/>
    <w:rsid w:val="006130DE"/>
    <w:rsid w:val="00613CB5"/>
    <w:rsid w:val="0061460B"/>
    <w:rsid w:val="00615082"/>
    <w:rsid w:val="006173B3"/>
    <w:rsid w:val="00617659"/>
    <w:rsid w:val="00620197"/>
    <w:rsid w:val="0062088F"/>
    <w:rsid w:val="00621310"/>
    <w:rsid w:val="0062164F"/>
    <w:rsid w:val="00622B10"/>
    <w:rsid w:val="00622D9D"/>
    <w:rsid w:val="006241A5"/>
    <w:rsid w:val="00624E38"/>
    <w:rsid w:val="00624E55"/>
    <w:rsid w:val="00625282"/>
    <w:rsid w:val="0062618F"/>
    <w:rsid w:val="00626DD7"/>
    <w:rsid w:val="00627DAA"/>
    <w:rsid w:val="00630B02"/>
    <w:rsid w:val="00631538"/>
    <w:rsid w:val="006315A0"/>
    <w:rsid w:val="00631839"/>
    <w:rsid w:val="00633863"/>
    <w:rsid w:val="006353CC"/>
    <w:rsid w:val="006369F5"/>
    <w:rsid w:val="00637147"/>
    <w:rsid w:val="00640998"/>
    <w:rsid w:val="00641D5D"/>
    <w:rsid w:val="00642092"/>
    <w:rsid w:val="0064242F"/>
    <w:rsid w:val="006426D6"/>
    <w:rsid w:val="00642E87"/>
    <w:rsid w:val="0064395E"/>
    <w:rsid w:val="0064399A"/>
    <w:rsid w:val="0064432F"/>
    <w:rsid w:val="00644DB8"/>
    <w:rsid w:val="0064551F"/>
    <w:rsid w:val="006462F8"/>
    <w:rsid w:val="0064683C"/>
    <w:rsid w:val="006468B1"/>
    <w:rsid w:val="00651CAC"/>
    <w:rsid w:val="00651F97"/>
    <w:rsid w:val="00653536"/>
    <w:rsid w:val="00654523"/>
    <w:rsid w:val="0065469A"/>
    <w:rsid w:val="00654F65"/>
    <w:rsid w:val="0065514D"/>
    <w:rsid w:val="00656551"/>
    <w:rsid w:val="0065781B"/>
    <w:rsid w:val="006600DA"/>
    <w:rsid w:val="006605E3"/>
    <w:rsid w:val="006608E4"/>
    <w:rsid w:val="006621F6"/>
    <w:rsid w:val="00662A90"/>
    <w:rsid w:val="00662ECF"/>
    <w:rsid w:val="00665306"/>
    <w:rsid w:val="00665508"/>
    <w:rsid w:val="00665998"/>
    <w:rsid w:val="00665D44"/>
    <w:rsid w:val="00665F42"/>
    <w:rsid w:val="0066626F"/>
    <w:rsid w:val="00666F20"/>
    <w:rsid w:val="00667838"/>
    <w:rsid w:val="00667A6A"/>
    <w:rsid w:val="00670E5F"/>
    <w:rsid w:val="006728FE"/>
    <w:rsid w:val="006738D7"/>
    <w:rsid w:val="00674016"/>
    <w:rsid w:val="0067438D"/>
    <w:rsid w:val="00675109"/>
    <w:rsid w:val="00676817"/>
    <w:rsid w:val="006775A6"/>
    <w:rsid w:val="00680AAC"/>
    <w:rsid w:val="00682778"/>
    <w:rsid w:val="00684791"/>
    <w:rsid w:val="006857B6"/>
    <w:rsid w:val="006857F8"/>
    <w:rsid w:val="00685E42"/>
    <w:rsid w:val="00686545"/>
    <w:rsid w:val="006865B1"/>
    <w:rsid w:val="00686B6F"/>
    <w:rsid w:val="00686B75"/>
    <w:rsid w:val="00686E88"/>
    <w:rsid w:val="0069085A"/>
    <w:rsid w:val="00690E89"/>
    <w:rsid w:val="00693BA5"/>
    <w:rsid w:val="00694C28"/>
    <w:rsid w:val="0069583B"/>
    <w:rsid w:val="006975D2"/>
    <w:rsid w:val="006A03FA"/>
    <w:rsid w:val="006A0AE0"/>
    <w:rsid w:val="006A192E"/>
    <w:rsid w:val="006A2424"/>
    <w:rsid w:val="006A28BF"/>
    <w:rsid w:val="006A29DF"/>
    <w:rsid w:val="006A3246"/>
    <w:rsid w:val="006A3EE2"/>
    <w:rsid w:val="006A4AF3"/>
    <w:rsid w:val="006A52E9"/>
    <w:rsid w:val="006A6689"/>
    <w:rsid w:val="006A669A"/>
    <w:rsid w:val="006A6C4F"/>
    <w:rsid w:val="006A6D1E"/>
    <w:rsid w:val="006A7A26"/>
    <w:rsid w:val="006B0967"/>
    <w:rsid w:val="006B152B"/>
    <w:rsid w:val="006B1F9E"/>
    <w:rsid w:val="006B20B6"/>
    <w:rsid w:val="006B41A3"/>
    <w:rsid w:val="006B500C"/>
    <w:rsid w:val="006B52C7"/>
    <w:rsid w:val="006B6480"/>
    <w:rsid w:val="006B7308"/>
    <w:rsid w:val="006B74D1"/>
    <w:rsid w:val="006C0765"/>
    <w:rsid w:val="006C1324"/>
    <w:rsid w:val="006C3130"/>
    <w:rsid w:val="006C376D"/>
    <w:rsid w:val="006C3AE8"/>
    <w:rsid w:val="006C3E5E"/>
    <w:rsid w:val="006C5197"/>
    <w:rsid w:val="006C519E"/>
    <w:rsid w:val="006C5339"/>
    <w:rsid w:val="006C6805"/>
    <w:rsid w:val="006C70F2"/>
    <w:rsid w:val="006D002D"/>
    <w:rsid w:val="006D1729"/>
    <w:rsid w:val="006D2B50"/>
    <w:rsid w:val="006D3DF6"/>
    <w:rsid w:val="006D3FE4"/>
    <w:rsid w:val="006D45EF"/>
    <w:rsid w:val="006D5B24"/>
    <w:rsid w:val="006D606D"/>
    <w:rsid w:val="006D6C7C"/>
    <w:rsid w:val="006D6CBB"/>
    <w:rsid w:val="006D7955"/>
    <w:rsid w:val="006E002C"/>
    <w:rsid w:val="006E02E5"/>
    <w:rsid w:val="006E11F9"/>
    <w:rsid w:val="006E17C5"/>
    <w:rsid w:val="006E18A3"/>
    <w:rsid w:val="006E1AB1"/>
    <w:rsid w:val="006E1F06"/>
    <w:rsid w:val="006E284D"/>
    <w:rsid w:val="006E34E8"/>
    <w:rsid w:val="006E3ACD"/>
    <w:rsid w:val="006E4705"/>
    <w:rsid w:val="006E4DF0"/>
    <w:rsid w:val="006E4E90"/>
    <w:rsid w:val="006E4EC5"/>
    <w:rsid w:val="006E5D68"/>
    <w:rsid w:val="006E67EF"/>
    <w:rsid w:val="006E6ECB"/>
    <w:rsid w:val="006E7450"/>
    <w:rsid w:val="006F2EB7"/>
    <w:rsid w:val="006F364D"/>
    <w:rsid w:val="006F3E8E"/>
    <w:rsid w:val="006F45AF"/>
    <w:rsid w:val="006F46D6"/>
    <w:rsid w:val="006F6355"/>
    <w:rsid w:val="006F6595"/>
    <w:rsid w:val="006F667B"/>
    <w:rsid w:val="006F6E53"/>
    <w:rsid w:val="006F7144"/>
    <w:rsid w:val="006F74E3"/>
    <w:rsid w:val="00700895"/>
    <w:rsid w:val="00700A17"/>
    <w:rsid w:val="00700A25"/>
    <w:rsid w:val="00700EC5"/>
    <w:rsid w:val="0070314C"/>
    <w:rsid w:val="00703630"/>
    <w:rsid w:val="007048A0"/>
    <w:rsid w:val="00706ECC"/>
    <w:rsid w:val="00706F99"/>
    <w:rsid w:val="0070797F"/>
    <w:rsid w:val="00707B08"/>
    <w:rsid w:val="00710632"/>
    <w:rsid w:val="0071265A"/>
    <w:rsid w:val="00712902"/>
    <w:rsid w:val="0071297F"/>
    <w:rsid w:val="00714915"/>
    <w:rsid w:val="0071612E"/>
    <w:rsid w:val="00716185"/>
    <w:rsid w:val="007161B7"/>
    <w:rsid w:val="0071626D"/>
    <w:rsid w:val="00716957"/>
    <w:rsid w:val="007172F2"/>
    <w:rsid w:val="00717868"/>
    <w:rsid w:val="0072002E"/>
    <w:rsid w:val="00720053"/>
    <w:rsid w:val="00720775"/>
    <w:rsid w:val="00720C0A"/>
    <w:rsid w:val="00720DBF"/>
    <w:rsid w:val="00721A1E"/>
    <w:rsid w:val="00721C2B"/>
    <w:rsid w:val="00721CCD"/>
    <w:rsid w:val="0072253F"/>
    <w:rsid w:val="00722EF1"/>
    <w:rsid w:val="00723078"/>
    <w:rsid w:val="00724A57"/>
    <w:rsid w:val="00725524"/>
    <w:rsid w:val="00725685"/>
    <w:rsid w:val="0072594A"/>
    <w:rsid w:val="007266AE"/>
    <w:rsid w:val="00726EFC"/>
    <w:rsid w:val="00727019"/>
    <w:rsid w:val="0073204C"/>
    <w:rsid w:val="00734E33"/>
    <w:rsid w:val="00735278"/>
    <w:rsid w:val="00736A9F"/>
    <w:rsid w:val="00736F42"/>
    <w:rsid w:val="0073740C"/>
    <w:rsid w:val="007374F4"/>
    <w:rsid w:val="00737A5A"/>
    <w:rsid w:val="00737D85"/>
    <w:rsid w:val="007400F8"/>
    <w:rsid w:val="007408D0"/>
    <w:rsid w:val="00740A8B"/>
    <w:rsid w:val="00740D02"/>
    <w:rsid w:val="007411A4"/>
    <w:rsid w:val="00741744"/>
    <w:rsid w:val="007419D0"/>
    <w:rsid w:val="0074308A"/>
    <w:rsid w:val="00743B23"/>
    <w:rsid w:val="00744118"/>
    <w:rsid w:val="00744879"/>
    <w:rsid w:val="0074522E"/>
    <w:rsid w:val="00745CEB"/>
    <w:rsid w:val="0074624B"/>
    <w:rsid w:val="00746D32"/>
    <w:rsid w:val="0075004B"/>
    <w:rsid w:val="00750586"/>
    <w:rsid w:val="00751322"/>
    <w:rsid w:val="00751959"/>
    <w:rsid w:val="00752267"/>
    <w:rsid w:val="00752606"/>
    <w:rsid w:val="007529C8"/>
    <w:rsid w:val="00753744"/>
    <w:rsid w:val="007537D9"/>
    <w:rsid w:val="00754AD0"/>
    <w:rsid w:val="00754D3E"/>
    <w:rsid w:val="0075574E"/>
    <w:rsid w:val="00756223"/>
    <w:rsid w:val="00761E23"/>
    <w:rsid w:val="00762480"/>
    <w:rsid w:val="007633B4"/>
    <w:rsid w:val="0076340B"/>
    <w:rsid w:val="0076371E"/>
    <w:rsid w:val="00763F62"/>
    <w:rsid w:val="00764856"/>
    <w:rsid w:val="00764B96"/>
    <w:rsid w:val="00764C65"/>
    <w:rsid w:val="00765926"/>
    <w:rsid w:val="00766264"/>
    <w:rsid w:val="00766BCD"/>
    <w:rsid w:val="00766D88"/>
    <w:rsid w:val="00767FFE"/>
    <w:rsid w:val="00770800"/>
    <w:rsid w:val="00770DC3"/>
    <w:rsid w:val="00771E52"/>
    <w:rsid w:val="00774528"/>
    <w:rsid w:val="00774DB2"/>
    <w:rsid w:val="00775A8D"/>
    <w:rsid w:val="00775DEA"/>
    <w:rsid w:val="00776F51"/>
    <w:rsid w:val="007770EA"/>
    <w:rsid w:val="0077792D"/>
    <w:rsid w:val="00777A61"/>
    <w:rsid w:val="00777C48"/>
    <w:rsid w:val="00780124"/>
    <w:rsid w:val="00780C93"/>
    <w:rsid w:val="00781D21"/>
    <w:rsid w:val="007829E1"/>
    <w:rsid w:val="00784C54"/>
    <w:rsid w:val="00786AEC"/>
    <w:rsid w:val="00786C63"/>
    <w:rsid w:val="00786D80"/>
    <w:rsid w:val="0078742F"/>
    <w:rsid w:val="0079034A"/>
    <w:rsid w:val="00790BFB"/>
    <w:rsid w:val="00791167"/>
    <w:rsid w:val="00791F8F"/>
    <w:rsid w:val="0079268C"/>
    <w:rsid w:val="007932A1"/>
    <w:rsid w:val="00793418"/>
    <w:rsid w:val="007939FB"/>
    <w:rsid w:val="00794880"/>
    <w:rsid w:val="00795EFC"/>
    <w:rsid w:val="00796958"/>
    <w:rsid w:val="00796B4E"/>
    <w:rsid w:val="007972A3"/>
    <w:rsid w:val="00797C21"/>
    <w:rsid w:val="007A02A2"/>
    <w:rsid w:val="007A057F"/>
    <w:rsid w:val="007A1694"/>
    <w:rsid w:val="007A1897"/>
    <w:rsid w:val="007A2824"/>
    <w:rsid w:val="007A3355"/>
    <w:rsid w:val="007A3B1D"/>
    <w:rsid w:val="007A3F70"/>
    <w:rsid w:val="007A5B9E"/>
    <w:rsid w:val="007A5F71"/>
    <w:rsid w:val="007A633B"/>
    <w:rsid w:val="007A6F92"/>
    <w:rsid w:val="007A79A9"/>
    <w:rsid w:val="007A7B1E"/>
    <w:rsid w:val="007B01F5"/>
    <w:rsid w:val="007B33A5"/>
    <w:rsid w:val="007B357D"/>
    <w:rsid w:val="007B5CF5"/>
    <w:rsid w:val="007B5F40"/>
    <w:rsid w:val="007B5FE3"/>
    <w:rsid w:val="007B6172"/>
    <w:rsid w:val="007B65CD"/>
    <w:rsid w:val="007B7D75"/>
    <w:rsid w:val="007C08B3"/>
    <w:rsid w:val="007C0B3F"/>
    <w:rsid w:val="007C12DE"/>
    <w:rsid w:val="007C14FB"/>
    <w:rsid w:val="007C17E7"/>
    <w:rsid w:val="007C27AE"/>
    <w:rsid w:val="007C4760"/>
    <w:rsid w:val="007C4F95"/>
    <w:rsid w:val="007C5CE0"/>
    <w:rsid w:val="007C5E88"/>
    <w:rsid w:val="007C686A"/>
    <w:rsid w:val="007C73A9"/>
    <w:rsid w:val="007D0785"/>
    <w:rsid w:val="007D1C41"/>
    <w:rsid w:val="007D1E00"/>
    <w:rsid w:val="007D237E"/>
    <w:rsid w:val="007D27EB"/>
    <w:rsid w:val="007D38F6"/>
    <w:rsid w:val="007D3BA4"/>
    <w:rsid w:val="007D3BF9"/>
    <w:rsid w:val="007D422F"/>
    <w:rsid w:val="007D520B"/>
    <w:rsid w:val="007D5D7E"/>
    <w:rsid w:val="007D617F"/>
    <w:rsid w:val="007D7965"/>
    <w:rsid w:val="007E0542"/>
    <w:rsid w:val="007E1551"/>
    <w:rsid w:val="007E187A"/>
    <w:rsid w:val="007E1E31"/>
    <w:rsid w:val="007E254D"/>
    <w:rsid w:val="007E4264"/>
    <w:rsid w:val="007E4B15"/>
    <w:rsid w:val="007E66D3"/>
    <w:rsid w:val="007E6C9D"/>
    <w:rsid w:val="007E7313"/>
    <w:rsid w:val="007E76B1"/>
    <w:rsid w:val="007F0014"/>
    <w:rsid w:val="007F047C"/>
    <w:rsid w:val="007F0588"/>
    <w:rsid w:val="007F0C41"/>
    <w:rsid w:val="007F3F56"/>
    <w:rsid w:val="007F4BB6"/>
    <w:rsid w:val="007F61A4"/>
    <w:rsid w:val="007F640E"/>
    <w:rsid w:val="007F66DF"/>
    <w:rsid w:val="007F7059"/>
    <w:rsid w:val="008004E5"/>
    <w:rsid w:val="00800F03"/>
    <w:rsid w:val="0080176B"/>
    <w:rsid w:val="00802080"/>
    <w:rsid w:val="00802523"/>
    <w:rsid w:val="008031E4"/>
    <w:rsid w:val="0080380D"/>
    <w:rsid w:val="00803BAF"/>
    <w:rsid w:val="0080441E"/>
    <w:rsid w:val="0080493B"/>
    <w:rsid w:val="00804E6D"/>
    <w:rsid w:val="008052FE"/>
    <w:rsid w:val="008055B9"/>
    <w:rsid w:val="00807CC8"/>
    <w:rsid w:val="00810401"/>
    <w:rsid w:val="008107E8"/>
    <w:rsid w:val="00810C24"/>
    <w:rsid w:val="0081171C"/>
    <w:rsid w:val="00811B29"/>
    <w:rsid w:val="00811D66"/>
    <w:rsid w:val="008128F4"/>
    <w:rsid w:val="00813870"/>
    <w:rsid w:val="00815AB0"/>
    <w:rsid w:val="00816A90"/>
    <w:rsid w:val="00820077"/>
    <w:rsid w:val="0082016B"/>
    <w:rsid w:val="00820810"/>
    <w:rsid w:val="00820A75"/>
    <w:rsid w:val="00820BA9"/>
    <w:rsid w:val="0082121C"/>
    <w:rsid w:val="00821A87"/>
    <w:rsid w:val="00821F8E"/>
    <w:rsid w:val="00822E61"/>
    <w:rsid w:val="008244A2"/>
    <w:rsid w:val="008244F9"/>
    <w:rsid w:val="00824AC9"/>
    <w:rsid w:val="00824E17"/>
    <w:rsid w:val="008265AE"/>
    <w:rsid w:val="00826905"/>
    <w:rsid w:val="00826B56"/>
    <w:rsid w:val="00826B59"/>
    <w:rsid w:val="00831F5B"/>
    <w:rsid w:val="00833AEF"/>
    <w:rsid w:val="008358B3"/>
    <w:rsid w:val="00835A0B"/>
    <w:rsid w:val="00836072"/>
    <w:rsid w:val="00836A97"/>
    <w:rsid w:val="0083746B"/>
    <w:rsid w:val="00840052"/>
    <w:rsid w:val="008406CB"/>
    <w:rsid w:val="00840ACB"/>
    <w:rsid w:val="00840BB9"/>
    <w:rsid w:val="008441BD"/>
    <w:rsid w:val="00845C80"/>
    <w:rsid w:val="0084756E"/>
    <w:rsid w:val="00850F58"/>
    <w:rsid w:val="00850FB6"/>
    <w:rsid w:val="008527C1"/>
    <w:rsid w:val="00853388"/>
    <w:rsid w:val="00853533"/>
    <w:rsid w:val="00853D6D"/>
    <w:rsid w:val="00855629"/>
    <w:rsid w:val="00857CE7"/>
    <w:rsid w:val="008606B0"/>
    <w:rsid w:val="00861FBA"/>
    <w:rsid w:val="00862013"/>
    <w:rsid w:val="00862C1A"/>
    <w:rsid w:val="0086387D"/>
    <w:rsid w:val="00864DD1"/>
    <w:rsid w:val="00867C81"/>
    <w:rsid w:val="0087148B"/>
    <w:rsid w:val="00871D20"/>
    <w:rsid w:val="00872761"/>
    <w:rsid w:val="0087283B"/>
    <w:rsid w:val="00873052"/>
    <w:rsid w:val="008737D4"/>
    <w:rsid w:val="00876ACF"/>
    <w:rsid w:val="00876C34"/>
    <w:rsid w:val="00877FDA"/>
    <w:rsid w:val="0088029E"/>
    <w:rsid w:val="008816DE"/>
    <w:rsid w:val="00881794"/>
    <w:rsid w:val="008817F1"/>
    <w:rsid w:val="0088193B"/>
    <w:rsid w:val="00881F15"/>
    <w:rsid w:val="0088213F"/>
    <w:rsid w:val="00882C5C"/>
    <w:rsid w:val="0088388B"/>
    <w:rsid w:val="008843DF"/>
    <w:rsid w:val="00884D84"/>
    <w:rsid w:val="00884F6B"/>
    <w:rsid w:val="00884F94"/>
    <w:rsid w:val="0088555A"/>
    <w:rsid w:val="008866DB"/>
    <w:rsid w:val="0088673E"/>
    <w:rsid w:val="008867C7"/>
    <w:rsid w:val="00886938"/>
    <w:rsid w:val="00887CE4"/>
    <w:rsid w:val="00890439"/>
    <w:rsid w:val="00890B89"/>
    <w:rsid w:val="00891465"/>
    <w:rsid w:val="00892017"/>
    <w:rsid w:val="00893498"/>
    <w:rsid w:val="0089390C"/>
    <w:rsid w:val="00893EAC"/>
    <w:rsid w:val="00895121"/>
    <w:rsid w:val="00896327"/>
    <w:rsid w:val="0089795B"/>
    <w:rsid w:val="008A01E0"/>
    <w:rsid w:val="008A15CB"/>
    <w:rsid w:val="008A1A89"/>
    <w:rsid w:val="008A1FE2"/>
    <w:rsid w:val="008A2676"/>
    <w:rsid w:val="008A305B"/>
    <w:rsid w:val="008A4CA5"/>
    <w:rsid w:val="008A4F7F"/>
    <w:rsid w:val="008A54CA"/>
    <w:rsid w:val="008A7294"/>
    <w:rsid w:val="008A7A03"/>
    <w:rsid w:val="008B1281"/>
    <w:rsid w:val="008B4357"/>
    <w:rsid w:val="008B4490"/>
    <w:rsid w:val="008B5971"/>
    <w:rsid w:val="008C11FB"/>
    <w:rsid w:val="008C1D93"/>
    <w:rsid w:val="008C37D3"/>
    <w:rsid w:val="008C4AC9"/>
    <w:rsid w:val="008C4F50"/>
    <w:rsid w:val="008C4FD6"/>
    <w:rsid w:val="008C57F8"/>
    <w:rsid w:val="008C5CB2"/>
    <w:rsid w:val="008C643F"/>
    <w:rsid w:val="008C7875"/>
    <w:rsid w:val="008D107A"/>
    <w:rsid w:val="008D1B27"/>
    <w:rsid w:val="008D2CE4"/>
    <w:rsid w:val="008D36CB"/>
    <w:rsid w:val="008D392F"/>
    <w:rsid w:val="008D3B1E"/>
    <w:rsid w:val="008D6DD3"/>
    <w:rsid w:val="008D6E3B"/>
    <w:rsid w:val="008D7CA9"/>
    <w:rsid w:val="008D7CE3"/>
    <w:rsid w:val="008E0B94"/>
    <w:rsid w:val="008E1240"/>
    <w:rsid w:val="008E17A2"/>
    <w:rsid w:val="008E1EB6"/>
    <w:rsid w:val="008E20D2"/>
    <w:rsid w:val="008E35D8"/>
    <w:rsid w:val="008E3A77"/>
    <w:rsid w:val="008E3C0E"/>
    <w:rsid w:val="008E4335"/>
    <w:rsid w:val="008E483B"/>
    <w:rsid w:val="008E6A23"/>
    <w:rsid w:val="008E6A9B"/>
    <w:rsid w:val="008F0E0B"/>
    <w:rsid w:val="008F190E"/>
    <w:rsid w:val="008F26B7"/>
    <w:rsid w:val="008F52A3"/>
    <w:rsid w:val="008F5332"/>
    <w:rsid w:val="008F7750"/>
    <w:rsid w:val="00900496"/>
    <w:rsid w:val="00900E89"/>
    <w:rsid w:val="00900EA7"/>
    <w:rsid w:val="00901E51"/>
    <w:rsid w:val="00903226"/>
    <w:rsid w:val="00903671"/>
    <w:rsid w:val="009037C6"/>
    <w:rsid w:val="009038D5"/>
    <w:rsid w:val="00903A87"/>
    <w:rsid w:val="009047BE"/>
    <w:rsid w:val="009048EC"/>
    <w:rsid w:val="009051EB"/>
    <w:rsid w:val="00905D3F"/>
    <w:rsid w:val="00905F44"/>
    <w:rsid w:val="00907248"/>
    <w:rsid w:val="0091017C"/>
    <w:rsid w:val="00911B39"/>
    <w:rsid w:val="0091257F"/>
    <w:rsid w:val="00913288"/>
    <w:rsid w:val="00913C6F"/>
    <w:rsid w:val="00915CDE"/>
    <w:rsid w:val="00915FB2"/>
    <w:rsid w:val="00916752"/>
    <w:rsid w:val="009167A6"/>
    <w:rsid w:val="00916931"/>
    <w:rsid w:val="00920877"/>
    <w:rsid w:val="00920B26"/>
    <w:rsid w:val="00921444"/>
    <w:rsid w:val="009219BA"/>
    <w:rsid w:val="0092204B"/>
    <w:rsid w:val="00922B1A"/>
    <w:rsid w:val="0092301D"/>
    <w:rsid w:val="00925BFD"/>
    <w:rsid w:val="009266C9"/>
    <w:rsid w:val="00927B46"/>
    <w:rsid w:val="00927FEF"/>
    <w:rsid w:val="00930BBC"/>
    <w:rsid w:val="009311A5"/>
    <w:rsid w:val="0093196E"/>
    <w:rsid w:val="00931FD0"/>
    <w:rsid w:val="0093263D"/>
    <w:rsid w:val="00934377"/>
    <w:rsid w:val="00934EA8"/>
    <w:rsid w:val="00936507"/>
    <w:rsid w:val="00940D49"/>
    <w:rsid w:val="009412EF"/>
    <w:rsid w:val="00942210"/>
    <w:rsid w:val="00942867"/>
    <w:rsid w:val="00942D67"/>
    <w:rsid w:val="009437C4"/>
    <w:rsid w:val="009446AC"/>
    <w:rsid w:val="00945F6D"/>
    <w:rsid w:val="00947AFA"/>
    <w:rsid w:val="00947E07"/>
    <w:rsid w:val="00950762"/>
    <w:rsid w:val="009507E7"/>
    <w:rsid w:val="00951BBD"/>
    <w:rsid w:val="009540E2"/>
    <w:rsid w:val="0095414A"/>
    <w:rsid w:val="009541FB"/>
    <w:rsid w:val="00955609"/>
    <w:rsid w:val="00955704"/>
    <w:rsid w:val="00956385"/>
    <w:rsid w:val="00956664"/>
    <w:rsid w:val="009568DF"/>
    <w:rsid w:val="009569EA"/>
    <w:rsid w:val="00956E85"/>
    <w:rsid w:val="00956F61"/>
    <w:rsid w:val="00957CF5"/>
    <w:rsid w:val="00957F10"/>
    <w:rsid w:val="009611AE"/>
    <w:rsid w:val="0096200D"/>
    <w:rsid w:val="0096206F"/>
    <w:rsid w:val="0096248D"/>
    <w:rsid w:val="0096345B"/>
    <w:rsid w:val="009659D3"/>
    <w:rsid w:val="00966762"/>
    <w:rsid w:val="00966844"/>
    <w:rsid w:val="009669C3"/>
    <w:rsid w:val="00967DC7"/>
    <w:rsid w:val="00970998"/>
    <w:rsid w:val="0097185C"/>
    <w:rsid w:val="009726A6"/>
    <w:rsid w:val="00973180"/>
    <w:rsid w:val="0097322B"/>
    <w:rsid w:val="00973584"/>
    <w:rsid w:val="00973680"/>
    <w:rsid w:val="009746B1"/>
    <w:rsid w:val="00974DAF"/>
    <w:rsid w:val="00975BB8"/>
    <w:rsid w:val="009767B5"/>
    <w:rsid w:val="009768D5"/>
    <w:rsid w:val="009770D9"/>
    <w:rsid w:val="00977138"/>
    <w:rsid w:val="009774F1"/>
    <w:rsid w:val="00977A3E"/>
    <w:rsid w:val="00980AED"/>
    <w:rsid w:val="00980F09"/>
    <w:rsid w:val="00981F80"/>
    <w:rsid w:val="00983BEB"/>
    <w:rsid w:val="00984276"/>
    <w:rsid w:val="0098442F"/>
    <w:rsid w:val="00985515"/>
    <w:rsid w:val="00985FD8"/>
    <w:rsid w:val="00986302"/>
    <w:rsid w:val="009868A4"/>
    <w:rsid w:val="009878A6"/>
    <w:rsid w:val="00987DF0"/>
    <w:rsid w:val="009910A5"/>
    <w:rsid w:val="00991A06"/>
    <w:rsid w:val="00991E12"/>
    <w:rsid w:val="009925B2"/>
    <w:rsid w:val="0099280D"/>
    <w:rsid w:val="009937D5"/>
    <w:rsid w:val="0099497A"/>
    <w:rsid w:val="009949A6"/>
    <w:rsid w:val="009955E7"/>
    <w:rsid w:val="00995ED5"/>
    <w:rsid w:val="009961AD"/>
    <w:rsid w:val="00996283"/>
    <w:rsid w:val="0099712C"/>
    <w:rsid w:val="00997978"/>
    <w:rsid w:val="00997F4E"/>
    <w:rsid w:val="009A033C"/>
    <w:rsid w:val="009A0B4D"/>
    <w:rsid w:val="009A0FFF"/>
    <w:rsid w:val="009A113D"/>
    <w:rsid w:val="009A14B9"/>
    <w:rsid w:val="009A1D46"/>
    <w:rsid w:val="009A2306"/>
    <w:rsid w:val="009A2566"/>
    <w:rsid w:val="009A4860"/>
    <w:rsid w:val="009A64BE"/>
    <w:rsid w:val="009A67C6"/>
    <w:rsid w:val="009A6B48"/>
    <w:rsid w:val="009A7CC1"/>
    <w:rsid w:val="009B01D1"/>
    <w:rsid w:val="009B06B9"/>
    <w:rsid w:val="009B070D"/>
    <w:rsid w:val="009B0CF1"/>
    <w:rsid w:val="009B1863"/>
    <w:rsid w:val="009B2EA2"/>
    <w:rsid w:val="009B334D"/>
    <w:rsid w:val="009B4633"/>
    <w:rsid w:val="009B595E"/>
    <w:rsid w:val="009B75A0"/>
    <w:rsid w:val="009C029A"/>
    <w:rsid w:val="009C031E"/>
    <w:rsid w:val="009C043B"/>
    <w:rsid w:val="009C05B9"/>
    <w:rsid w:val="009C150F"/>
    <w:rsid w:val="009C3EC9"/>
    <w:rsid w:val="009C42B0"/>
    <w:rsid w:val="009C473D"/>
    <w:rsid w:val="009C49FF"/>
    <w:rsid w:val="009C562E"/>
    <w:rsid w:val="009C56C3"/>
    <w:rsid w:val="009C72F6"/>
    <w:rsid w:val="009C732A"/>
    <w:rsid w:val="009C7D83"/>
    <w:rsid w:val="009C7E56"/>
    <w:rsid w:val="009D03C6"/>
    <w:rsid w:val="009D0A53"/>
    <w:rsid w:val="009D0A84"/>
    <w:rsid w:val="009D0D77"/>
    <w:rsid w:val="009D12F2"/>
    <w:rsid w:val="009D1AE9"/>
    <w:rsid w:val="009D1E1B"/>
    <w:rsid w:val="009D2037"/>
    <w:rsid w:val="009D26A5"/>
    <w:rsid w:val="009D2AA1"/>
    <w:rsid w:val="009D3064"/>
    <w:rsid w:val="009D3DEA"/>
    <w:rsid w:val="009D4297"/>
    <w:rsid w:val="009D4DFA"/>
    <w:rsid w:val="009D4F42"/>
    <w:rsid w:val="009D5E6F"/>
    <w:rsid w:val="009D6306"/>
    <w:rsid w:val="009D642C"/>
    <w:rsid w:val="009D650E"/>
    <w:rsid w:val="009D6C6B"/>
    <w:rsid w:val="009D722F"/>
    <w:rsid w:val="009E1181"/>
    <w:rsid w:val="009E1C32"/>
    <w:rsid w:val="009E1D28"/>
    <w:rsid w:val="009E2446"/>
    <w:rsid w:val="009E2DD8"/>
    <w:rsid w:val="009E32FF"/>
    <w:rsid w:val="009E43FA"/>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22BA"/>
    <w:rsid w:val="009F2D72"/>
    <w:rsid w:val="009F37D6"/>
    <w:rsid w:val="009F3EEF"/>
    <w:rsid w:val="009F4035"/>
    <w:rsid w:val="009F7526"/>
    <w:rsid w:val="00A0057C"/>
    <w:rsid w:val="00A009F9"/>
    <w:rsid w:val="00A011EF"/>
    <w:rsid w:val="00A014EA"/>
    <w:rsid w:val="00A017DB"/>
    <w:rsid w:val="00A02DAE"/>
    <w:rsid w:val="00A03373"/>
    <w:rsid w:val="00A03C26"/>
    <w:rsid w:val="00A04538"/>
    <w:rsid w:val="00A04833"/>
    <w:rsid w:val="00A05A1F"/>
    <w:rsid w:val="00A06717"/>
    <w:rsid w:val="00A0688B"/>
    <w:rsid w:val="00A071EF"/>
    <w:rsid w:val="00A07CD4"/>
    <w:rsid w:val="00A07FCF"/>
    <w:rsid w:val="00A10285"/>
    <w:rsid w:val="00A12812"/>
    <w:rsid w:val="00A12A90"/>
    <w:rsid w:val="00A133E3"/>
    <w:rsid w:val="00A13E56"/>
    <w:rsid w:val="00A144AF"/>
    <w:rsid w:val="00A14871"/>
    <w:rsid w:val="00A14D4D"/>
    <w:rsid w:val="00A1621C"/>
    <w:rsid w:val="00A16702"/>
    <w:rsid w:val="00A205D1"/>
    <w:rsid w:val="00A20B39"/>
    <w:rsid w:val="00A23445"/>
    <w:rsid w:val="00A238CC"/>
    <w:rsid w:val="00A23C75"/>
    <w:rsid w:val="00A23C8D"/>
    <w:rsid w:val="00A252BA"/>
    <w:rsid w:val="00A263BF"/>
    <w:rsid w:val="00A26A4D"/>
    <w:rsid w:val="00A2792F"/>
    <w:rsid w:val="00A27F87"/>
    <w:rsid w:val="00A30151"/>
    <w:rsid w:val="00A30AB2"/>
    <w:rsid w:val="00A311F7"/>
    <w:rsid w:val="00A31B83"/>
    <w:rsid w:val="00A3220A"/>
    <w:rsid w:val="00A32CE1"/>
    <w:rsid w:val="00A33A50"/>
    <w:rsid w:val="00A34BDC"/>
    <w:rsid w:val="00A354E9"/>
    <w:rsid w:val="00A35A23"/>
    <w:rsid w:val="00A37437"/>
    <w:rsid w:val="00A401CD"/>
    <w:rsid w:val="00A4025B"/>
    <w:rsid w:val="00A41993"/>
    <w:rsid w:val="00A41E58"/>
    <w:rsid w:val="00A41EF7"/>
    <w:rsid w:val="00A4283D"/>
    <w:rsid w:val="00A43886"/>
    <w:rsid w:val="00A44212"/>
    <w:rsid w:val="00A4638A"/>
    <w:rsid w:val="00A470E7"/>
    <w:rsid w:val="00A47F3B"/>
    <w:rsid w:val="00A505ED"/>
    <w:rsid w:val="00A50634"/>
    <w:rsid w:val="00A511E8"/>
    <w:rsid w:val="00A517F3"/>
    <w:rsid w:val="00A52717"/>
    <w:rsid w:val="00A53A2C"/>
    <w:rsid w:val="00A55004"/>
    <w:rsid w:val="00A559DA"/>
    <w:rsid w:val="00A56184"/>
    <w:rsid w:val="00A5644C"/>
    <w:rsid w:val="00A57194"/>
    <w:rsid w:val="00A5784C"/>
    <w:rsid w:val="00A57E5F"/>
    <w:rsid w:val="00A62AC4"/>
    <w:rsid w:val="00A63050"/>
    <w:rsid w:val="00A644AE"/>
    <w:rsid w:val="00A650DF"/>
    <w:rsid w:val="00A6529E"/>
    <w:rsid w:val="00A66410"/>
    <w:rsid w:val="00A66436"/>
    <w:rsid w:val="00A66ACF"/>
    <w:rsid w:val="00A67E22"/>
    <w:rsid w:val="00A7018A"/>
    <w:rsid w:val="00A70476"/>
    <w:rsid w:val="00A70C2E"/>
    <w:rsid w:val="00A714A4"/>
    <w:rsid w:val="00A72141"/>
    <w:rsid w:val="00A732DE"/>
    <w:rsid w:val="00A73982"/>
    <w:rsid w:val="00A74529"/>
    <w:rsid w:val="00A75113"/>
    <w:rsid w:val="00A760D3"/>
    <w:rsid w:val="00A76963"/>
    <w:rsid w:val="00A778D0"/>
    <w:rsid w:val="00A77B0B"/>
    <w:rsid w:val="00A77C92"/>
    <w:rsid w:val="00A77FF9"/>
    <w:rsid w:val="00A80368"/>
    <w:rsid w:val="00A8111E"/>
    <w:rsid w:val="00A81452"/>
    <w:rsid w:val="00A83181"/>
    <w:rsid w:val="00A83AAD"/>
    <w:rsid w:val="00A854F9"/>
    <w:rsid w:val="00A85C93"/>
    <w:rsid w:val="00A8631E"/>
    <w:rsid w:val="00A864EA"/>
    <w:rsid w:val="00A86E3A"/>
    <w:rsid w:val="00A90204"/>
    <w:rsid w:val="00A9043E"/>
    <w:rsid w:val="00A9049D"/>
    <w:rsid w:val="00A91E7C"/>
    <w:rsid w:val="00A94532"/>
    <w:rsid w:val="00A966B4"/>
    <w:rsid w:val="00A96F29"/>
    <w:rsid w:val="00A977FD"/>
    <w:rsid w:val="00A97A0E"/>
    <w:rsid w:val="00AA0CE2"/>
    <w:rsid w:val="00AA1AC9"/>
    <w:rsid w:val="00AA1E83"/>
    <w:rsid w:val="00AA2089"/>
    <w:rsid w:val="00AA22F1"/>
    <w:rsid w:val="00AA2499"/>
    <w:rsid w:val="00AA3343"/>
    <w:rsid w:val="00AA498F"/>
    <w:rsid w:val="00AA4C02"/>
    <w:rsid w:val="00AA4CC7"/>
    <w:rsid w:val="00AA5A41"/>
    <w:rsid w:val="00AA68A7"/>
    <w:rsid w:val="00AA6B27"/>
    <w:rsid w:val="00AA7A11"/>
    <w:rsid w:val="00AA7C74"/>
    <w:rsid w:val="00AB0B33"/>
    <w:rsid w:val="00AB0C8E"/>
    <w:rsid w:val="00AB3367"/>
    <w:rsid w:val="00AB3617"/>
    <w:rsid w:val="00AB37EC"/>
    <w:rsid w:val="00AB66CA"/>
    <w:rsid w:val="00AB692D"/>
    <w:rsid w:val="00AB7240"/>
    <w:rsid w:val="00AB7710"/>
    <w:rsid w:val="00AB7B4A"/>
    <w:rsid w:val="00AB7E1E"/>
    <w:rsid w:val="00AB7E59"/>
    <w:rsid w:val="00AC00F9"/>
    <w:rsid w:val="00AC08DF"/>
    <w:rsid w:val="00AC0D75"/>
    <w:rsid w:val="00AC1493"/>
    <w:rsid w:val="00AC1EB5"/>
    <w:rsid w:val="00AC2089"/>
    <w:rsid w:val="00AC2D60"/>
    <w:rsid w:val="00AC3EEB"/>
    <w:rsid w:val="00AC43A2"/>
    <w:rsid w:val="00AC5C6F"/>
    <w:rsid w:val="00AC6580"/>
    <w:rsid w:val="00AC6668"/>
    <w:rsid w:val="00AC6AB3"/>
    <w:rsid w:val="00AC7308"/>
    <w:rsid w:val="00AD111B"/>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0D9B"/>
    <w:rsid w:val="00AE1100"/>
    <w:rsid w:val="00AE12F0"/>
    <w:rsid w:val="00AE1F9E"/>
    <w:rsid w:val="00AE269E"/>
    <w:rsid w:val="00AE39C6"/>
    <w:rsid w:val="00AE3C7C"/>
    <w:rsid w:val="00AE3D72"/>
    <w:rsid w:val="00AE4B25"/>
    <w:rsid w:val="00AE4BB1"/>
    <w:rsid w:val="00AE6206"/>
    <w:rsid w:val="00AE62D9"/>
    <w:rsid w:val="00AE67A5"/>
    <w:rsid w:val="00AE7653"/>
    <w:rsid w:val="00AF0590"/>
    <w:rsid w:val="00AF11F1"/>
    <w:rsid w:val="00AF1782"/>
    <w:rsid w:val="00AF1AA2"/>
    <w:rsid w:val="00AF2FAD"/>
    <w:rsid w:val="00AF4DC5"/>
    <w:rsid w:val="00AF502C"/>
    <w:rsid w:val="00AF523F"/>
    <w:rsid w:val="00AF5516"/>
    <w:rsid w:val="00AF65E6"/>
    <w:rsid w:val="00B0008A"/>
    <w:rsid w:val="00B02431"/>
    <w:rsid w:val="00B026A7"/>
    <w:rsid w:val="00B027DD"/>
    <w:rsid w:val="00B02808"/>
    <w:rsid w:val="00B033D9"/>
    <w:rsid w:val="00B051C7"/>
    <w:rsid w:val="00B0579D"/>
    <w:rsid w:val="00B07304"/>
    <w:rsid w:val="00B079D6"/>
    <w:rsid w:val="00B07EEC"/>
    <w:rsid w:val="00B10129"/>
    <w:rsid w:val="00B11092"/>
    <w:rsid w:val="00B11976"/>
    <w:rsid w:val="00B124DD"/>
    <w:rsid w:val="00B144B9"/>
    <w:rsid w:val="00B14B91"/>
    <w:rsid w:val="00B15875"/>
    <w:rsid w:val="00B16775"/>
    <w:rsid w:val="00B17529"/>
    <w:rsid w:val="00B17BFA"/>
    <w:rsid w:val="00B206C5"/>
    <w:rsid w:val="00B2072D"/>
    <w:rsid w:val="00B209A4"/>
    <w:rsid w:val="00B20D4B"/>
    <w:rsid w:val="00B21BB1"/>
    <w:rsid w:val="00B2224A"/>
    <w:rsid w:val="00B2232B"/>
    <w:rsid w:val="00B2313A"/>
    <w:rsid w:val="00B232EE"/>
    <w:rsid w:val="00B2544D"/>
    <w:rsid w:val="00B259A0"/>
    <w:rsid w:val="00B25FA8"/>
    <w:rsid w:val="00B26CAC"/>
    <w:rsid w:val="00B30710"/>
    <w:rsid w:val="00B308A3"/>
    <w:rsid w:val="00B30CD0"/>
    <w:rsid w:val="00B31F85"/>
    <w:rsid w:val="00B32191"/>
    <w:rsid w:val="00B32A9F"/>
    <w:rsid w:val="00B3308F"/>
    <w:rsid w:val="00B335D2"/>
    <w:rsid w:val="00B346F2"/>
    <w:rsid w:val="00B36104"/>
    <w:rsid w:val="00B36393"/>
    <w:rsid w:val="00B3686C"/>
    <w:rsid w:val="00B36977"/>
    <w:rsid w:val="00B36C90"/>
    <w:rsid w:val="00B37A7A"/>
    <w:rsid w:val="00B401C6"/>
    <w:rsid w:val="00B405ED"/>
    <w:rsid w:val="00B40C5A"/>
    <w:rsid w:val="00B41A2B"/>
    <w:rsid w:val="00B41E70"/>
    <w:rsid w:val="00B42206"/>
    <w:rsid w:val="00B4612B"/>
    <w:rsid w:val="00B46B7E"/>
    <w:rsid w:val="00B476DB"/>
    <w:rsid w:val="00B47F07"/>
    <w:rsid w:val="00B501D4"/>
    <w:rsid w:val="00B50DA6"/>
    <w:rsid w:val="00B52013"/>
    <w:rsid w:val="00B520C7"/>
    <w:rsid w:val="00B522F0"/>
    <w:rsid w:val="00B526BE"/>
    <w:rsid w:val="00B53B01"/>
    <w:rsid w:val="00B53D30"/>
    <w:rsid w:val="00B53EE8"/>
    <w:rsid w:val="00B542EA"/>
    <w:rsid w:val="00B5586D"/>
    <w:rsid w:val="00B55C4C"/>
    <w:rsid w:val="00B56F65"/>
    <w:rsid w:val="00B615BD"/>
    <w:rsid w:val="00B6192D"/>
    <w:rsid w:val="00B62379"/>
    <w:rsid w:val="00B62740"/>
    <w:rsid w:val="00B628F1"/>
    <w:rsid w:val="00B629F9"/>
    <w:rsid w:val="00B62C6A"/>
    <w:rsid w:val="00B62F87"/>
    <w:rsid w:val="00B64BCA"/>
    <w:rsid w:val="00B64F80"/>
    <w:rsid w:val="00B65421"/>
    <w:rsid w:val="00B65C75"/>
    <w:rsid w:val="00B65FF2"/>
    <w:rsid w:val="00B67531"/>
    <w:rsid w:val="00B70235"/>
    <w:rsid w:val="00B70B3E"/>
    <w:rsid w:val="00B70EAA"/>
    <w:rsid w:val="00B7336D"/>
    <w:rsid w:val="00B738AD"/>
    <w:rsid w:val="00B7627B"/>
    <w:rsid w:val="00B770D5"/>
    <w:rsid w:val="00B807AE"/>
    <w:rsid w:val="00B80F42"/>
    <w:rsid w:val="00B810EE"/>
    <w:rsid w:val="00B82A57"/>
    <w:rsid w:val="00B82FBA"/>
    <w:rsid w:val="00B8463C"/>
    <w:rsid w:val="00B8481B"/>
    <w:rsid w:val="00B84B6E"/>
    <w:rsid w:val="00B85AD0"/>
    <w:rsid w:val="00B867A4"/>
    <w:rsid w:val="00B86808"/>
    <w:rsid w:val="00B86F0D"/>
    <w:rsid w:val="00B87664"/>
    <w:rsid w:val="00B877F3"/>
    <w:rsid w:val="00B908D6"/>
    <w:rsid w:val="00B91361"/>
    <w:rsid w:val="00B914D5"/>
    <w:rsid w:val="00B9159C"/>
    <w:rsid w:val="00B91621"/>
    <w:rsid w:val="00B9213E"/>
    <w:rsid w:val="00B930FD"/>
    <w:rsid w:val="00B93574"/>
    <w:rsid w:val="00B935BA"/>
    <w:rsid w:val="00B93BD8"/>
    <w:rsid w:val="00B95201"/>
    <w:rsid w:val="00B95298"/>
    <w:rsid w:val="00B95B56"/>
    <w:rsid w:val="00B95EE0"/>
    <w:rsid w:val="00B96C12"/>
    <w:rsid w:val="00B96C7B"/>
    <w:rsid w:val="00B97629"/>
    <w:rsid w:val="00BA0F4A"/>
    <w:rsid w:val="00BA2AB7"/>
    <w:rsid w:val="00BA2C30"/>
    <w:rsid w:val="00BA4082"/>
    <w:rsid w:val="00BA417B"/>
    <w:rsid w:val="00BA485A"/>
    <w:rsid w:val="00BA59C3"/>
    <w:rsid w:val="00BA74C1"/>
    <w:rsid w:val="00BB236D"/>
    <w:rsid w:val="00BB271D"/>
    <w:rsid w:val="00BB2922"/>
    <w:rsid w:val="00BB34F8"/>
    <w:rsid w:val="00BB392E"/>
    <w:rsid w:val="00BB4794"/>
    <w:rsid w:val="00BB4D7B"/>
    <w:rsid w:val="00BB59BA"/>
    <w:rsid w:val="00BB5EE8"/>
    <w:rsid w:val="00BB6A58"/>
    <w:rsid w:val="00BB7BE3"/>
    <w:rsid w:val="00BC0A65"/>
    <w:rsid w:val="00BC27F6"/>
    <w:rsid w:val="00BC2CA8"/>
    <w:rsid w:val="00BC302B"/>
    <w:rsid w:val="00BC3F27"/>
    <w:rsid w:val="00BC3F4C"/>
    <w:rsid w:val="00BC44A4"/>
    <w:rsid w:val="00BC641C"/>
    <w:rsid w:val="00BC66CA"/>
    <w:rsid w:val="00BC69F3"/>
    <w:rsid w:val="00BC6D50"/>
    <w:rsid w:val="00BD0B58"/>
    <w:rsid w:val="00BD0F78"/>
    <w:rsid w:val="00BD1591"/>
    <w:rsid w:val="00BD16ED"/>
    <w:rsid w:val="00BD2819"/>
    <w:rsid w:val="00BD404A"/>
    <w:rsid w:val="00BD4B8D"/>
    <w:rsid w:val="00BD531B"/>
    <w:rsid w:val="00BD54CE"/>
    <w:rsid w:val="00BD622B"/>
    <w:rsid w:val="00BD6307"/>
    <w:rsid w:val="00BD664E"/>
    <w:rsid w:val="00BD6B6C"/>
    <w:rsid w:val="00BD7364"/>
    <w:rsid w:val="00BD76EB"/>
    <w:rsid w:val="00BD7937"/>
    <w:rsid w:val="00BE1071"/>
    <w:rsid w:val="00BE362E"/>
    <w:rsid w:val="00BE3F49"/>
    <w:rsid w:val="00BE4156"/>
    <w:rsid w:val="00BE448F"/>
    <w:rsid w:val="00BE44FE"/>
    <w:rsid w:val="00BE473A"/>
    <w:rsid w:val="00BE48A2"/>
    <w:rsid w:val="00BE68BD"/>
    <w:rsid w:val="00BE6CFA"/>
    <w:rsid w:val="00BE7C5A"/>
    <w:rsid w:val="00BE7FDD"/>
    <w:rsid w:val="00BF0395"/>
    <w:rsid w:val="00BF0C28"/>
    <w:rsid w:val="00BF0F3C"/>
    <w:rsid w:val="00BF101F"/>
    <w:rsid w:val="00BF1D95"/>
    <w:rsid w:val="00BF21E3"/>
    <w:rsid w:val="00BF297C"/>
    <w:rsid w:val="00BF438E"/>
    <w:rsid w:val="00BF4AA8"/>
    <w:rsid w:val="00BF54F2"/>
    <w:rsid w:val="00BF600E"/>
    <w:rsid w:val="00BF6297"/>
    <w:rsid w:val="00BF651F"/>
    <w:rsid w:val="00BF7122"/>
    <w:rsid w:val="00C000D3"/>
    <w:rsid w:val="00C00BD8"/>
    <w:rsid w:val="00C017F5"/>
    <w:rsid w:val="00C02118"/>
    <w:rsid w:val="00C025F1"/>
    <w:rsid w:val="00C02FD0"/>
    <w:rsid w:val="00C03C37"/>
    <w:rsid w:val="00C03CD6"/>
    <w:rsid w:val="00C0450B"/>
    <w:rsid w:val="00C04CA8"/>
    <w:rsid w:val="00C04D74"/>
    <w:rsid w:val="00C05751"/>
    <w:rsid w:val="00C05F05"/>
    <w:rsid w:val="00C05F6F"/>
    <w:rsid w:val="00C0650C"/>
    <w:rsid w:val="00C065F1"/>
    <w:rsid w:val="00C069A5"/>
    <w:rsid w:val="00C07619"/>
    <w:rsid w:val="00C07835"/>
    <w:rsid w:val="00C11A7B"/>
    <w:rsid w:val="00C13EFB"/>
    <w:rsid w:val="00C14E4B"/>
    <w:rsid w:val="00C1656C"/>
    <w:rsid w:val="00C17770"/>
    <w:rsid w:val="00C2047E"/>
    <w:rsid w:val="00C2074C"/>
    <w:rsid w:val="00C20D38"/>
    <w:rsid w:val="00C2197A"/>
    <w:rsid w:val="00C21FB3"/>
    <w:rsid w:val="00C22461"/>
    <w:rsid w:val="00C22986"/>
    <w:rsid w:val="00C229D2"/>
    <w:rsid w:val="00C23A6E"/>
    <w:rsid w:val="00C2432E"/>
    <w:rsid w:val="00C247EA"/>
    <w:rsid w:val="00C257C1"/>
    <w:rsid w:val="00C257D9"/>
    <w:rsid w:val="00C30766"/>
    <w:rsid w:val="00C31422"/>
    <w:rsid w:val="00C34677"/>
    <w:rsid w:val="00C3641F"/>
    <w:rsid w:val="00C375B5"/>
    <w:rsid w:val="00C376C5"/>
    <w:rsid w:val="00C37911"/>
    <w:rsid w:val="00C379AA"/>
    <w:rsid w:val="00C40148"/>
    <w:rsid w:val="00C42523"/>
    <w:rsid w:val="00C42600"/>
    <w:rsid w:val="00C42C59"/>
    <w:rsid w:val="00C432AB"/>
    <w:rsid w:val="00C444EB"/>
    <w:rsid w:val="00C44A29"/>
    <w:rsid w:val="00C462CA"/>
    <w:rsid w:val="00C50035"/>
    <w:rsid w:val="00C51A0C"/>
    <w:rsid w:val="00C52ED4"/>
    <w:rsid w:val="00C52FAB"/>
    <w:rsid w:val="00C53877"/>
    <w:rsid w:val="00C55D62"/>
    <w:rsid w:val="00C5676D"/>
    <w:rsid w:val="00C57E71"/>
    <w:rsid w:val="00C609F7"/>
    <w:rsid w:val="00C60C2F"/>
    <w:rsid w:val="00C615EB"/>
    <w:rsid w:val="00C6238A"/>
    <w:rsid w:val="00C62737"/>
    <w:rsid w:val="00C65739"/>
    <w:rsid w:val="00C66458"/>
    <w:rsid w:val="00C667FE"/>
    <w:rsid w:val="00C669B2"/>
    <w:rsid w:val="00C702CB"/>
    <w:rsid w:val="00C70AC5"/>
    <w:rsid w:val="00C70DE3"/>
    <w:rsid w:val="00C71B0D"/>
    <w:rsid w:val="00C71EBF"/>
    <w:rsid w:val="00C72198"/>
    <w:rsid w:val="00C722D3"/>
    <w:rsid w:val="00C7308F"/>
    <w:rsid w:val="00C73FC9"/>
    <w:rsid w:val="00C75B89"/>
    <w:rsid w:val="00C76676"/>
    <w:rsid w:val="00C76742"/>
    <w:rsid w:val="00C76D4C"/>
    <w:rsid w:val="00C775E9"/>
    <w:rsid w:val="00C77767"/>
    <w:rsid w:val="00C819BE"/>
    <w:rsid w:val="00C842DD"/>
    <w:rsid w:val="00C84DDE"/>
    <w:rsid w:val="00C84DE1"/>
    <w:rsid w:val="00C84ED8"/>
    <w:rsid w:val="00C860B6"/>
    <w:rsid w:val="00C862BD"/>
    <w:rsid w:val="00C87981"/>
    <w:rsid w:val="00C90C8C"/>
    <w:rsid w:val="00C91405"/>
    <w:rsid w:val="00C920F3"/>
    <w:rsid w:val="00C94221"/>
    <w:rsid w:val="00C94CBF"/>
    <w:rsid w:val="00C94D0C"/>
    <w:rsid w:val="00C95BD6"/>
    <w:rsid w:val="00C95FE3"/>
    <w:rsid w:val="00C9758C"/>
    <w:rsid w:val="00CA0906"/>
    <w:rsid w:val="00CA1CD5"/>
    <w:rsid w:val="00CA2F43"/>
    <w:rsid w:val="00CA3651"/>
    <w:rsid w:val="00CA5967"/>
    <w:rsid w:val="00CA685F"/>
    <w:rsid w:val="00CA6C2A"/>
    <w:rsid w:val="00CA79E8"/>
    <w:rsid w:val="00CB0266"/>
    <w:rsid w:val="00CB0D52"/>
    <w:rsid w:val="00CB136C"/>
    <w:rsid w:val="00CB1C00"/>
    <w:rsid w:val="00CB33B9"/>
    <w:rsid w:val="00CB3436"/>
    <w:rsid w:val="00CB429D"/>
    <w:rsid w:val="00CB4F34"/>
    <w:rsid w:val="00CB5744"/>
    <w:rsid w:val="00CB5AB7"/>
    <w:rsid w:val="00CB5B26"/>
    <w:rsid w:val="00CB5B85"/>
    <w:rsid w:val="00CB5FD1"/>
    <w:rsid w:val="00CB6475"/>
    <w:rsid w:val="00CB65CD"/>
    <w:rsid w:val="00CB6DCB"/>
    <w:rsid w:val="00CB7521"/>
    <w:rsid w:val="00CB7755"/>
    <w:rsid w:val="00CC0794"/>
    <w:rsid w:val="00CC157E"/>
    <w:rsid w:val="00CC1856"/>
    <w:rsid w:val="00CC2500"/>
    <w:rsid w:val="00CC328F"/>
    <w:rsid w:val="00CC3E3F"/>
    <w:rsid w:val="00CC4926"/>
    <w:rsid w:val="00CC67F4"/>
    <w:rsid w:val="00CC76A8"/>
    <w:rsid w:val="00CC7DDC"/>
    <w:rsid w:val="00CC7F5D"/>
    <w:rsid w:val="00CD01E9"/>
    <w:rsid w:val="00CD0B8D"/>
    <w:rsid w:val="00CD0BC0"/>
    <w:rsid w:val="00CD116B"/>
    <w:rsid w:val="00CD2833"/>
    <w:rsid w:val="00CD31C9"/>
    <w:rsid w:val="00CD455E"/>
    <w:rsid w:val="00CD5EC9"/>
    <w:rsid w:val="00CD684E"/>
    <w:rsid w:val="00CD6C30"/>
    <w:rsid w:val="00CD6FA8"/>
    <w:rsid w:val="00CE0FCD"/>
    <w:rsid w:val="00CE1361"/>
    <w:rsid w:val="00CE1A29"/>
    <w:rsid w:val="00CE1BB0"/>
    <w:rsid w:val="00CE2BD4"/>
    <w:rsid w:val="00CE307E"/>
    <w:rsid w:val="00CE3AE8"/>
    <w:rsid w:val="00CE568C"/>
    <w:rsid w:val="00CE5FF7"/>
    <w:rsid w:val="00CE6975"/>
    <w:rsid w:val="00CF000D"/>
    <w:rsid w:val="00CF01AB"/>
    <w:rsid w:val="00CF0425"/>
    <w:rsid w:val="00CF054D"/>
    <w:rsid w:val="00CF1384"/>
    <w:rsid w:val="00CF308F"/>
    <w:rsid w:val="00CF453B"/>
    <w:rsid w:val="00CF4F27"/>
    <w:rsid w:val="00CF6B3F"/>
    <w:rsid w:val="00CF72BD"/>
    <w:rsid w:val="00D0008F"/>
    <w:rsid w:val="00D002E1"/>
    <w:rsid w:val="00D00817"/>
    <w:rsid w:val="00D0113C"/>
    <w:rsid w:val="00D03107"/>
    <w:rsid w:val="00D03486"/>
    <w:rsid w:val="00D03AF2"/>
    <w:rsid w:val="00D04D87"/>
    <w:rsid w:val="00D05830"/>
    <w:rsid w:val="00D063C3"/>
    <w:rsid w:val="00D0777A"/>
    <w:rsid w:val="00D07967"/>
    <w:rsid w:val="00D07F06"/>
    <w:rsid w:val="00D10119"/>
    <w:rsid w:val="00D10292"/>
    <w:rsid w:val="00D104C0"/>
    <w:rsid w:val="00D10E54"/>
    <w:rsid w:val="00D111BF"/>
    <w:rsid w:val="00D11C19"/>
    <w:rsid w:val="00D12939"/>
    <w:rsid w:val="00D12DC7"/>
    <w:rsid w:val="00D130D8"/>
    <w:rsid w:val="00D139F6"/>
    <w:rsid w:val="00D13D98"/>
    <w:rsid w:val="00D14A4E"/>
    <w:rsid w:val="00D14B2B"/>
    <w:rsid w:val="00D168D5"/>
    <w:rsid w:val="00D17008"/>
    <w:rsid w:val="00D17F4F"/>
    <w:rsid w:val="00D20C88"/>
    <w:rsid w:val="00D221D9"/>
    <w:rsid w:val="00D22316"/>
    <w:rsid w:val="00D224B0"/>
    <w:rsid w:val="00D2334D"/>
    <w:rsid w:val="00D24AFF"/>
    <w:rsid w:val="00D25115"/>
    <w:rsid w:val="00D26AB0"/>
    <w:rsid w:val="00D26E3E"/>
    <w:rsid w:val="00D2752B"/>
    <w:rsid w:val="00D3467E"/>
    <w:rsid w:val="00D3641F"/>
    <w:rsid w:val="00D37357"/>
    <w:rsid w:val="00D37FC4"/>
    <w:rsid w:val="00D41203"/>
    <w:rsid w:val="00D423ED"/>
    <w:rsid w:val="00D42B8E"/>
    <w:rsid w:val="00D468E0"/>
    <w:rsid w:val="00D47DCF"/>
    <w:rsid w:val="00D5083E"/>
    <w:rsid w:val="00D51435"/>
    <w:rsid w:val="00D523CF"/>
    <w:rsid w:val="00D544E8"/>
    <w:rsid w:val="00D54AB7"/>
    <w:rsid w:val="00D55470"/>
    <w:rsid w:val="00D55762"/>
    <w:rsid w:val="00D56EE9"/>
    <w:rsid w:val="00D60025"/>
    <w:rsid w:val="00D602EA"/>
    <w:rsid w:val="00D609A1"/>
    <w:rsid w:val="00D61432"/>
    <w:rsid w:val="00D61B1D"/>
    <w:rsid w:val="00D61C65"/>
    <w:rsid w:val="00D62D92"/>
    <w:rsid w:val="00D62F21"/>
    <w:rsid w:val="00D63C4B"/>
    <w:rsid w:val="00D642C0"/>
    <w:rsid w:val="00D649CB"/>
    <w:rsid w:val="00D66FB0"/>
    <w:rsid w:val="00D670C0"/>
    <w:rsid w:val="00D71092"/>
    <w:rsid w:val="00D72824"/>
    <w:rsid w:val="00D728B9"/>
    <w:rsid w:val="00D72C87"/>
    <w:rsid w:val="00D73411"/>
    <w:rsid w:val="00D739BB"/>
    <w:rsid w:val="00D75237"/>
    <w:rsid w:val="00D75DAE"/>
    <w:rsid w:val="00D76727"/>
    <w:rsid w:val="00D76C77"/>
    <w:rsid w:val="00D76D88"/>
    <w:rsid w:val="00D76D8D"/>
    <w:rsid w:val="00D806F1"/>
    <w:rsid w:val="00D80D09"/>
    <w:rsid w:val="00D814A4"/>
    <w:rsid w:val="00D814E1"/>
    <w:rsid w:val="00D815D8"/>
    <w:rsid w:val="00D81E37"/>
    <w:rsid w:val="00D81FF6"/>
    <w:rsid w:val="00D85038"/>
    <w:rsid w:val="00D851C5"/>
    <w:rsid w:val="00D85DBE"/>
    <w:rsid w:val="00D87A43"/>
    <w:rsid w:val="00D90312"/>
    <w:rsid w:val="00D9055C"/>
    <w:rsid w:val="00D90C7F"/>
    <w:rsid w:val="00D90C8B"/>
    <w:rsid w:val="00D90D41"/>
    <w:rsid w:val="00D9117F"/>
    <w:rsid w:val="00D915A5"/>
    <w:rsid w:val="00D918F0"/>
    <w:rsid w:val="00D92443"/>
    <w:rsid w:val="00D93022"/>
    <w:rsid w:val="00D959DD"/>
    <w:rsid w:val="00D96598"/>
    <w:rsid w:val="00D96B93"/>
    <w:rsid w:val="00D96C67"/>
    <w:rsid w:val="00D9705C"/>
    <w:rsid w:val="00D975A6"/>
    <w:rsid w:val="00D97AE7"/>
    <w:rsid w:val="00D97CF3"/>
    <w:rsid w:val="00D97D75"/>
    <w:rsid w:val="00DA0869"/>
    <w:rsid w:val="00DA0A63"/>
    <w:rsid w:val="00DA0D48"/>
    <w:rsid w:val="00DA159E"/>
    <w:rsid w:val="00DA1660"/>
    <w:rsid w:val="00DA2523"/>
    <w:rsid w:val="00DA2ACD"/>
    <w:rsid w:val="00DA2B95"/>
    <w:rsid w:val="00DA39C4"/>
    <w:rsid w:val="00DA413D"/>
    <w:rsid w:val="00DA561A"/>
    <w:rsid w:val="00DA5720"/>
    <w:rsid w:val="00DA5D99"/>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6108"/>
    <w:rsid w:val="00DC7472"/>
    <w:rsid w:val="00DC7598"/>
    <w:rsid w:val="00DC7A96"/>
    <w:rsid w:val="00DC7E9D"/>
    <w:rsid w:val="00DD0334"/>
    <w:rsid w:val="00DD0E57"/>
    <w:rsid w:val="00DD17FE"/>
    <w:rsid w:val="00DD1A77"/>
    <w:rsid w:val="00DD329A"/>
    <w:rsid w:val="00DD36E6"/>
    <w:rsid w:val="00DD3ABA"/>
    <w:rsid w:val="00DD5514"/>
    <w:rsid w:val="00DD5901"/>
    <w:rsid w:val="00DD6E81"/>
    <w:rsid w:val="00DE15C5"/>
    <w:rsid w:val="00DE171B"/>
    <w:rsid w:val="00DE3660"/>
    <w:rsid w:val="00DE3F0C"/>
    <w:rsid w:val="00DE3F92"/>
    <w:rsid w:val="00DE45B1"/>
    <w:rsid w:val="00DE5BB9"/>
    <w:rsid w:val="00DE62D9"/>
    <w:rsid w:val="00DE7F02"/>
    <w:rsid w:val="00DF089E"/>
    <w:rsid w:val="00DF3004"/>
    <w:rsid w:val="00DF3DD7"/>
    <w:rsid w:val="00DF5AA9"/>
    <w:rsid w:val="00DF5ABD"/>
    <w:rsid w:val="00DF5BD5"/>
    <w:rsid w:val="00DF64E8"/>
    <w:rsid w:val="00DF71D2"/>
    <w:rsid w:val="00E002CC"/>
    <w:rsid w:val="00E01A58"/>
    <w:rsid w:val="00E01A8C"/>
    <w:rsid w:val="00E0284A"/>
    <w:rsid w:val="00E0309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5F85"/>
    <w:rsid w:val="00E16373"/>
    <w:rsid w:val="00E1755B"/>
    <w:rsid w:val="00E209CE"/>
    <w:rsid w:val="00E20C7F"/>
    <w:rsid w:val="00E21525"/>
    <w:rsid w:val="00E21555"/>
    <w:rsid w:val="00E229E2"/>
    <w:rsid w:val="00E22CF3"/>
    <w:rsid w:val="00E23CDF"/>
    <w:rsid w:val="00E246A0"/>
    <w:rsid w:val="00E24BFF"/>
    <w:rsid w:val="00E24E4A"/>
    <w:rsid w:val="00E253BE"/>
    <w:rsid w:val="00E2580C"/>
    <w:rsid w:val="00E26745"/>
    <w:rsid w:val="00E300D6"/>
    <w:rsid w:val="00E3081F"/>
    <w:rsid w:val="00E3175E"/>
    <w:rsid w:val="00E31816"/>
    <w:rsid w:val="00E31F06"/>
    <w:rsid w:val="00E32B61"/>
    <w:rsid w:val="00E32E34"/>
    <w:rsid w:val="00E33292"/>
    <w:rsid w:val="00E33479"/>
    <w:rsid w:val="00E3592D"/>
    <w:rsid w:val="00E35D6B"/>
    <w:rsid w:val="00E368EA"/>
    <w:rsid w:val="00E36F93"/>
    <w:rsid w:val="00E3730E"/>
    <w:rsid w:val="00E37F4A"/>
    <w:rsid w:val="00E4199D"/>
    <w:rsid w:val="00E41DF5"/>
    <w:rsid w:val="00E42672"/>
    <w:rsid w:val="00E42949"/>
    <w:rsid w:val="00E438C5"/>
    <w:rsid w:val="00E438C6"/>
    <w:rsid w:val="00E44512"/>
    <w:rsid w:val="00E44926"/>
    <w:rsid w:val="00E452EC"/>
    <w:rsid w:val="00E46EFC"/>
    <w:rsid w:val="00E472E7"/>
    <w:rsid w:val="00E50189"/>
    <w:rsid w:val="00E50F7E"/>
    <w:rsid w:val="00E514A4"/>
    <w:rsid w:val="00E51876"/>
    <w:rsid w:val="00E51D6D"/>
    <w:rsid w:val="00E54172"/>
    <w:rsid w:val="00E551FF"/>
    <w:rsid w:val="00E55A32"/>
    <w:rsid w:val="00E55AFB"/>
    <w:rsid w:val="00E5615F"/>
    <w:rsid w:val="00E568CD"/>
    <w:rsid w:val="00E573DE"/>
    <w:rsid w:val="00E57CDE"/>
    <w:rsid w:val="00E57DF0"/>
    <w:rsid w:val="00E60539"/>
    <w:rsid w:val="00E607BE"/>
    <w:rsid w:val="00E60901"/>
    <w:rsid w:val="00E616CF"/>
    <w:rsid w:val="00E61BFF"/>
    <w:rsid w:val="00E620C7"/>
    <w:rsid w:val="00E626C2"/>
    <w:rsid w:val="00E629F2"/>
    <w:rsid w:val="00E64B61"/>
    <w:rsid w:val="00E653DC"/>
    <w:rsid w:val="00E65C86"/>
    <w:rsid w:val="00E66805"/>
    <w:rsid w:val="00E6683F"/>
    <w:rsid w:val="00E66E7B"/>
    <w:rsid w:val="00E67112"/>
    <w:rsid w:val="00E72429"/>
    <w:rsid w:val="00E72797"/>
    <w:rsid w:val="00E72D3C"/>
    <w:rsid w:val="00E72D6B"/>
    <w:rsid w:val="00E73450"/>
    <w:rsid w:val="00E73E31"/>
    <w:rsid w:val="00E740F2"/>
    <w:rsid w:val="00E746F7"/>
    <w:rsid w:val="00E7554C"/>
    <w:rsid w:val="00E760D0"/>
    <w:rsid w:val="00E768ED"/>
    <w:rsid w:val="00E775B0"/>
    <w:rsid w:val="00E77B23"/>
    <w:rsid w:val="00E821EF"/>
    <w:rsid w:val="00E8264E"/>
    <w:rsid w:val="00E82BF8"/>
    <w:rsid w:val="00E85D80"/>
    <w:rsid w:val="00E876DE"/>
    <w:rsid w:val="00E922CF"/>
    <w:rsid w:val="00E92869"/>
    <w:rsid w:val="00E928B7"/>
    <w:rsid w:val="00E928E6"/>
    <w:rsid w:val="00E933BB"/>
    <w:rsid w:val="00E9476C"/>
    <w:rsid w:val="00E95A26"/>
    <w:rsid w:val="00E95F82"/>
    <w:rsid w:val="00E97352"/>
    <w:rsid w:val="00E97466"/>
    <w:rsid w:val="00E97895"/>
    <w:rsid w:val="00EA09BD"/>
    <w:rsid w:val="00EA28CE"/>
    <w:rsid w:val="00EA2A7D"/>
    <w:rsid w:val="00EA33E4"/>
    <w:rsid w:val="00EA3CF1"/>
    <w:rsid w:val="00EA4478"/>
    <w:rsid w:val="00EA4644"/>
    <w:rsid w:val="00EA55E3"/>
    <w:rsid w:val="00EA57E1"/>
    <w:rsid w:val="00EA5D36"/>
    <w:rsid w:val="00EA7770"/>
    <w:rsid w:val="00EA7E89"/>
    <w:rsid w:val="00EB070F"/>
    <w:rsid w:val="00EB1022"/>
    <w:rsid w:val="00EB1D4E"/>
    <w:rsid w:val="00EB26C9"/>
    <w:rsid w:val="00EB29E5"/>
    <w:rsid w:val="00EB2B57"/>
    <w:rsid w:val="00EB324D"/>
    <w:rsid w:val="00EB3A64"/>
    <w:rsid w:val="00EB3E57"/>
    <w:rsid w:val="00EB45CF"/>
    <w:rsid w:val="00EB4E59"/>
    <w:rsid w:val="00EB5055"/>
    <w:rsid w:val="00EB5A0D"/>
    <w:rsid w:val="00EB6849"/>
    <w:rsid w:val="00EB6A4D"/>
    <w:rsid w:val="00EB71BC"/>
    <w:rsid w:val="00EB7478"/>
    <w:rsid w:val="00EB7611"/>
    <w:rsid w:val="00EC01AF"/>
    <w:rsid w:val="00EC0E71"/>
    <w:rsid w:val="00EC108A"/>
    <w:rsid w:val="00EC1930"/>
    <w:rsid w:val="00EC20D6"/>
    <w:rsid w:val="00EC30AD"/>
    <w:rsid w:val="00EC4302"/>
    <w:rsid w:val="00EC617C"/>
    <w:rsid w:val="00EC721D"/>
    <w:rsid w:val="00EC79D4"/>
    <w:rsid w:val="00ED0136"/>
    <w:rsid w:val="00ED101D"/>
    <w:rsid w:val="00ED178D"/>
    <w:rsid w:val="00ED2334"/>
    <w:rsid w:val="00ED2841"/>
    <w:rsid w:val="00ED34E7"/>
    <w:rsid w:val="00ED3725"/>
    <w:rsid w:val="00ED39CD"/>
    <w:rsid w:val="00ED3ABF"/>
    <w:rsid w:val="00ED418F"/>
    <w:rsid w:val="00ED4424"/>
    <w:rsid w:val="00ED4886"/>
    <w:rsid w:val="00ED499E"/>
    <w:rsid w:val="00ED58DC"/>
    <w:rsid w:val="00ED5DC7"/>
    <w:rsid w:val="00EE0614"/>
    <w:rsid w:val="00EE112A"/>
    <w:rsid w:val="00EE19A9"/>
    <w:rsid w:val="00EE26A5"/>
    <w:rsid w:val="00EE375B"/>
    <w:rsid w:val="00EE5315"/>
    <w:rsid w:val="00EE57C3"/>
    <w:rsid w:val="00EE5AE6"/>
    <w:rsid w:val="00EE6485"/>
    <w:rsid w:val="00EE76D1"/>
    <w:rsid w:val="00EE7B9A"/>
    <w:rsid w:val="00EE7FC2"/>
    <w:rsid w:val="00EF001E"/>
    <w:rsid w:val="00EF10BF"/>
    <w:rsid w:val="00EF2403"/>
    <w:rsid w:val="00EF26B2"/>
    <w:rsid w:val="00EF34D0"/>
    <w:rsid w:val="00EF3691"/>
    <w:rsid w:val="00EF4C69"/>
    <w:rsid w:val="00EF52A6"/>
    <w:rsid w:val="00EF5765"/>
    <w:rsid w:val="00EF579C"/>
    <w:rsid w:val="00EF59A8"/>
    <w:rsid w:val="00EF5B56"/>
    <w:rsid w:val="00EF646C"/>
    <w:rsid w:val="00EF7E77"/>
    <w:rsid w:val="00EF7EE9"/>
    <w:rsid w:val="00F00A34"/>
    <w:rsid w:val="00F03D18"/>
    <w:rsid w:val="00F0410F"/>
    <w:rsid w:val="00F05694"/>
    <w:rsid w:val="00F06854"/>
    <w:rsid w:val="00F1030E"/>
    <w:rsid w:val="00F10C16"/>
    <w:rsid w:val="00F13344"/>
    <w:rsid w:val="00F14D0F"/>
    <w:rsid w:val="00F15885"/>
    <w:rsid w:val="00F15987"/>
    <w:rsid w:val="00F16879"/>
    <w:rsid w:val="00F2074A"/>
    <w:rsid w:val="00F20EFB"/>
    <w:rsid w:val="00F21117"/>
    <w:rsid w:val="00F212C3"/>
    <w:rsid w:val="00F222B0"/>
    <w:rsid w:val="00F22F59"/>
    <w:rsid w:val="00F240DE"/>
    <w:rsid w:val="00F25465"/>
    <w:rsid w:val="00F25A54"/>
    <w:rsid w:val="00F26439"/>
    <w:rsid w:val="00F26EFC"/>
    <w:rsid w:val="00F30583"/>
    <w:rsid w:val="00F32076"/>
    <w:rsid w:val="00F327C8"/>
    <w:rsid w:val="00F33EE3"/>
    <w:rsid w:val="00F34540"/>
    <w:rsid w:val="00F34624"/>
    <w:rsid w:val="00F360DE"/>
    <w:rsid w:val="00F37A96"/>
    <w:rsid w:val="00F37FA9"/>
    <w:rsid w:val="00F37FF9"/>
    <w:rsid w:val="00F40E37"/>
    <w:rsid w:val="00F41C99"/>
    <w:rsid w:val="00F4257D"/>
    <w:rsid w:val="00F42A63"/>
    <w:rsid w:val="00F43C56"/>
    <w:rsid w:val="00F443EF"/>
    <w:rsid w:val="00F444D3"/>
    <w:rsid w:val="00F44C94"/>
    <w:rsid w:val="00F451CF"/>
    <w:rsid w:val="00F458A4"/>
    <w:rsid w:val="00F464BB"/>
    <w:rsid w:val="00F47C57"/>
    <w:rsid w:val="00F538F4"/>
    <w:rsid w:val="00F546F7"/>
    <w:rsid w:val="00F54D02"/>
    <w:rsid w:val="00F55291"/>
    <w:rsid w:val="00F57C0D"/>
    <w:rsid w:val="00F60A10"/>
    <w:rsid w:val="00F60C59"/>
    <w:rsid w:val="00F60EAA"/>
    <w:rsid w:val="00F646EE"/>
    <w:rsid w:val="00F64AC5"/>
    <w:rsid w:val="00F65CB2"/>
    <w:rsid w:val="00F6654D"/>
    <w:rsid w:val="00F675FE"/>
    <w:rsid w:val="00F67ED6"/>
    <w:rsid w:val="00F70ABB"/>
    <w:rsid w:val="00F73499"/>
    <w:rsid w:val="00F739B4"/>
    <w:rsid w:val="00F74421"/>
    <w:rsid w:val="00F76B09"/>
    <w:rsid w:val="00F76F30"/>
    <w:rsid w:val="00F77F9F"/>
    <w:rsid w:val="00F8095C"/>
    <w:rsid w:val="00F80BD9"/>
    <w:rsid w:val="00F815EF"/>
    <w:rsid w:val="00F820FE"/>
    <w:rsid w:val="00F82B93"/>
    <w:rsid w:val="00F8372C"/>
    <w:rsid w:val="00F83F2B"/>
    <w:rsid w:val="00F842E2"/>
    <w:rsid w:val="00F85CB8"/>
    <w:rsid w:val="00F866A1"/>
    <w:rsid w:val="00F86CCC"/>
    <w:rsid w:val="00F870E6"/>
    <w:rsid w:val="00F871FC"/>
    <w:rsid w:val="00F87775"/>
    <w:rsid w:val="00F8781E"/>
    <w:rsid w:val="00F9095B"/>
    <w:rsid w:val="00F91643"/>
    <w:rsid w:val="00F92DE5"/>
    <w:rsid w:val="00F93D64"/>
    <w:rsid w:val="00F94177"/>
    <w:rsid w:val="00F949F3"/>
    <w:rsid w:val="00F95440"/>
    <w:rsid w:val="00F95E24"/>
    <w:rsid w:val="00F966D6"/>
    <w:rsid w:val="00F96D2F"/>
    <w:rsid w:val="00F97D2A"/>
    <w:rsid w:val="00F97D4D"/>
    <w:rsid w:val="00F97E01"/>
    <w:rsid w:val="00FA0E32"/>
    <w:rsid w:val="00FA18B3"/>
    <w:rsid w:val="00FA1D0B"/>
    <w:rsid w:val="00FA2DA2"/>
    <w:rsid w:val="00FA2EF8"/>
    <w:rsid w:val="00FA399B"/>
    <w:rsid w:val="00FA512D"/>
    <w:rsid w:val="00FA5A00"/>
    <w:rsid w:val="00FA5D88"/>
    <w:rsid w:val="00FB00DA"/>
    <w:rsid w:val="00FB017F"/>
    <w:rsid w:val="00FB0550"/>
    <w:rsid w:val="00FB1B45"/>
    <w:rsid w:val="00FB1BEE"/>
    <w:rsid w:val="00FB1C80"/>
    <w:rsid w:val="00FB24BB"/>
    <w:rsid w:val="00FB3D4C"/>
    <w:rsid w:val="00FB4D46"/>
    <w:rsid w:val="00FB4D9D"/>
    <w:rsid w:val="00FB552C"/>
    <w:rsid w:val="00FB64C4"/>
    <w:rsid w:val="00FB6983"/>
    <w:rsid w:val="00FB69C0"/>
    <w:rsid w:val="00FB6F69"/>
    <w:rsid w:val="00FB7910"/>
    <w:rsid w:val="00FB7FD3"/>
    <w:rsid w:val="00FC047E"/>
    <w:rsid w:val="00FC101D"/>
    <w:rsid w:val="00FC1FDF"/>
    <w:rsid w:val="00FC24CE"/>
    <w:rsid w:val="00FC3D33"/>
    <w:rsid w:val="00FC3DE6"/>
    <w:rsid w:val="00FC4B99"/>
    <w:rsid w:val="00FC6EED"/>
    <w:rsid w:val="00FC7518"/>
    <w:rsid w:val="00FC777C"/>
    <w:rsid w:val="00FC77A1"/>
    <w:rsid w:val="00FD0059"/>
    <w:rsid w:val="00FD053F"/>
    <w:rsid w:val="00FD0F9A"/>
    <w:rsid w:val="00FD1576"/>
    <w:rsid w:val="00FD1950"/>
    <w:rsid w:val="00FD1FA5"/>
    <w:rsid w:val="00FD21CD"/>
    <w:rsid w:val="00FD328E"/>
    <w:rsid w:val="00FD38F5"/>
    <w:rsid w:val="00FD5A27"/>
    <w:rsid w:val="00FD5B9B"/>
    <w:rsid w:val="00FD7888"/>
    <w:rsid w:val="00FD7E10"/>
    <w:rsid w:val="00FE0BD9"/>
    <w:rsid w:val="00FE0F47"/>
    <w:rsid w:val="00FE26D9"/>
    <w:rsid w:val="00FE42FF"/>
    <w:rsid w:val="00FE4C91"/>
    <w:rsid w:val="00FE5C2A"/>
    <w:rsid w:val="00FE5CDA"/>
    <w:rsid w:val="00FE6341"/>
    <w:rsid w:val="00FF0811"/>
    <w:rsid w:val="00FF3650"/>
    <w:rsid w:val="00FF4774"/>
    <w:rsid w:val="00FF4EA0"/>
    <w:rsid w:val="00FF542C"/>
    <w:rsid w:val="00FF5A72"/>
    <w:rsid w:val="00FF65F3"/>
    <w:rsid w:val="00FF6A26"/>
    <w:rsid w:val="00FF6B6B"/>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COLLEGE\SEMESTER%208\Skripsi\Repo%20Github\skripsi\Skripsi\Penulisan\Skripsi_MuhammadReza_2019470055.docx" TargetMode="External"/><Relationship Id="rId21" Type="http://schemas.openxmlformats.org/officeDocument/2006/relationships/hyperlink" Target="file:///E:\COLLEGE\SEMESTER%208\Skripsi\Repo%20Github\skripsi\Skripsi\Penulisan\Skripsi_MuhammadReza_2019470055.docx" TargetMode="External"/><Relationship Id="rId42" Type="http://schemas.openxmlformats.org/officeDocument/2006/relationships/image" Target="media/image8.png"/><Relationship Id="rId47" Type="http://schemas.openxmlformats.org/officeDocument/2006/relationships/image" Target="media/image13.png"/><Relationship Id="rId63" Type="http://schemas.openxmlformats.org/officeDocument/2006/relationships/image" Target="media/image29.png"/><Relationship Id="rId68" Type="http://schemas.openxmlformats.org/officeDocument/2006/relationships/footer" Target="footer5.xml"/><Relationship Id="rId84" Type="http://schemas.openxmlformats.org/officeDocument/2006/relationships/fontTable" Target="fontTable.xml"/><Relationship Id="rId16" Type="http://schemas.openxmlformats.org/officeDocument/2006/relationships/hyperlink" Target="file:///E:\COLLEGE\SEMESTER%208\Skripsi\Repo%20Github\skripsi\Skripsi\Penulisan\Skripsi_MuhammadReza_2019470055.docx" TargetMode="External"/><Relationship Id="rId11" Type="http://schemas.openxmlformats.org/officeDocument/2006/relationships/hyperlink" Target="file:///E:\COLLEGE\SEMESTER%208\Skripsi\Repo%20Github\skripsi\Skripsi\Penulisan\Skripsi_MuhammadReza_2019470055.docx" TargetMode="External"/><Relationship Id="rId32" Type="http://schemas.openxmlformats.org/officeDocument/2006/relationships/comments" Target="comments.xml"/><Relationship Id="rId37" Type="http://schemas.openxmlformats.org/officeDocument/2006/relationships/image" Target="media/image3.png"/><Relationship Id="rId53" Type="http://schemas.openxmlformats.org/officeDocument/2006/relationships/image" Target="media/image19.png"/><Relationship Id="rId58" Type="http://schemas.openxmlformats.org/officeDocument/2006/relationships/image" Target="media/image24.png"/><Relationship Id="rId74" Type="http://schemas.openxmlformats.org/officeDocument/2006/relationships/image" Target="media/image33.png"/><Relationship Id="rId79" Type="http://schemas.openxmlformats.org/officeDocument/2006/relationships/image" Target="media/image38.png"/><Relationship Id="rId5" Type="http://schemas.openxmlformats.org/officeDocument/2006/relationships/webSettings" Target="webSettings.xml"/><Relationship Id="rId19" Type="http://schemas.openxmlformats.org/officeDocument/2006/relationships/hyperlink" Target="file:///E:\COLLEGE\SEMESTER%208\Skripsi\Repo%20Github\skripsi\Skripsi\Penulisan\Skripsi_MuhammadReza_2019470055.docx" TargetMode="External"/><Relationship Id="rId14" Type="http://schemas.openxmlformats.org/officeDocument/2006/relationships/hyperlink" Target="file:///E:\COLLEGE\SEMESTER%208\Skripsi\Repo%20Github\skripsi\Skripsi\Penulisan\Skripsi_MuhammadReza_2019470055.docx" TargetMode="External"/><Relationship Id="rId22" Type="http://schemas.openxmlformats.org/officeDocument/2006/relationships/hyperlink" Target="file:///E:\COLLEGE\SEMESTER%208\Skripsi\Repo%20Github\skripsi\Skripsi\Penulisan\Skripsi_MuhammadReza_2019470055.docx" TargetMode="External"/><Relationship Id="rId27" Type="http://schemas.openxmlformats.org/officeDocument/2006/relationships/hyperlink" Target="file:///E:\COLLEGE\SEMESTER%208\Skripsi\Repo%20Github\skripsi\Skripsi\Penulisan\Skripsi_MuhammadReza_2019470055.docx" TargetMode="External"/><Relationship Id="rId30" Type="http://schemas.openxmlformats.org/officeDocument/2006/relationships/header" Target="header1.xml"/><Relationship Id="rId35" Type="http://schemas.microsoft.com/office/2018/08/relationships/commentsExtensible" Target="commentsExtensible.xml"/><Relationship Id="rId43" Type="http://schemas.openxmlformats.org/officeDocument/2006/relationships/image" Target="media/image9.png"/><Relationship Id="rId48" Type="http://schemas.openxmlformats.org/officeDocument/2006/relationships/image" Target="media/image14.png"/><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header" Target="header4.xml"/><Relationship Id="rId77"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17.png"/><Relationship Id="rId72" Type="http://schemas.openxmlformats.org/officeDocument/2006/relationships/footer" Target="footer6.xml"/><Relationship Id="rId80" Type="http://schemas.openxmlformats.org/officeDocument/2006/relationships/image" Target="media/image39.png"/><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yperlink" Target="file:///E:\COLLEGE\SEMESTER%208\Skripsi\Repo%20Github\skripsi\Skripsi\Penulisan\Skripsi_MuhammadReza_2019470055.docx" TargetMode="External"/><Relationship Id="rId17" Type="http://schemas.openxmlformats.org/officeDocument/2006/relationships/hyperlink" Target="file:///E:\COLLEGE\SEMESTER%208\Skripsi\Repo%20Github\skripsi\Skripsi\Penulisan\Skripsi_MuhammadReza_2019470055.docx" TargetMode="External"/><Relationship Id="rId25" Type="http://schemas.openxmlformats.org/officeDocument/2006/relationships/hyperlink" Target="file:///E:\COLLEGE\SEMESTER%208\Skripsi\Repo%20Github\skripsi\Skripsi\Penulisan\Skripsi_MuhammadReza_2019470055.docx" TargetMode="External"/><Relationship Id="rId33" Type="http://schemas.microsoft.com/office/2011/relationships/commentsExtended" Target="commentsExtended.xml"/><Relationship Id="rId38" Type="http://schemas.openxmlformats.org/officeDocument/2006/relationships/image" Target="media/image4.png"/><Relationship Id="rId46" Type="http://schemas.openxmlformats.org/officeDocument/2006/relationships/image" Target="media/image12.png"/><Relationship Id="rId59" Type="http://schemas.openxmlformats.org/officeDocument/2006/relationships/image" Target="media/image25.png"/><Relationship Id="rId67" Type="http://schemas.openxmlformats.org/officeDocument/2006/relationships/header" Target="header3.xml"/><Relationship Id="rId20" Type="http://schemas.openxmlformats.org/officeDocument/2006/relationships/hyperlink" Target="file:///E:\COLLEGE\SEMESTER%208\Skripsi\Repo%20Github\skripsi\Skripsi\Penulisan\Skripsi_MuhammadReza_2019470055.docx" TargetMode="External"/><Relationship Id="rId41" Type="http://schemas.openxmlformats.org/officeDocument/2006/relationships/image" Target="media/image7.png"/><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1.png"/><Relationship Id="rId75" Type="http://schemas.openxmlformats.org/officeDocument/2006/relationships/image" Target="media/image34.png"/><Relationship Id="rId83"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COLLEGE\SEMESTER%208\Skripsi\Repo%20Github\skripsi\Skripsi\Penulisan\Skripsi_MuhammadReza_2019470055.docx" TargetMode="External"/><Relationship Id="rId23" Type="http://schemas.openxmlformats.org/officeDocument/2006/relationships/hyperlink" Target="file:///E:\COLLEGE\SEMESTER%208\Skripsi\Repo%20Github\skripsi\Skripsi\Penulisan\Skripsi_MuhammadReza_2019470055.docx" TargetMode="External"/><Relationship Id="rId28" Type="http://schemas.openxmlformats.org/officeDocument/2006/relationships/hyperlink" Target="file:///E:\COLLEGE\SEMESTER%208\Skripsi\Repo%20Github\skripsi\Skripsi\Penulisan\Skripsi_MuhammadReza_2019470055.docx" TargetMode="External"/><Relationship Id="rId36" Type="http://schemas.openxmlformats.org/officeDocument/2006/relationships/image" Target="media/image2.png"/><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2.xml"/><Relationship Id="rId31" Type="http://schemas.openxmlformats.org/officeDocument/2006/relationships/footer" Target="footer3.xml"/><Relationship Id="rId44" Type="http://schemas.openxmlformats.org/officeDocument/2006/relationships/image" Target="media/image10.png"/><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header" Target="header2.xml"/><Relationship Id="rId73" Type="http://schemas.openxmlformats.org/officeDocument/2006/relationships/image" Target="media/image32.png"/><Relationship Id="rId78" Type="http://schemas.openxmlformats.org/officeDocument/2006/relationships/image" Target="media/image37.png"/><Relationship Id="rId81" Type="http://schemas.openxmlformats.org/officeDocument/2006/relationships/header" Target="header6.xm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E:\COLLEGE\SEMESTER%208\Skripsi\Repo%20Github\skripsi\Skripsi\Penulisan\Skripsi_MuhammadReza_2019470055.docx" TargetMode="External"/><Relationship Id="rId18" Type="http://schemas.openxmlformats.org/officeDocument/2006/relationships/hyperlink" Target="file:///E:\COLLEGE\SEMESTER%208\Skripsi\Repo%20Github\skripsi\Skripsi\Penulisan\Skripsi_MuhammadReza_2019470055.docx" TargetMode="External"/><Relationship Id="rId39" Type="http://schemas.openxmlformats.org/officeDocument/2006/relationships/image" Target="media/image5.png"/><Relationship Id="rId34" Type="http://schemas.microsoft.com/office/2016/09/relationships/commentsIds" Target="commentsIds.xml"/><Relationship Id="rId50" Type="http://schemas.openxmlformats.org/officeDocument/2006/relationships/image" Target="media/image16.png"/><Relationship Id="rId55" Type="http://schemas.openxmlformats.org/officeDocument/2006/relationships/image" Target="media/image21.png"/><Relationship Id="rId76" Type="http://schemas.openxmlformats.org/officeDocument/2006/relationships/image" Target="media/image35.png"/><Relationship Id="rId7" Type="http://schemas.openxmlformats.org/officeDocument/2006/relationships/endnotes" Target="endnotes.xml"/><Relationship Id="rId71" Type="http://schemas.openxmlformats.org/officeDocument/2006/relationships/header" Target="header5.xml"/><Relationship Id="rId2" Type="http://schemas.openxmlformats.org/officeDocument/2006/relationships/numbering" Target="numbering.xml"/><Relationship Id="rId29" Type="http://schemas.openxmlformats.org/officeDocument/2006/relationships/hyperlink" Target="file:///E:\COLLEGE\SEMESTER%208\Skripsi\Repo%20Github\skripsi\Skripsi\Penulisan\Skripsi_MuhammadReza_2019470055.docx" TargetMode="External"/><Relationship Id="rId24" Type="http://schemas.openxmlformats.org/officeDocument/2006/relationships/hyperlink" Target="file:///E:\COLLEGE\SEMESTER%208\Skripsi\Repo%20Github\skripsi\Skripsi\Penulisan\Skripsi_MuhammadReza_2019470055.docx" TargetMode="External"/><Relationship Id="rId40" Type="http://schemas.openxmlformats.org/officeDocument/2006/relationships/image" Target="media/image6.png"/><Relationship Id="rId45" Type="http://schemas.openxmlformats.org/officeDocument/2006/relationships/image" Target="media/image11.png"/><Relationship Id="rId66" Type="http://schemas.openxmlformats.org/officeDocument/2006/relationships/footer" Target="footer4.xml"/><Relationship Id="rId61" Type="http://schemas.openxmlformats.org/officeDocument/2006/relationships/image" Target="media/image27.png"/><Relationship Id="rId8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59</TotalTime>
  <Pages>92</Pages>
  <Words>39331</Words>
  <Characters>224191</Characters>
  <Application>Microsoft Office Word</Application>
  <DocSecurity>0</DocSecurity>
  <Lines>1868</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269</cp:revision>
  <cp:lastPrinted>2023-05-14T20:08:00Z</cp:lastPrinted>
  <dcterms:created xsi:type="dcterms:W3CDTF">2023-03-09T09:47:00Z</dcterms:created>
  <dcterms:modified xsi:type="dcterms:W3CDTF">2023-06-25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